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980CF3" w14:textId="05991B50" w:rsidR="002A24C9" w:rsidRPr="002A24C9" w:rsidRDefault="002456EC">
      <w:pPr>
        <w:rPr>
          <w:sz w:val="18"/>
          <w:szCs w:val="18"/>
        </w:rPr>
      </w:pPr>
      <w:r>
        <w:rPr>
          <w:sz w:val="18"/>
          <w:szCs w:val="18"/>
        </w:rPr>
        <w:t xml:space="preserve"> </w:t>
      </w:r>
      <w:r w:rsidR="002A24C9" w:rsidRPr="002A24C9">
        <w:rPr>
          <w:sz w:val="18"/>
          <w:szCs w:val="18"/>
        </w:rPr>
        <w:t>Review for ‘Allergy’</w:t>
      </w:r>
      <w:r w:rsidR="00B558A7">
        <w:rPr>
          <w:sz w:val="18"/>
          <w:szCs w:val="18"/>
        </w:rPr>
        <w:t xml:space="preserve"> </w:t>
      </w:r>
      <w:r w:rsidR="00121BC9">
        <w:rPr>
          <w:sz w:val="18"/>
          <w:szCs w:val="18"/>
        </w:rPr>
        <w:t>ALL-2018-01060 (revised)</w:t>
      </w:r>
    </w:p>
    <w:p w14:paraId="5B428F69" w14:textId="77777777" w:rsidR="002A24C9" w:rsidRDefault="002A24C9"/>
    <w:p w14:paraId="60574942" w14:textId="0EBD7E3D" w:rsidR="00C94BD8" w:rsidRDefault="00C94BD8"/>
    <w:p w14:paraId="6FA76440" w14:textId="77777777" w:rsidR="00B85E3E" w:rsidRDefault="00B85E3E" w:rsidP="00B85E3E">
      <w:r>
        <w:t xml:space="preserve">Proteolytic, </w:t>
      </w:r>
      <w:proofErr w:type="spellStart"/>
      <w:r>
        <w:t>Lipidergic</w:t>
      </w:r>
      <w:proofErr w:type="spellEnd"/>
      <w:r>
        <w:t xml:space="preserve"> and Polysaccharide Molecular Recognition Shape Innate Responses to House Dust Mite Allergens</w:t>
      </w:r>
    </w:p>
    <w:p w14:paraId="2A46BCA2" w14:textId="77777777" w:rsidR="00B85E3E" w:rsidRDefault="00B85E3E" w:rsidP="00B85E3E"/>
    <w:p w14:paraId="7A48CC33" w14:textId="77777777" w:rsidR="006A07EB" w:rsidRDefault="006A07EB"/>
    <w:p w14:paraId="740482DF" w14:textId="7288E55D" w:rsidR="006A07EB" w:rsidRDefault="006A07EB">
      <w:pPr>
        <w:rPr>
          <w:vertAlign w:val="superscript"/>
        </w:rPr>
      </w:pPr>
      <w:r>
        <w:t>Alain Jacquet</w:t>
      </w:r>
      <w:r w:rsidR="001E664F" w:rsidRPr="001E664F">
        <w:rPr>
          <w:vertAlign w:val="superscript"/>
        </w:rPr>
        <w:t>1</w:t>
      </w:r>
      <w:r>
        <w:t xml:space="preserve"> and Clive Robinson</w:t>
      </w:r>
      <w:r w:rsidRPr="006A07EB">
        <w:rPr>
          <w:vertAlign w:val="superscript"/>
        </w:rPr>
        <w:t>2</w:t>
      </w:r>
    </w:p>
    <w:p w14:paraId="489FDD6B" w14:textId="77777777" w:rsidR="006A07EB" w:rsidRDefault="006A07EB">
      <w:pPr>
        <w:rPr>
          <w:vertAlign w:val="superscript"/>
        </w:rPr>
      </w:pPr>
    </w:p>
    <w:p w14:paraId="09957B56" w14:textId="54376071" w:rsidR="006A07EB" w:rsidRDefault="001E664F">
      <w:r w:rsidRPr="001E664F">
        <w:rPr>
          <w:vertAlign w:val="superscript"/>
        </w:rPr>
        <w:t>1</w:t>
      </w:r>
      <w:r w:rsidR="00F93EA6">
        <w:t xml:space="preserve">Chula Vaccine Research </w:t>
      </w:r>
      <w:proofErr w:type="spellStart"/>
      <w:r w:rsidR="00F93EA6">
        <w:t>Center</w:t>
      </w:r>
      <w:proofErr w:type="spellEnd"/>
      <w:r>
        <w:t xml:space="preserve">, Faculty of Medicine, </w:t>
      </w:r>
      <w:proofErr w:type="spellStart"/>
      <w:r>
        <w:t>Chulalongkorn</w:t>
      </w:r>
      <w:proofErr w:type="spellEnd"/>
      <w:r>
        <w:t xml:space="preserve"> University, Bangkok 10330, Thailand</w:t>
      </w:r>
      <w:r w:rsidR="00B85E3E" w:rsidRPr="00A507B9">
        <w:rPr>
          <w:vertAlign w:val="superscript"/>
        </w:rPr>
        <w:t>*</w:t>
      </w:r>
      <w:r>
        <w:t xml:space="preserve">. </w:t>
      </w:r>
      <w:r w:rsidR="006A07EB" w:rsidRPr="001E664F">
        <w:rPr>
          <w:vertAlign w:val="superscript"/>
        </w:rPr>
        <w:t>2</w:t>
      </w:r>
      <w:r w:rsidR="006A07EB">
        <w:t>Institute for Infection and Immunity, St George’s, University of London, London SW17 0RE, UK</w:t>
      </w:r>
      <w:r w:rsidR="00A507B9" w:rsidRPr="00A507B9">
        <w:rPr>
          <w:vertAlign w:val="superscript"/>
        </w:rPr>
        <w:t>†</w:t>
      </w:r>
      <w:r w:rsidR="0075170D">
        <w:t>.</w:t>
      </w:r>
    </w:p>
    <w:p w14:paraId="65C22293" w14:textId="77777777" w:rsidR="006A07EB" w:rsidRDefault="006A07EB"/>
    <w:p w14:paraId="76380FFF" w14:textId="77777777" w:rsidR="00B85E3E" w:rsidRDefault="00B85E3E"/>
    <w:p w14:paraId="6CD88191" w14:textId="212897E0" w:rsidR="00F93EA6" w:rsidRPr="00175EFA" w:rsidRDefault="00B85E3E" w:rsidP="00F93EA6">
      <w:pPr>
        <w:spacing w:line="240" w:lineRule="auto"/>
        <w:jc w:val="both"/>
        <w:rPr>
          <w:rFonts w:cstheme="minorHAnsi"/>
        </w:rPr>
      </w:pPr>
      <w:r w:rsidRPr="00A507B9">
        <w:rPr>
          <w:vertAlign w:val="superscript"/>
        </w:rPr>
        <w:t>*</w:t>
      </w:r>
      <w:r>
        <w:t xml:space="preserve">Author for correspondence: </w:t>
      </w:r>
      <w:r w:rsidR="00F93EA6">
        <w:t xml:space="preserve">  </w:t>
      </w:r>
      <w:r w:rsidR="00F93EA6">
        <w:tab/>
      </w:r>
      <w:r w:rsidR="00F93EA6" w:rsidRPr="00175EFA">
        <w:rPr>
          <w:rFonts w:cstheme="minorHAnsi"/>
        </w:rPr>
        <w:t xml:space="preserve">Assoc. </w:t>
      </w:r>
      <w:proofErr w:type="spellStart"/>
      <w:r w:rsidR="00F93EA6" w:rsidRPr="00175EFA">
        <w:rPr>
          <w:rFonts w:cstheme="minorHAnsi"/>
        </w:rPr>
        <w:t>Prof.</w:t>
      </w:r>
      <w:proofErr w:type="spellEnd"/>
      <w:r w:rsidR="00F93EA6" w:rsidRPr="00175EFA">
        <w:rPr>
          <w:rFonts w:cstheme="minorHAnsi"/>
        </w:rPr>
        <w:t xml:space="preserve"> </w:t>
      </w:r>
      <w:proofErr w:type="spellStart"/>
      <w:r w:rsidR="00F93EA6" w:rsidRPr="00175EFA">
        <w:rPr>
          <w:rFonts w:cstheme="minorHAnsi"/>
        </w:rPr>
        <w:t>Dr.</w:t>
      </w:r>
      <w:proofErr w:type="spellEnd"/>
      <w:r w:rsidR="00F93EA6" w:rsidRPr="00175EFA">
        <w:rPr>
          <w:rFonts w:cstheme="minorHAnsi"/>
        </w:rPr>
        <w:t xml:space="preserve"> Alain Jacquet</w:t>
      </w:r>
    </w:p>
    <w:p w14:paraId="48EF9601" w14:textId="77777777" w:rsidR="00F93EA6" w:rsidRPr="00175EFA" w:rsidRDefault="00F93EA6" w:rsidP="00F93EA6">
      <w:pPr>
        <w:spacing w:line="240" w:lineRule="auto"/>
        <w:ind w:left="2160" w:firstLine="720"/>
        <w:jc w:val="both"/>
        <w:rPr>
          <w:rFonts w:cstheme="minorHAnsi"/>
        </w:rPr>
      </w:pPr>
      <w:r w:rsidRPr="00175EFA">
        <w:rPr>
          <w:rFonts w:cstheme="minorHAnsi"/>
        </w:rPr>
        <w:t xml:space="preserve">Chula Vaccine Research </w:t>
      </w:r>
      <w:proofErr w:type="spellStart"/>
      <w:r w:rsidRPr="00175EFA">
        <w:rPr>
          <w:rFonts w:cstheme="minorHAnsi"/>
        </w:rPr>
        <w:t>Center</w:t>
      </w:r>
      <w:proofErr w:type="spellEnd"/>
      <w:r w:rsidRPr="00175EFA">
        <w:rPr>
          <w:rFonts w:cstheme="minorHAnsi"/>
        </w:rPr>
        <w:t>, Faculty of Medicine,</w:t>
      </w:r>
    </w:p>
    <w:p w14:paraId="2A5A87CB" w14:textId="77777777" w:rsidR="00F93EA6" w:rsidRPr="00175EFA" w:rsidRDefault="00F93EA6" w:rsidP="00F93EA6">
      <w:pPr>
        <w:spacing w:line="240" w:lineRule="auto"/>
        <w:ind w:left="2160" w:firstLine="720"/>
        <w:jc w:val="both"/>
        <w:rPr>
          <w:rFonts w:cstheme="minorHAnsi"/>
        </w:rPr>
      </w:pPr>
      <w:proofErr w:type="spellStart"/>
      <w:r w:rsidRPr="00175EFA">
        <w:rPr>
          <w:rFonts w:cstheme="minorHAnsi"/>
        </w:rPr>
        <w:t>Chulalongkorn</w:t>
      </w:r>
      <w:proofErr w:type="spellEnd"/>
      <w:r w:rsidRPr="00175EFA">
        <w:rPr>
          <w:rFonts w:cstheme="minorHAnsi"/>
        </w:rPr>
        <w:t xml:space="preserve"> University,</w:t>
      </w:r>
    </w:p>
    <w:p w14:paraId="6E185202" w14:textId="77777777" w:rsidR="00F93EA6" w:rsidRPr="00175EFA" w:rsidRDefault="00F93EA6" w:rsidP="00F93EA6">
      <w:pPr>
        <w:spacing w:line="240" w:lineRule="auto"/>
        <w:ind w:left="2160" w:firstLine="720"/>
        <w:jc w:val="both"/>
        <w:rPr>
          <w:rFonts w:cstheme="minorHAnsi"/>
        </w:rPr>
      </w:pPr>
      <w:r w:rsidRPr="00175EFA">
        <w:rPr>
          <w:rFonts w:cstheme="minorHAnsi"/>
        </w:rPr>
        <w:t xml:space="preserve">1873 Rama IV Road, </w:t>
      </w:r>
      <w:proofErr w:type="spellStart"/>
      <w:r w:rsidRPr="00175EFA">
        <w:rPr>
          <w:rFonts w:cstheme="minorHAnsi"/>
        </w:rPr>
        <w:t>Pathumwan</w:t>
      </w:r>
      <w:proofErr w:type="spellEnd"/>
      <w:r w:rsidRPr="00175EFA">
        <w:rPr>
          <w:rFonts w:cstheme="minorHAnsi"/>
        </w:rPr>
        <w:t>,</w:t>
      </w:r>
    </w:p>
    <w:p w14:paraId="360EF9B5" w14:textId="77777777" w:rsidR="00F93EA6" w:rsidRPr="00175EFA" w:rsidRDefault="00F93EA6" w:rsidP="00F93EA6">
      <w:pPr>
        <w:spacing w:line="240" w:lineRule="auto"/>
        <w:ind w:left="2160" w:firstLine="720"/>
        <w:jc w:val="both"/>
        <w:rPr>
          <w:rFonts w:cstheme="minorHAnsi"/>
        </w:rPr>
      </w:pPr>
      <w:r w:rsidRPr="00175EFA">
        <w:rPr>
          <w:rFonts w:cstheme="minorHAnsi"/>
        </w:rPr>
        <w:t>Bangkok 10330, Thailand.</w:t>
      </w:r>
    </w:p>
    <w:p w14:paraId="778E6CA4" w14:textId="77777777" w:rsidR="00F93EA6" w:rsidRPr="00175EFA" w:rsidRDefault="00F93EA6" w:rsidP="00F93EA6">
      <w:pPr>
        <w:spacing w:line="240" w:lineRule="auto"/>
        <w:ind w:left="2160" w:firstLine="720"/>
        <w:jc w:val="both"/>
        <w:rPr>
          <w:rFonts w:cstheme="minorHAnsi"/>
        </w:rPr>
      </w:pPr>
      <w:r w:rsidRPr="00175EFA">
        <w:rPr>
          <w:rFonts w:cstheme="minorHAnsi"/>
        </w:rPr>
        <w:t>Tel: (+66) 02 2563659</w:t>
      </w:r>
    </w:p>
    <w:p w14:paraId="2DEAD241" w14:textId="77777777" w:rsidR="00F93EA6" w:rsidRPr="00175EFA" w:rsidRDefault="00F93EA6" w:rsidP="00F93EA6">
      <w:pPr>
        <w:spacing w:line="240" w:lineRule="auto"/>
        <w:ind w:left="2160" w:firstLine="720"/>
        <w:jc w:val="both"/>
        <w:rPr>
          <w:rFonts w:cstheme="minorHAnsi"/>
        </w:rPr>
      </w:pPr>
      <w:r w:rsidRPr="00175EFA">
        <w:rPr>
          <w:rFonts w:cstheme="minorHAnsi"/>
        </w:rPr>
        <w:t>Fax: (+66) 02 6523100</w:t>
      </w:r>
    </w:p>
    <w:p w14:paraId="61B9C0A6" w14:textId="2DD20362" w:rsidR="00B85E3E" w:rsidRDefault="0061227D" w:rsidP="00F93EA6">
      <w:pPr>
        <w:ind w:left="2160" w:firstLine="720"/>
      </w:pPr>
      <w:hyperlink r:id="rId7" w:history="1">
        <w:r w:rsidR="00F93EA6" w:rsidRPr="00415FDA">
          <w:rPr>
            <w:rStyle w:val="Hyperlink"/>
          </w:rPr>
          <w:t>alain.j@chula.ac.th</w:t>
        </w:r>
      </w:hyperlink>
    </w:p>
    <w:p w14:paraId="2D573B47" w14:textId="77777777" w:rsidR="00F93EA6" w:rsidRDefault="00F93EA6">
      <w:pPr>
        <w:rPr>
          <w:vertAlign w:val="superscript"/>
        </w:rPr>
      </w:pPr>
    </w:p>
    <w:p w14:paraId="2D628B31" w14:textId="3F5CB84A" w:rsidR="00A507B9" w:rsidRDefault="00A507B9" w:rsidP="00F93EA6">
      <w:pPr>
        <w:ind w:left="2160" w:firstLine="720"/>
      </w:pPr>
      <w:r w:rsidRPr="00A507B9">
        <w:rPr>
          <w:vertAlign w:val="superscript"/>
        </w:rPr>
        <w:t>†</w:t>
      </w:r>
      <w:hyperlink r:id="rId8" w:history="1">
        <w:r w:rsidRPr="00820566">
          <w:rPr>
            <w:rStyle w:val="Hyperlink"/>
          </w:rPr>
          <w:t>c.robinson@sgul.ac.uk</w:t>
        </w:r>
      </w:hyperlink>
    </w:p>
    <w:p w14:paraId="7E09BDCE" w14:textId="77777777" w:rsidR="00A507B9" w:rsidRDefault="00A507B9"/>
    <w:p w14:paraId="14986D27" w14:textId="77777777" w:rsidR="00A507B9" w:rsidRDefault="00A507B9"/>
    <w:p w14:paraId="61285684" w14:textId="31098A09" w:rsidR="00C94BD8" w:rsidRDefault="00F93EA6" w:rsidP="00C94BD8">
      <w:r>
        <w:t xml:space="preserve">Short </w:t>
      </w:r>
      <w:proofErr w:type="gramStart"/>
      <w:r>
        <w:t>Title :</w:t>
      </w:r>
      <w:proofErr w:type="gramEnd"/>
      <w:r>
        <w:t xml:space="preserve"> </w:t>
      </w:r>
      <w:r w:rsidR="00C94BD8">
        <w:t>Innate Sensing of House Dust Mite Allergens</w:t>
      </w:r>
    </w:p>
    <w:p w14:paraId="2E647998" w14:textId="77777777" w:rsidR="00734A3D" w:rsidRDefault="00734A3D"/>
    <w:p w14:paraId="211E49A6" w14:textId="1073A3B9" w:rsidR="006A07EB" w:rsidRDefault="006A07EB">
      <w:r>
        <w:t>Keywords:</w:t>
      </w:r>
      <w:r w:rsidR="00734A3D">
        <w:t xml:space="preserve">  </w:t>
      </w:r>
      <w:r w:rsidR="00DC0BE6">
        <w:t>House dust mite</w:t>
      </w:r>
      <w:r w:rsidR="00B85E3E">
        <w:t xml:space="preserve">; </w:t>
      </w:r>
      <w:r w:rsidR="00F93EA6">
        <w:t>protease allergen</w:t>
      </w:r>
      <w:r w:rsidR="00DC0BE6">
        <w:t xml:space="preserve">; Toll-like receptors; </w:t>
      </w:r>
      <w:r w:rsidR="00B85E3E">
        <w:t>lipid-binding protein;</w:t>
      </w:r>
      <w:r w:rsidR="00DC0BE6">
        <w:t xml:space="preserve"> </w:t>
      </w:r>
      <w:r w:rsidR="00B85E3E">
        <w:t>polysaccharide</w:t>
      </w:r>
    </w:p>
    <w:p w14:paraId="19A43391" w14:textId="77777777" w:rsidR="006A07EB" w:rsidRDefault="006A07EB">
      <w:r>
        <w:br/>
      </w:r>
    </w:p>
    <w:p w14:paraId="469C1D14" w14:textId="77777777" w:rsidR="0020707D" w:rsidRDefault="0020707D">
      <w:pPr>
        <w:rPr>
          <w:b/>
        </w:rPr>
      </w:pPr>
    </w:p>
    <w:p w14:paraId="1F412D34" w14:textId="77777777" w:rsidR="007458BD" w:rsidRPr="00772D20" w:rsidRDefault="006A07EB">
      <w:pPr>
        <w:rPr>
          <w:b/>
        </w:rPr>
      </w:pPr>
      <w:r w:rsidRPr="00772D20">
        <w:rPr>
          <w:b/>
        </w:rPr>
        <w:lastRenderedPageBreak/>
        <w:t>Abbreviations</w:t>
      </w:r>
    </w:p>
    <w:p w14:paraId="736D5010" w14:textId="77777777" w:rsidR="007458BD" w:rsidRDefault="007458BD"/>
    <w:p w14:paraId="5BBA59F7" w14:textId="44B1565C" w:rsidR="007458BD" w:rsidRDefault="007458BD">
      <w:r>
        <w:t>ADAM</w:t>
      </w:r>
      <w:r w:rsidR="001818B9">
        <w:tab/>
      </w:r>
      <w:r w:rsidR="001818B9">
        <w:tab/>
      </w:r>
      <w:r w:rsidR="001818B9">
        <w:tab/>
        <w:t>A disintegrin and metalloprotease</w:t>
      </w:r>
    </w:p>
    <w:p w14:paraId="3DDF115E" w14:textId="1C8078F8" w:rsidR="007458BD" w:rsidRDefault="007458BD">
      <w:r>
        <w:t>ADI</w:t>
      </w:r>
      <w:r w:rsidR="001818B9">
        <w:tab/>
      </w:r>
      <w:r w:rsidR="001818B9">
        <w:tab/>
      </w:r>
      <w:r w:rsidR="001818B9">
        <w:tab/>
        <w:t>Allergen delivery inhibitor</w:t>
      </w:r>
    </w:p>
    <w:p w14:paraId="0B911CF1" w14:textId="70263E3C" w:rsidR="00414527" w:rsidRDefault="00414527">
      <w:r>
        <w:t>ASL</w:t>
      </w:r>
      <w:r>
        <w:tab/>
      </w:r>
      <w:r>
        <w:tab/>
      </w:r>
      <w:r>
        <w:tab/>
        <w:t>Airway surface liquid</w:t>
      </w:r>
    </w:p>
    <w:p w14:paraId="2EF650A1" w14:textId="042CC35F" w:rsidR="007458BD" w:rsidRDefault="007458BD">
      <w:r>
        <w:t>ATP</w:t>
      </w:r>
      <w:r w:rsidR="00244CF8">
        <w:tab/>
      </w:r>
      <w:r w:rsidR="00244CF8">
        <w:tab/>
      </w:r>
      <w:r w:rsidR="00244CF8">
        <w:tab/>
        <w:t>Adenosine 5’-triphosphate</w:t>
      </w:r>
    </w:p>
    <w:p w14:paraId="5DC3ABBB" w14:textId="5D612EF9" w:rsidR="007458BD" w:rsidRDefault="007458BD">
      <w:pPr>
        <w:rPr>
          <w:i/>
        </w:rPr>
      </w:pPr>
      <w:proofErr w:type="spellStart"/>
      <w:r>
        <w:t>Blo</w:t>
      </w:r>
      <w:proofErr w:type="spellEnd"/>
      <w:r>
        <w:t xml:space="preserve"> t</w:t>
      </w:r>
      <w:r w:rsidR="00FE1AA8">
        <w:tab/>
      </w:r>
      <w:r w:rsidR="00FE1AA8">
        <w:tab/>
      </w:r>
      <w:r w:rsidR="00FE1AA8">
        <w:tab/>
      </w:r>
      <w:r w:rsidR="00FE1AA8">
        <w:rPr>
          <w:i/>
        </w:rPr>
        <w:t xml:space="preserve">Blomia </w:t>
      </w:r>
      <w:proofErr w:type="spellStart"/>
      <w:r w:rsidR="00FE1AA8">
        <w:rPr>
          <w:i/>
        </w:rPr>
        <w:t>tropicalis</w:t>
      </w:r>
      <w:proofErr w:type="spellEnd"/>
    </w:p>
    <w:p w14:paraId="0A2B1E6B" w14:textId="1DC4FF6E" w:rsidR="00DB3121" w:rsidRDefault="00DB3121">
      <w:r>
        <w:t>CCL</w:t>
      </w:r>
      <w:r w:rsidR="009D6D7D">
        <w:tab/>
      </w:r>
      <w:r w:rsidR="009D6D7D">
        <w:tab/>
      </w:r>
      <w:r w:rsidR="009D6D7D">
        <w:tab/>
        <w:t>C-C chemokine ligand</w:t>
      </w:r>
    </w:p>
    <w:p w14:paraId="1D83586F" w14:textId="1C6AC9B5" w:rsidR="00FA58E2" w:rsidRDefault="00FA58E2">
      <w:r>
        <w:t>CXCL</w:t>
      </w:r>
      <w:r>
        <w:tab/>
      </w:r>
      <w:r>
        <w:tab/>
      </w:r>
      <w:r>
        <w:tab/>
        <w:t>C-X-C chemokine ligand</w:t>
      </w:r>
    </w:p>
    <w:p w14:paraId="6236033C" w14:textId="79DC684F" w:rsidR="00DB3121" w:rsidRDefault="00DB3121">
      <w:r>
        <w:t>CD</w:t>
      </w:r>
      <w:r w:rsidR="009D6D7D">
        <w:tab/>
      </w:r>
      <w:r w:rsidR="009D6D7D">
        <w:tab/>
      </w:r>
      <w:r w:rsidR="009D6D7D">
        <w:tab/>
        <w:t>Cluster of differentiation</w:t>
      </w:r>
    </w:p>
    <w:p w14:paraId="68003CE2" w14:textId="495FF533" w:rsidR="0098609F" w:rsidRDefault="0098609F">
      <w:proofErr w:type="gramStart"/>
      <w:r>
        <w:t>cDC2</w:t>
      </w:r>
      <w:proofErr w:type="gramEnd"/>
      <w:r>
        <w:tab/>
      </w:r>
      <w:r>
        <w:tab/>
      </w:r>
      <w:r>
        <w:tab/>
        <w:t>Myeloid/conventional dendritic cell</w:t>
      </w:r>
    </w:p>
    <w:p w14:paraId="04FFB206" w14:textId="022F49DD" w:rsidR="00D4404A" w:rsidRDefault="00D4404A">
      <w:r>
        <w:t>CRAC</w:t>
      </w:r>
      <w:r w:rsidR="009D6D7D">
        <w:tab/>
      </w:r>
      <w:r w:rsidR="009D6D7D">
        <w:tab/>
      </w:r>
      <w:r w:rsidR="009D6D7D">
        <w:tab/>
        <w:t>Calcium release-activated calcium channel</w:t>
      </w:r>
    </w:p>
    <w:p w14:paraId="10F9E1C6" w14:textId="553DDA75" w:rsidR="001E6CC7" w:rsidRDefault="001E6CC7">
      <w:r>
        <w:t>DAMP</w:t>
      </w:r>
      <w:r w:rsidR="001818B9">
        <w:tab/>
      </w:r>
      <w:r w:rsidR="001818B9">
        <w:tab/>
      </w:r>
      <w:r w:rsidR="001818B9">
        <w:tab/>
        <w:t>Da</w:t>
      </w:r>
      <w:r w:rsidR="007577B2">
        <w:t>nger</w:t>
      </w:r>
      <w:r w:rsidR="001818B9">
        <w:t>-associated molecular pattern</w:t>
      </w:r>
    </w:p>
    <w:p w14:paraId="7521C4E3" w14:textId="0F49BD4B" w:rsidR="00927392" w:rsidRDefault="00927392">
      <w:r>
        <w:t>DC</w:t>
      </w:r>
      <w:r w:rsidR="00FE1AA8">
        <w:tab/>
      </w:r>
      <w:r w:rsidR="00FE1AA8">
        <w:tab/>
      </w:r>
      <w:r w:rsidR="00FE1AA8">
        <w:tab/>
        <w:t>Dendritic cell</w:t>
      </w:r>
    </w:p>
    <w:p w14:paraId="0711C0D9" w14:textId="7CF1E944" w:rsidR="00232DF3" w:rsidRDefault="00232DF3" w:rsidP="009D6D7D">
      <w:pPr>
        <w:ind w:left="2160" w:hanging="2160"/>
      </w:pPr>
      <w:r>
        <w:t>DC-SIGN</w:t>
      </w:r>
      <w:r w:rsidR="009D6D7D">
        <w:tab/>
        <w:t>Dendritic cell-specific intercellular adhesion molecule-3-grabbing non-integrin</w:t>
      </w:r>
    </w:p>
    <w:p w14:paraId="3708950C" w14:textId="1C6146EE" w:rsidR="007458BD" w:rsidRDefault="007458BD">
      <w:r>
        <w:t>Der p</w:t>
      </w:r>
      <w:r w:rsidR="00C02F5C">
        <w:tab/>
      </w:r>
      <w:r w:rsidR="00C02F5C">
        <w:tab/>
      </w:r>
      <w:r w:rsidR="00C02F5C">
        <w:tab/>
      </w:r>
      <w:r w:rsidR="00C02F5C">
        <w:rPr>
          <w:i/>
        </w:rPr>
        <w:t>Dermatophagoides pteronyssinus</w:t>
      </w:r>
    </w:p>
    <w:p w14:paraId="4EDAAE76" w14:textId="381C4CDD" w:rsidR="007458BD" w:rsidRDefault="007458BD">
      <w:pPr>
        <w:rPr>
          <w:i/>
        </w:rPr>
      </w:pPr>
      <w:r>
        <w:t>Der f</w:t>
      </w:r>
      <w:r w:rsidR="00C02F5C">
        <w:tab/>
      </w:r>
      <w:r w:rsidR="00C02F5C">
        <w:tab/>
      </w:r>
      <w:r w:rsidR="00C02F5C">
        <w:tab/>
      </w:r>
      <w:r w:rsidR="00C02F5C">
        <w:rPr>
          <w:i/>
        </w:rPr>
        <w:t>Dermatophagoides farinae</w:t>
      </w:r>
    </w:p>
    <w:p w14:paraId="31366DB4" w14:textId="5450BA3F" w:rsidR="00B42118" w:rsidRDefault="00B42118">
      <w:r>
        <w:t>EGFR</w:t>
      </w:r>
      <w:r>
        <w:tab/>
      </w:r>
      <w:r>
        <w:tab/>
      </w:r>
      <w:r>
        <w:tab/>
        <w:t>Epidermal growth factor receptor</w:t>
      </w:r>
    </w:p>
    <w:p w14:paraId="3258ED23" w14:textId="6E9B2B8A" w:rsidR="00DB3121" w:rsidRDefault="00DB3121">
      <w:r>
        <w:t>GM-CSF</w:t>
      </w:r>
      <w:r w:rsidR="00947449">
        <w:tab/>
      </w:r>
      <w:r w:rsidR="00947449">
        <w:tab/>
      </w:r>
      <w:r w:rsidR="00947449">
        <w:tab/>
        <w:t>Granulocyte macrophage-colony stimulating factor</w:t>
      </w:r>
    </w:p>
    <w:p w14:paraId="47FE3ECF" w14:textId="2EC097A9" w:rsidR="006543A8" w:rsidRDefault="006543A8">
      <w:r>
        <w:t>GPCR</w:t>
      </w:r>
      <w:r>
        <w:tab/>
      </w:r>
      <w:r>
        <w:tab/>
      </w:r>
      <w:r>
        <w:tab/>
        <w:t>G</w:t>
      </w:r>
      <w:r w:rsidR="00045F77">
        <w:t xml:space="preserve"> </w:t>
      </w:r>
      <w:r>
        <w:t>protein</w:t>
      </w:r>
      <w:r w:rsidR="00045F77">
        <w:t>-</w:t>
      </w:r>
      <w:r>
        <w:t>coupled receptor</w:t>
      </w:r>
    </w:p>
    <w:p w14:paraId="1FFB0E5F" w14:textId="39E25869" w:rsidR="007458BD" w:rsidRDefault="007458BD">
      <w:r>
        <w:t>HDM</w:t>
      </w:r>
      <w:r w:rsidR="00FE1AA8">
        <w:tab/>
      </w:r>
      <w:r w:rsidR="00FE1AA8">
        <w:tab/>
      </w:r>
      <w:r w:rsidR="00FE1AA8">
        <w:tab/>
        <w:t>House dust mite</w:t>
      </w:r>
    </w:p>
    <w:p w14:paraId="7F06E323" w14:textId="04DC421A" w:rsidR="00FE1AA8" w:rsidRDefault="00FE1AA8">
      <w:r>
        <w:t>HMGB1</w:t>
      </w:r>
      <w:r>
        <w:tab/>
      </w:r>
      <w:r>
        <w:tab/>
      </w:r>
      <w:r>
        <w:tab/>
        <w:t xml:space="preserve">High </w:t>
      </w:r>
      <w:r w:rsidR="000F2627">
        <w:t>m</w:t>
      </w:r>
      <w:r>
        <w:t xml:space="preserve">obility </w:t>
      </w:r>
      <w:r w:rsidR="000F2627">
        <w:t>g</w:t>
      </w:r>
      <w:r>
        <w:t xml:space="preserve">roup </w:t>
      </w:r>
      <w:r w:rsidR="000F2627">
        <w:t>b</w:t>
      </w:r>
      <w:r>
        <w:t xml:space="preserve">ox </w:t>
      </w:r>
      <w:r w:rsidR="000F2627">
        <w:t>p</w:t>
      </w:r>
      <w:r>
        <w:t>rotein 1</w:t>
      </w:r>
    </w:p>
    <w:p w14:paraId="1B6C5E75" w14:textId="43F2356B" w:rsidR="007458BD" w:rsidRDefault="007458BD">
      <w:r>
        <w:t>IL</w:t>
      </w:r>
      <w:r w:rsidR="00FE1AA8">
        <w:tab/>
      </w:r>
      <w:r w:rsidR="00FE1AA8">
        <w:tab/>
      </w:r>
      <w:r w:rsidR="00FE1AA8">
        <w:tab/>
        <w:t>Interleukin</w:t>
      </w:r>
    </w:p>
    <w:p w14:paraId="5C5E8515" w14:textId="76FB25C9" w:rsidR="007458BD" w:rsidRDefault="007458BD">
      <w:r>
        <w:t>ILC2</w:t>
      </w:r>
      <w:r w:rsidR="009D6D7D">
        <w:tab/>
      </w:r>
      <w:r w:rsidR="009D6D7D">
        <w:tab/>
      </w:r>
      <w:r w:rsidR="009D6D7D">
        <w:tab/>
        <w:t>Type 2 innate lymphoid cell</w:t>
      </w:r>
    </w:p>
    <w:p w14:paraId="7DE7F534" w14:textId="77477124" w:rsidR="00C97D94" w:rsidRDefault="00C97D94">
      <w:r>
        <w:t>KLRG-1</w:t>
      </w:r>
      <w:r>
        <w:tab/>
      </w:r>
      <w:r>
        <w:tab/>
      </w:r>
      <w:r>
        <w:tab/>
        <w:t>Killer cell lectin-like receptor sub-family G, member 1</w:t>
      </w:r>
    </w:p>
    <w:p w14:paraId="05023545" w14:textId="218F6327" w:rsidR="00DB3121" w:rsidRDefault="00DB3121">
      <w:r>
        <w:t>LPS</w:t>
      </w:r>
      <w:r w:rsidR="00DC158A">
        <w:tab/>
      </w:r>
      <w:r w:rsidR="00DC158A">
        <w:tab/>
      </w:r>
      <w:r w:rsidR="00DC158A">
        <w:tab/>
        <w:t>Lipopolysaccharide</w:t>
      </w:r>
    </w:p>
    <w:p w14:paraId="0131E8AD" w14:textId="1BE589DB" w:rsidR="0031506C" w:rsidRDefault="0031506C">
      <w:r>
        <w:t>MAPK</w:t>
      </w:r>
      <w:r w:rsidR="00102FAF">
        <w:tab/>
      </w:r>
      <w:r w:rsidR="00102FAF">
        <w:tab/>
      </w:r>
      <w:r w:rsidR="00102FAF">
        <w:tab/>
        <w:t>Mitogen associated protein kinase</w:t>
      </w:r>
    </w:p>
    <w:p w14:paraId="65D7522F" w14:textId="7B44D551" w:rsidR="007458BD" w:rsidRDefault="007458BD">
      <w:r>
        <w:t>MD-2</w:t>
      </w:r>
      <w:r w:rsidR="00FE1AA8">
        <w:tab/>
      </w:r>
      <w:r w:rsidR="00FE1AA8">
        <w:tab/>
      </w:r>
      <w:r w:rsidR="00FE1AA8">
        <w:tab/>
        <w:t>Myeloid differentiation factor 2</w:t>
      </w:r>
    </w:p>
    <w:p w14:paraId="022889AF" w14:textId="5D73D048" w:rsidR="007458BD" w:rsidRDefault="007458BD">
      <w:r>
        <w:t>MDA-5</w:t>
      </w:r>
      <w:r w:rsidR="00B73ABA">
        <w:tab/>
      </w:r>
      <w:r w:rsidR="00B73ABA">
        <w:tab/>
      </w:r>
      <w:r w:rsidR="00B73ABA">
        <w:tab/>
        <w:t>Melanoma differentiation-associated protein-5</w:t>
      </w:r>
    </w:p>
    <w:p w14:paraId="7C1ED46F" w14:textId="7338DBB3" w:rsidR="004149B9" w:rsidRDefault="004149B9">
      <w:r>
        <w:t>MyD88</w:t>
      </w:r>
      <w:r w:rsidR="009D6D7D">
        <w:tab/>
      </w:r>
      <w:r w:rsidR="009D6D7D">
        <w:tab/>
      </w:r>
      <w:r w:rsidR="009D6D7D">
        <w:tab/>
        <w:t>Myeloid differentiation primary response 88</w:t>
      </w:r>
    </w:p>
    <w:p w14:paraId="401490BF" w14:textId="52551785" w:rsidR="00B2107A" w:rsidRDefault="00B2107A">
      <w:proofErr w:type="spellStart"/>
      <w:r>
        <w:lastRenderedPageBreak/>
        <w:t>NF</w:t>
      </w:r>
      <w:r w:rsidR="00462C6E">
        <w:t>κ</w:t>
      </w:r>
      <w:r>
        <w:t>B</w:t>
      </w:r>
      <w:proofErr w:type="spellEnd"/>
      <w:r w:rsidR="00DC158A">
        <w:tab/>
      </w:r>
      <w:r w:rsidR="00DC158A">
        <w:tab/>
      </w:r>
      <w:r w:rsidR="00DC158A">
        <w:tab/>
        <w:t xml:space="preserve">Nuclear factor </w:t>
      </w:r>
      <w:proofErr w:type="spellStart"/>
      <w:r w:rsidR="00DC158A">
        <w:t>κB</w:t>
      </w:r>
      <w:proofErr w:type="spellEnd"/>
    </w:p>
    <w:p w14:paraId="018D1359" w14:textId="47C58273" w:rsidR="00241579" w:rsidRDefault="00241579">
      <w:r>
        <w:t>NLR</w:t>
      </w:r>
      <w:r>
        <w:tab/>
      </w:r>
      <w:r>
        <w:tab/>
      </w:r>
      <w:r>
        <w:tab/>
        <w:t>NOD-like receptor</w:t>
      </w:r>
    </w:p>
    <w:p w14:paraId="57DCAC29" w14:textId="2D25CD31" w:rsidR="00241579" w:rsidRDefault="00241579">
      <w:r>
        <w:t>NLRP3</w:t>
      </w:r>
      <w:r>
        <w:tab/>
      </w:r>
      <w:r>
        <w:tab/>
      </w:r>
      <w:r>
        <w:tab/>
        <w:t>NOD-like receptor family, pyrin domain containing 3</w:t>
      </w:r>
    </w:p>
    <w:p w14:paraId="43A5689A" w14:textId="6FC6C903" w:rsidR="007458BD" w:rsidRDefault="007458BD">
      <w:r>
        <w:t>PAMP</w:t>
      </w:r>
      <w:r w:rsidR="00DC158A">
        <w:tab/>
      </w:r>
      <w:r w:rsidR="00DC158A">
        <w:tab/>
      </w:r>
      <w:r w:rsidR="00DC158A">
        <w:tab/>
        <w:t>Pathogen-associated molecular pattern</w:t>
      </w:r>
    </w:p>
    <w:p w14:paraId="639CD680" w14:textId="2111625C" w:rsidR="007458BD" w:rsidRDefault="007458BD">
      <w:r>
        <w:t>PAR</w:t>
      </w:r>
      <w:r w:rsidR="00FE1AA8">
        <w:tab/>
      </w:r>
      <w:r w:rsidR="00FE1AA8">
        <w:tab/>
      </w:r>
      <w:r w:rsidR="00FE1AA8">
        <w:tab/>
        <w:t>Protease-activated receptor</w:t>
      </w:r>
    </w:p>
    <w:p w14:paraId="209F1F97" w14:textId="5902BCF1" w:rsidR="007458BD" w:rsidRDefault="007458BD">
      <w:r>
        <w:t>PRR</w:t>
      </w:r>
      <w:r w:rsidR="00FE1AA8">
        <w:tab/>
      </w:r>
      <w:r w:rsidR="00FE1AA8">
        <w:tab/>
      </w:r>
      <w:r w:rsidR="00FE1AA8">
        <w:tab/>
        <w:t>Pattern-recognition receptor</w:t>
      </w:r>
    </w:p>
    <w:p w14:paraId="58E91EF0" w14:textId="72F31544" w:rsidR="00713707" w:rsidRDefault="00713707">
      <w:proofErr w:type="gramStart"/>
      <w:r>
        <w:t>r</w:t>
      </w:r>
      <w:proofErr w:type="gramEnd"/>
      <w:r>
        <w:tab/>
      </w:r>
      <w:r>
        <w:tab/>
      </w:r>
      <w:r>
        <w:tab/>
        <w:t>Recombinant</w:t>
      </w:r>
    </w:p>
    <w:p w14:paraId="12E9F33C" w14:textId="6780D291" w:rsidR="00AD0577" w:rsidRDefault="00AD0577">
      <w:r>
        <w:t>RAGE</w:t>
      </w:r>
      <w:r>
        <w:tab/>
      </w:r>
      <w:r>
        <w:tab/>
      </w:r>
      <w:r>
        <w:tab/>
        <w:t>Receptor for advanced glycation end products</w:t>
      </w:r>
    </w:p>
    <w:p w14:paraId="12A1CDB2" w14:textId="4A92F598" w:rsidR="007458BD" w:rsidRDefault="007458BD">
      <w:r>
        <w:t>RIG-I</w:t>
      </w:r>
      <w:r w:rsidR="00B73ABA">
        <w:tab/>
      </w:r>
      <w:r w:rsidR="00B73ABA">
        <w:tab/>
      </w:r>
      <w:r w:rsidR="00B73ABA">
        <w:tab/>
        <w:t>Retinoic acid inducible gene-I</w:t>
      </w:r>
    </w:p>
    <w:p w14:paraId="34295565" w14:textId="5052CCF7" w:rsidR="00516C1C" w:rsidRDefault="00516C1C">
      <w:r>
        <w:t>RIP2</w:t>
      </w:r>
      <w:r>
        <w:tab/>
      </w:r>
      <w:r>
        <w:tab/>
      </w:r>
      <w:r>
        <w:tab/>
        <w:t>Receptor interacting protein2</w:t>
      </w:r>
    </w:p>
    <w:p w14:paraId="57040F16" w14:textId="33A92A2E" w:rsidR="00C7287F" w:rsidRDefault="00C7287F">
      <w:r>
        <w:t>RTK</w:t>
      </w:r>
      <w:r>
        <w:tab/>
      </w:r>
      <w:r>
        <w:tab/>
      </w:r>
      <w:r>
        <w:tab/>
        <w:t>Receptor tyrosine kinase</w:t>
      </w:r>
    </w:p>
    <w:p w14:paraId="402DFE4E" w14:textId="0F2EB5C7" w:rsidR="00800C7F" w:rsidRDefault="00800C7F">
      <w:r>
        <w:t>SFA</w:t>
      </w:r>
      <w:r>
        <w:tab/>
      </w:r>
      <w:r>
        <w:tab/>
      </w:r>
      <w:r>
        <w:tab/>
        <w:t>Saturated fatty acid</w:t>
      </w:r>
    </w:p>
    <w:p w14:paraId="586F45EE" w14:textId="35329D61" w:rsidR="007458BD" w:rsidRDefault="007458BD">
      <w:r>
        <w:t>T</w:t>
      </w:r>
      <w:r w:rsidRPr="00B558A7">
        <w:rPr>
          <w:smallCaps/>
        </w:rPr>
        <w:t>h</w:t>
      </w:r>
      <w:r>
        <w:t>2</w:t>
      </w:r>
      <w:r w:rsidR="009D6D7D">
        <w:tab/>
      </w:r>
      <w:r w:rsidR="009D6D7D">
        <w:tab/>
      </w:r>
      <w:r w:rsidR="009D6D7D">
        <w:tab/>
        <w:t>Type 2 T-helper cell</w:t>
      </w:r>
    </w:p>
    <w:p w14:paraId="103A74EC" w14:textId="4CDA5C91" w:rsidR="009D6D7D" w:rsidRDefault="007458BD" w:rsidP="009D6D7D">
      <w:r>
        <w:t>T</w:t>
      </w:r>
      <w:r w:rsidRPr="00B558A7">
        <w:rPr>
          <w:smallCaps/>
        </w:rPr>
        <w:t>h</w:t>
      </w:r>
      <w:r>
        <w:t>17</w:t>
      </w:r>
      <w:r w:rsidR="009D6D7D">
        <w:tab/>
      </w:r>
      <w:r w:rsidR="009D6D7D">
        <w:tab/>
      </w:r>
      <w:r w:rsidR="009D6D7D">
        <w:tab/>
        <w:t>Type 17 T-helper cell</w:t>
      </w:r>
    </w:p>
    <w:p w14:paraId="59F94DE9" w14:textId="63EB71EB" w:rsidR="00F50250" w:rsidRPr="004E44B3" w:rsidRDefault="00F50250" w:rsidP="009D6D7D">
      <w:r w:rsidRPr="004E44B3">
        <w:t>TIRAP</w:t>
      </w:r>
      <w:r w:rsidR="004E44B3">
        <w:tab/>
      </w:r>
      <w:r w:rsidR="004E44B3">
        <w:tab/>
      </w:r>
      <w:r w:rsidR="004E44B3">
        <w:tab/>
        <w:t>Toll/interleukin receptor domain-containing activator protein</w:t>
      </w:r>
    </w:p>
    <w:p w14:paraId="5433672B" w14:textId="210ED8D6" w:rsidR="00DB3121" w:rsidRDefault="007458BD">
      <w:r>
        <w:t>TLR</w:t>
      </w:r>
      <w:r w:rsidR="00FE1AA8">
        <w:tab/>
      </w:r>
      <w:r w:rsidR="00FE1AA8">
        <w:tab/>
      </w:r>
      <w:r w:rsidR="00FE1AA8">
        <w:tab/>
        <w:t>Toll-like receptor</w:t>
      </w:r>
    </w:p>
    <w:p w14:paraId="36E77536" w14:textId="429BD515" w:rsidR="00696739" w:rsidRDefault="00696739">
      <w:r>
        <w:t>TNFAIP3</w:t>
      </w:r>
      <w:r w:rsidR="00DC158A">
        <w:tab/>
      </w:r>
      <w:r w:rsidR="00DC158A">
        <w:tab/>
        <w:t>Tumour necrosis factor α-induced protein 3</w:t>
      </w:r>
    </w:p>
    <w:p w14:paraId="4CF0301A" w14:textId="37428FB7" w:rsidR="006A07EB" w:rsidRDefault="00DB3121">
      <w:r>
        <w:t>TSLP</w:t>
      </w:r>
      <w:r w:rsidR="00FE1AA8">
        <w:tab/>
      </w:r>
      <w:r w:rsidR="00FE1AA8">
        <w:tab/>
      </w:r>
      <w:r w:rsidR="00FE1AA8">
        <w:tab/>
      </w:r>
      <w:proofErr w:type="spellStart"/>
      <w:r w:rsidR="00FE1AA8">
        <w:t>Thymic</w:t>
      </w:r>
      <w:proofErr w:type="spellEnd"/>
      <w:r w:rsidR="00FE1AA8">
        <w:t xml:space="preserve"> stromal </w:t>
      </w:r>
      <w:proofErr w:type="spellStart"/>
      <w:r w:rsidR="00FE1AA8">
        <w:t>lymphopoietin</w:t>
      </w:r>
      <w:proofErr w:type="spellEnd"/>
      <w:r w:rsidR="006A07EB">
        <w:br w:type="page"/>
      </w:r>
    </w:p>
    <w:p w14:paraId="1E8A9F97" w14:textId="21522BAD" w:rsidR="00336A81" w:rsidRDefault="00F86ED7">
      <w:r>
        <w:rPr>
          <w:b/>
        </w:rPr>
        <w:lastRenderedPageBreak/>
        <w:t>Abstract</w:t>
      </w:r>
    </w:p>
    <w:p w14:paraId="791098F9" w14:textId="74A150C9" w:rsidR="006A07EB" w:rsidRDefault="003373A0" w:rsidP="008D2C72">
      <w:pPr>
        <w:spacing w:line="480" w:lineRule="auto"/>
        <w:rPr>
          <w:b/>
        </w:rPr>
      </w:pPr>
      <w:r>
        <w:t>House dust mites (HDM</w:t>
      </w:r>
      <w:r w:rsidR="00680520">
        <w:t>s</w:t>
      </w:r>
      <w:r>
        <w:t xml:space="preserve">) are sources of an extensive repertoire of allergens responsible for a range of allergic conditions.   Technological advances have accelerated the identification of these allergens and characterised their putative </w:t>
      </w:r>
      <w:r w:rsidR="00680520">
        <w:t>roles</w:t>
      </w:r>
      <w:r>
        <w:t xml:space="preserve"> within HDM</w:t>
      </w:r>
      <w:r w:rsidR="00680520">
        <w:t>s</w:t>
      </w:r>
      <w:r>
        <w:t>.   Understanding their functional bioactivities is illuminating how they interact with the immune system to cause disease and how inter</w:t>
      </w:r>
      <w:r w:rsidR="00E2031E">
        <w:t>relations</w:t>
      </w:r>
      <w:r>
        <w:t xml:space="preserve"> between them are essential </w:t>
      </w:r>
      <w:r w:rsidR="0000565E">
        <w:t>to</w:t>
      </w:r>
      <w:r>
        <w:t xml:space="preserve"> maximis</w:t>
      </w:r>
      <w:r w:rsidR="0000565E">
        <w:t>e</w:t>
      </w:r>
      <w:r>
        <w:t xml:space="preserve"> allergic responses.  Two types of allergen bioactivity, namely</w:t>
      </w:r>
      <w:r w:rsidR="00680520">
        <w:t>,</w:t>
      </w:r>
      <w:r>
        <w:t xml:space="preserve"> prote</w:t>
      </w:r>
      <w:r w:rsidR="000F2627">
        <w:t>olysis</w:t>
      </w:r>
      <w:r>
        <w:t xml:space="preserve"> and </w:t>
      </w:r>
      <w:proofErr w:type="spellStart"/>
      <w:r>
        <w:t>peptidolipid</w:t>
      </w:r>
      <w:proofErr w:type="spellEnd"/>
      <w:r>
        <w:t xml:space="preserve">/lipid binding, </w:t>
      </w:r>
      <w:r w:rsidR="00EC48A2">
        <w:t>elicit IgE and stimulate bystander responses</w:t>
      </w:r>
      <w:r>
        <w:t xml:space="preserve"> </w:t>
      </w:r>
      <w:r w:rsidR="0008316D">
        <w:t xml:space="preserve">to </w:t>
      </w:r>
      <w:r>
        <w:t xml:space="preserve">unrelated allergens.  </w:t>
      </w:r>
      <w:r w:rsidR="00AC2C05">
        <w:t>Much of t</w:t>
      </w:r>
      <w:r>
        <w:t>his influence arises from Toll-like receptor (TLR) 4 or TLR2 signalling and, in the case of protease allergens, the activation of additional pleiotropic effectors with strong disease linkage.     Of related interest is the interaction of HDM allergens with common components of the house dust matrix, either through their binding</w:t>
      </w:r>
      <w:r w:rsidR="00CE1DA9">
        <w:t xml:space="preserve"> to allergens</w:t>
      </w:r>
      <w:r>
        <w:t xml:space="preserve"> or </w:t>
      </w:r>
      <w:r w:rsidR="00A16D63">
        <w:t xml:space="preserve">their </w:t>
      </w:r>
      <w:r w:rsidR="00517AD3">
        <w:t xml:space="preserve">autonomous </w:t>
      </w:r>
      <w:r w:rsidR="00A16D63">
        <w:t>modulation of immune receptors</w:t>
      </w:r>
      <w:r>
        <w:t>.  Herein, we provide a contemporary view of how proteolysis, lipid-binding activity and interactions with polysaccharides and polysaccharide molecular recognition systems co-ordinate</w:t>
      </w:r>
      <w:r w:rsidR="00A16D63">
        <w:t xml:space="preserve"> the principal</w:t>
      </w:r>
      <w:r>
        <w:t xml:space="preserve"> responses which </w:t>
      </w:r>
      <w:r w:rsidR="009B6675">
        <w:t>underlie</w:t>
      </w:r>
      <w:r>
        <w:t xml:space="preserve"> allergy.  The power of the</w:t>
      </w:r>
      <w:r w:rsidR="00A16D63">
        <w:t xml:space="preserve"> </w:t>
      </w:r>
      <w:r w:rsidR="009B6675">
        <w:t xml:space="preserve">catalytically competent </w:t>
      </w:r>
      <w:r w:rsidR="00A16D63">
        <w:t>group 1</w:t>
      </w:r>
      <w:r>
        <w:t xml:space="preserve"> HDM protease allergen component is demonstrated by a review of disclosures surrounding</w:t>
      </w:r>
      <w:r w:rsidR="00E40031">
        <w:t xml:space="preserve"> the</w:t>
      </w:r>
      <w:r w:rsidR="0000565E">
        <w:t xml:space="preserve"> efficacy of</w:t>
      </w:r>
      <w:r w:rsidR="00E40031">
        <w:t xml:space="preserve"> </w:t>
      </w:r>
      <w:r>
        <w:t>novel inhibitors</w:t>
      </w:r>
      <w:r w:rsidR="0000565E">
        <w:t xml:space="preserve"> produced by structure-based design</w:t>
      </w:r>
      <w:r w:rsidR="00A16D63">
        <w:t>.</w:t>
      </w:r>
      <w:r w:rsidR="006A07EB">
        <w:rPr>
          <w:b/>
        </w:rPr>
        <w:br w:type="page"/>
      </w:r>
    </w:p>
    <w:p w14:paraId="2BD144D3" w14:textId="5848B9E6" w:rsidR="00336A81" w:rsidRDefault="00C25EF0" w:rsidP="0095005F">
      <w:pPr>
        <w:spacing w:line="480" w:lineRule="auto"/>
      </w:pPr>
      <w:r>
        <w:rPr>
          <w:b/>
        </w:rPr>
        <w:lastRenderedPageBreak/>
        <w:t>Introduction</w:t>
      </w:r>
    </w:p>
    <w:p w14:paraId="47F2A313" w14:textId="15F20587" w:rsidR="00FC2AF6" w:rsidRDefault="00A07063" w:rsidP="00FC2AF6">
      <w:pPr>
        <w:spacing w:line="480" w:lineRule="auto"/>
      </w:pPr>
      <w:r>
        <w:t>Understanding the structure</w:t>
      </w:r>
      <w:r w:rsidR="00347093">
        <w:t>s</w:t>
      </w:r>
      <w:r>
        <w:t xml:space="preserve"> and</w:t>
      </w:r>
      <w:r w:rsidR="00A87B8C">
        <w:t xml:space="preserve"> intrinsic</w:t>
      </w:r>
      <w:r>
        <w:t xml:space="preserve"> </w:t>
      </w:r>
      <w:r w:rsidR="00A87B8C">
        <w:t>bioactivit</w:t>
      </w:r>
      <w:r w:rsidR="00D20231">
        <w:t>ies</w:t>
      </w:r>
      <w:r>
        <w:t xml:space="preserve"> of allergens is key to decoding the interactions </w:t>
      </w:r>
      <w:r w:rsidR="00421CB5">
        <w:t xml:space="preserve">which link </w:t>
      </w:r>
      <w:r w:rsidR="00D20231">
        <w:t>them</w:t>
      </w:r>
      <w:r w:rsidR="00421CB5">
        <w:t xml:space="preserve"> </w:t>
      </w:r>
      <w:r w:rsidR="00EC48A2">
        <w:t>to</w:t>
      </w:r>
      <w:r w:rsidR="00421CB5">
        <w:t xml:space="preserve"> immune responses</w:t>
      </w:r>
      <w:r>
        <w:t xml:space="preserve">. </w:t>
      </w:r>
      <w:r w:rsidR="00070ACD">
        <w:t xml:space="preserve"> </w:t>
      </w:r>
      <w:r w:rsidR="00E91802">
        <w:t>For</w:t>
      </w:r>
      <w:r w:rsidR="00070ACD">
        <w:t xml:space="preserve"> allergens from house dust mites (HDM</w:t>
      </w:r>
      <w:r w:rsidR="00C7287F">
        <w:t>s</w:t>
      </w:r>
      <w:r w:rsidR="00070ACD">
        <w:t>), attention</w:t>
      </w:r>
      <w:r w:rsidR="00361BD5">
        <w:t xml:space="preserve"> </w:t>
      </w:r>
      <w:r w:rsidR="00C8204B">
        <w:t xml:space="preserve">initially </w:t>
      </w:r>
      <w:r w:rsidR="00070ACD">
        <w:t xml:space="preserve">focussed on the serodominant group 1 allergens and from this body of work it is </w:t>
      </w:r>
      <w:r w:rsidR="00347093">
        <w:t>apparent</w:t>
      </w:r>
      <w:r w:rsidR="00070ACD">
        <w:t xml:space="preserve"> that their cysteine protease activity </w:t>
      </w:r>
      <w:r w:rsidR="00B073CE">
        <w:t>contributes broadly</w:t>
      </w:r>
      <w:r w:rsidR="00070ACD">
        <w:t xml:space="preserve"> to the development and progression of allerg</w:t>
      </w:r>
      <w:r w:rsidR="00AC2C05">
        <w:t>ic sensitisation in experimental models</w:t>
      </w:r>
      <w:r w:rsidR="00E91802">
        <w:t xml:space="preserve"> </w: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2)</w:t>
      </w:r>
      <w:r w:rsidR="0059538B">
        <w:fldChar w:fldCharType="end"/>
      </w:r>
      <w:r w:rsidR="00070ACD">
        <w:t xml:space="preserve">.  More recently, </w:t>
      </w:r>
      <w:r w:rsidR="00FF48CC">
        <w:t>consideration</w:t>
      </w:r>
      <w:r w:rsidR="00070ACD">
        <w:t xml:space="preserve"> has turned to allergens </w:t>
      </w:r>
      <w:r w:rsidR="00921B47">
        <w:t>which have</w:t>
      </w:r>
      <w:r w:rsidR="00070ACD">
        <w:t xml:space="preserve"> other bioactivities</w:t>
      </w:r>
      <w:r w:rsidR="00921B47">
        <w:t>.  These endeavours</w:t>
      </w:r>
      <w:r w:rsidR="00070ACD">
        <w:t xml:space="preserve"> provid</w:t>
      </w:r>
      <w:r w:rsidR="00921B47">
        <w:t>e</w:t>
      </w:r>
      <w:r w:rsidR="00070ACD">
        <w:t xml:space="preserve"> further awareness of the critical pathways which support allergic responses</w:t>
      </w:r>
      <w:r w:rsidR="00CC4385">
        <w:t xml:space="preserve"> through </w:t>
      </w:r>
      <w:r w:rsidR="00921B47">
        <w:t xml:space="preserve">a combination of </w:t>
      </w:r>
      <w:r w:rsidR="00CC4385">
        <w:t>pathogen-associated molecular patterns (PAMPs), da</w:t>
      </w:r>
      <w:r w:rsidR="007577B2">
        <w:t>nger</w:t>
      </w:r>
      <w:r w:rsidR="00CC4385">
        <w:t>-associated molecular patterns (DAMPs) and innate immune receptors</w:t>
      </w:r>
      <w:r w:rsidR="00070ACD">
        <w:t xml:space="preserve">. </w:t>
      </w:r>
      <w:r w:rsidR="00FC2AF6">
        <w:t xml:space="preserve"> </w:t>
      </w:r>
    </w:p>
    <w:p w14:paraId="04216D2B" w14:textId="77777777" w:rsidR="00FC2AF6" w:rsidRDefault="00FC2AF6" w:rsidP="00FC2AF6">
      <w:pPr>
        <w:spacing w:line="480" w:lineRule="auto"/>
      </w:pPr>
    </w:p>
    <w:p w14:paraId="1F051C7B" w14:textId="21B07233" w:rsidR="00FC2AF6" w:rsidRDefault="00FC2AF6" w:rsidP="00FC2AF6">
      <w:pPr>
        <w:spacing w:line="480" w:lineRule="auto"/>
      </w:pPr>
      <w:r>
        <w:t>The development of allergy is complex due to the varied influences which link risk factors with the manifestation</w:t>
      </w:r>
      <w:r w:rsidR="00C32CDA">
        <w:t>s</w:t>
      </w:r>
      <w:r>
        <w:t xml:space="preserve"> of disease.    Amongst these are </w:t>
      </w:r>
      <w:r w:rsidR="00B848F4">
        <w:t xml:space="preserve">maternal-foetal interactions, </w:t>
      </w:r>
      <w:r>
        <w:t>the timing of exposures to environmental stimuli at key checkpoints in the ontogeny of the immune system, genetic predisposition</w:t>
      </w:r>
      <w:r w:rsidR="00B848F4">
        <w:t>,</w:t>
      </w:r>
      <w:r>
        <w:t xml:space="preserve"> and the systems biology integration of complex network components which dictate these interactions.  Some of these factors remain either poorly-defined or have linkages which are incompletely understood</w:t>
      </w:r>
      <w:r w:rsidR="00C32CDA">
        <w:t>,</w:t>
      </w:r>
      <w:r>
        <w:t xml:space="preserve"> or frankly missing</w:t>
      </w:r>
      <w:r w:rsidR="00C32CDA">
        <w:t>,</w:t>
      </w:r>
      <w:r>
        <w:t xml:space="preserve"> from present knowledge.  </w:t>
      </w:r>
    </w:p>
    <w:p w14:paraId="46F8B302" w14:textId="77777777" w:rsidR="00FC2AF6" w:rsidRDefault="00FC2AF6" w:rsidP="0095005F">
      <w:pPr>
        <w:spacing w:line="480" w:lineRule="auto"/>
      </w:pPr>
    </w:p>
    <w:p w14:paraId="66931A6B" w14:textId="19AC256B" w:rsidR="00C25EF0" w:rsidRDefault="00772D20" w:rsidP="0095005F">
      <w:pPr>
        <w:spacing w:line="480" w:lineRule="auto"/>
      </w:pPr>
      <w:r>
        <w:t>T</w:t>
      </w:r>
      <w:r w:rsidR="00070ACD">
        <w:t xml:space="preserve">his </w:t>
      </w:r>
      <w:r w:rsidR="00C8204B">
        <w:t>article</w:t>
      </w:r>
      <w:r w:rsidR="005A1FBA">
        <w:t xml:space="preserve"> </w:t>
      </w:r>
      <w:r w:rsidR="00C8204B">
        <w:t>review</w:t>
      </w:r>
      <w:r>
        <w:t>s</w:t>
      </w:r>
      <w:r w:rsidR="005A1FBA">
        <w:t xml:space="preserve"> recent progress in </w:t>
      </w:r>
      <w:r w:rsidR="00921B47">
        <w:t>solving</w:t>
      </w:r>
      <w:r w:rsidR="005A1FBA">
        <w:t xml:space="preserve"> the nature of HDM allergens and their myriad interactions with the innate immune system</w:t>
      </w:r>
      <w:r w:rsidR="00361BD5">
        <w:t xml:space="preserve"> which </w:t>
      </w:r>
      <w:r w:rsidR="00A87B8C">
        <w:t>instruct</w:t>
      </w:r>
      <w:r w:rsidR="00361BD5">
        <w:t xml:space="preserve"> the development and exacerbation of disease</w:t>
      </w:r>
      <w:r w:rsidR="005A1FBA">
        <w:t>.</w:t>
      </w:r>
      <w:r w:rsidR="00A07063">
        <w:t xml:space="preserve">   </w:t>
      </w:r>
      <w:r w:rsidR="00D95C49">
        <w:t xml:space="preserve">The allergens of specific interest, and their actions, are summarised in </w:t>
      </w:r>
      <w:r w:rsidR="00D95C49">
        <w:rPr>
          <w:b/>
        </w:rPr>
        <w:t>Table 1</w:t>
      </w:r>
      <w:r w:rsidR="00D95C49">
        <w:t>.</w:t>
      </w:r>
      <w:r w:rsidR="00A07063">
        <w:t xml:space="preserve">  </w:t>
      </w:r>
      <w:r w:rsidR="00A55EC5">
        <w:t xml:space="preserve"> </w:t>
      </w:r>
      <w:r w:rsidR="001C5B3E">
        <w:t xml:space="preserve">While some of these findings are based on studies with </w:t>
      </w:r>
      <w:r w:rsidR="00643EDD">
        <w:t>purified allergens in native or recombinant forms, many</w:t>
      </w:r>
      <w:r w:rsidR="00FF2856">
        <w:t xml:space="preserve"> have involved the use of </w:t>
      </w:r>
      <w:r w:rsidR="00F80B65">
        <w:t>HDM</w:t>
      </w:r>
      <w:r w:rsidR="00FF2856">
        <w:t xml:space="preserve"> extracts</w:t>
      </w:r>
      <w:r w:rsidR="00800281">
        <w:t xml:space="preserve"> obtained from commercial sources or produced in-house by laboratories with suitable facilities.  </w:t>
      </w:r>
      <w:r w:rsidR="002A33B2">
        <w:t xml:space="preserve">These extracts are known to contain the serodominant </w:t>
      </w:r>
      <w:r w:rsidR="00F80B65">
        <w:lastRenderedPageBreak/>
        <w:t xml:space="preserve">allergens of groups 1 and 2 and have been used as the feedstock for the purification </w:t>
      </w:r>
      <w:r w:rsidR="004F6CDF">
        <w:t xml:space="preserve">of others including, but not limited to, the serine peptidase allergens </w:t>
      </w:r>
      <w:r w:rsidR="008A7B12">
        <w:t>of groups 3, 6 and 9.</w:t>
      </w:r>
      <w:r w:rsidR="00976F3F">
        <w:t xml:space="preserve">  Despite any limitations</w:t>
      </w:r>
      <w:r w:rsidR="002910AC">
        <w:t xml:space="preserve"> arising from their undefined </w:t>
      </w:r>
      <w:r w:rsidR="00BA17FA">
        <w:t>nature, or</w:t>
      </w:r>
      <w:r w:rsidR="00976F3F">
        <w:t xml:space="preserve"> in mimicking </w:t>
      </w:r>
      <w:r w:rsidR="00FC5127">
        <w:t xml:space="preserve">the </w:t>
      </w:r>
      <w:r w:rsidR="00976F3F">
        <w:t xml:space="preserve">natural exposure of humans to inhalant allergens they are the most representative </w:t>
      </w:r>
      <w:r w:rsidR="00ED5A87">
        <w:t xml:space="preserve">model of real-life </w:t>
      </w:r>
      <w:r w:rsidR="005E7774">
        <w:t>HDM</w:t>
      </w:r>
      <w:r w:rsidR="00ED5A87">
        <w:t xml:space="preserve"> exposure and have provided insights into </w:t>
      </w:r>
      <w:r w:rsidR="00CE00CA">
        <w:t xml:space="preserve">fundamental </w:t>
      </w:r>
      <w:r w:rsidR="00696664">
        <w:t>mechanisms.</w:t>
      </w:r>
      <w:r w:rsidR="00966541">
        <w:t xml:space="preserve"> </w:t>
      </w:r>
      <w:r w:rsidR="002910AC">
        <w:t xml:space="preserve"> </w:t>
      </w:r>
      <w:r w:rsidR="00966541">
        <w:t xml:space="preserve"> </w:t>
      </w:r>
      <w:r w:rsidR="00F80B65">
        <w:t xml:space="preserve"> </w:t>
      </w:r>
      <w:r w:rsidR="00F95A98">
        <w:t xml:space="preserve"> </w:t>
      </w:r>
    </w:p>
    <w:p w14:paraId="0A15A9ED" w14:textId="77777777" w:rsidR="00FC2AF6" w:rsidRDefault="00FC2AF6" w:rsidP="0095005F">
      <w:pPr>
        <w:spacing w:line="480" w:lineRule="auto"/>
      </w:pPr>
    </w:p>
    <w:p w14:paraId="3BA377C8" w14:textId="213D1A04" w:rsidR="004E554B" w:rsidRDefault="00C25EF0" w:rsidP="00FC2AF6">
      <w:pPr>
        <w:spacing w:line="480" w:lineRule="auto"/>
      </w:pPr>
      <w:r>
        <w:rPr>
          <w:b/>
        </w:rPr>
        <w:t>HDM Allergens and To</w:t>
      </w:r>
      <w:r w:rsidR="000C5A4B">
        <w:rPr>
          <w:b/>
        </w:rPr>
        <w:t>ll-Like Receptors</w:t>
      </w:r>
      <w:r w:rsidR="00CC778E">
        <w:rPr>
          <w:b/>
        </w:rPr>
        <w:t xml:space="preserve"> (TLRs)</w:t>
      </w:r>
    </w:p>
    <w:p w14:paraId="59F3077B" w14:textId="23271F11" w:rsidR="00B24E4C" w:rsidRDefault="004E554B" w:rsidP="003B062A">
      <w:pPr>
        <w:spacing w:line="480" w:lineRule="auto"/>
      </w:pPr>
      <w:r>
        <w:t>A m</w:t>
      </w:r>
      <w:r w:rsidRPr="002A6CBC">
        <w:t>eta-analysis of</w:t>
      </w:r>
      <w:r>
        <w:t xml:space="preserve"> epidemiological studies </w:t>
      </w:r>
      <w:r w:rsidR="00B24E4C">
        <w:t>indicates</w:t>
      </w:r>
      <w:r>
        <w:t xml:space="preserve"> that polymorphisms in TLR2</w:t>
      </w:r>
      <w:r w:rsidRPr="00231927">
        <w:t xml:space="preserve"> </w:t>
      </w:r>
      <w:r>
        <w:t xml:space="preserve">(rs3804099) and TLR4 (rs4986791) are risk factors for asthma </w:t>
      </w:r>
      <w:r w:rsidR="0059538B">
        <w:fldChar w:fldCharType="begin"/>
      </w:r>
      <w:r w:rsidR="0059538B">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fldChar w:fldCharType="separate"/>
      </w:r>
      <w:r w:rsidR="0059538B">
        <w:rPr>
          <w:noProof/>
        </w:rPr>
        <w:t>(3)</w:t>
      </w:r>
      <w:r w:rsidR="0059538B">
        <w:fldChar w:fldCharType="end"/>
      </w:r>
      <w:r>
        <w:t>.   In TLR4, rs4986791 (T399I mutation)</w:t>
      </w:r>
      <w:r w:rsidRPr="00231927">
        <w:t xml:space="preserve"> </w:t>
      </w:r>
      <w:r>
        <w:t xml:space="preserve">creates a </w:t>
      </w:r>
      <w:proofErr w:type="spellStart"/>
      <w:r>
        <w:t>mis</w:t>
      </w:r>
      <w:proofErr w:type="spellEnd"/>
      <w:r>
        <w:t xml:space="preserve">-sense change in the extracellular region of the receptor </w:t>
      </w:r>
      <w:r w:rsidR="00B24E4C">
        <w:t xml:space="preserve">and an </w:t>
      </w:r>
      <w:r>
        <w:t xml:space="preserve">impaired expression of TLR4 in the airways </w:t>
      </w:r>
      <w:r w:rsidR="00B24E4C">
        <w:t>which leads to</w:t>
      </w:r>
      <w:r>
        <w:t xml:space="preserve"> a blunted response to inhaled bacterial lipopolysaccharide (LPS) in humans </w:t>
      </w:r>
      <w:r w:rsidR="0059538B">
        <w:fldChar w:fldCharType="begin">
          <w:fldData xml:space="preserve">PEVuZE5vdGU+PENpdGU+PEF1dGhvcj5BcmJvdXI8L0F1dGhvcj48WWVhcj4yMDAwPC9ZZWFyPjxS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4Ny05MTwvcGFnZXM+PHZvbHVtZT4yNTwvdm9sdW1lPjxudW1iZXI+MjwvbnVtYmVyPjxr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</w:fldData>
        </w:fldChar>
      </w:r>
      <w:r w:rsidR="0059538B">
        <w:instrText xml:space="preserve"> ADDIN EN.CITE </w:instrText>
      </w:r>
      <w:r w:rsidR="0059538B">
        <w:fldChar w:fldCharType="begin">
          <w:fldData xml:space="preserve">PEVuZE5vdGU+PENpdGU+PEF1dGhvcj5BcmJvdXI8L0F1dGhvcj48WWVhcj4yMDAwPC9ZZWFyPjxS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4Ny05MTwvcGFnZXM+PHZvbHVtZT4yNTwvdm9sdW1lPjxudW1iZXI+MjwvbnVtYmVyPjxr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</w:fldData>
        </w:fldChar>
      </w:r>
      <w:r w:rsidR="0059538B">
        <w:instrText xml:space="preserve"> ADDIN EN.CITE.DATA </w:instrText>
      </w:r>
      <w:r w:rsidR="0059538B">
        <w:fldChar w:fldCharType="end"/>
      </w:r>
      <w:r w:rsidR="0059538B">
        <w:fldChar w:fldCharType="separate"/>
      </w:r>
      <w:r w:rsidR="0059538B">
        <w:rPr>
          <w:noProof/>
        </w:rPr>
        <w:t>(4)</w:t>
      </w:r>
      <w:r w:rsidR="0059538B">
        <w:fldChar w:fldCharType="end"/>
      </w:r>
      <w:r>
        <w:t xml:space="preserve">. </w:t>
      </w:r>
      <w:r w:rsidR="00B24E4C">
        <w:t xml:space="preserve"> </w:t>
      </w:r>
      <w:r>
        <w:t>A second TLR4 polymorphism, rs4986790 (D299G)</w:t>
      </w:r>
      <w:r w:rsidR="00B43C41">
        <w:t xml:space="preserve"> was found in atopic children not sensitised to HDM.  This</w:t>
      </w:r>
      <w:r>
        <w:t xml:space="preserve"> has been associated with the risk of asthma (but not </w:t>
      </w:r>
      <w:proofErr w:type="spellStart"/>
      <w:r>
        <w:t>rhinoconjunctivitis</w:t>
      </w:r>
      <w:proofErr w:type="spellEnd"/>
      <w:r>
        <w:t xml:space="preserve">) </w:t>
      </w:r>
      <w:r w:rsidR="0059538B">
        <w:fldChar w:fldCharType="begin">
          <w:fldData xml:space="preserve">PEVuZE5vdGU+PENpdGU+PEF1dGhvcj5GYWdlcmFzIEJvdHRjaGVyPC9BdXRob3I+PFllYXI+MjAw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NTYxLTc8L3BhZ2VzPjx2b2x1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</w:fldData>
        </w:fldChar>
      </w:r>
      <w:r w:rsidR="0059538B">
        <w:instrText xml:space="preserve"> ADDIN EN.CITE </w:instrText>
      </w:r>
      <w:r w:rsidR="0059538B">
        <w:fldChar w:fldCharType="begin">
          <w:fldData xml:space="preserve">PEVuZE5vdGU+PENpdGU+PEF1dGhvcj5GYWdlcmFzIEJvdHRjaGVyPC9BdXRob3I+PFllYXI+MjAw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NTYxLTc8L3BhZ2VzPjx2b2x1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</w:fldData>
        </w:fldChar>
      </w:r>
      <w:r w:rsidR="0059538B">
        <w:instrText xml:space="preserve"> ADDIN EN.CITE.DATA </w:instrText>
      </w:r>
      <w:r w:rsidR="0059538B">
        <w:fldChar w:fldCharType="end"/>
      </w:r>
      <w:r w:rsidR="0059538B">
        <w:fldChar w:fldCharType="separate"/>
      </w:r>
      <w:r w:rsidR="0059538B">
        <w:rPr>
          <w:noProof/>
        </w:rPr>
        <w:t>(5)</w:t>
      </w:r>
      <w:r w:rsidR="0059538B">
        <w:fldChar w:fldCharType="end"/>
      </w:r>
      <w:r>
        <w:t xml:space="preserve">, but </w:t>
      </w:r>
      <w:r w:rsidR="00B24E4C">
        <w:t>not</w:t>
      </w:r>
      <w:r w:rsidR="004C2E5B">
        <w:t xml:space="preserve"> </w:t>
      </w:r>
      <w:r w:rsidR="0042119E">
        <w:t>replicated</w:t>
      </w:r>
      <w:r>
        <w:t xml:space="preserve"> </w:t>
      </w:r>
      <w:r w:rsidR="004C2E5B">
        <w:t>in</w:t>
      </w:r>
      <w:r>
        <w:t xml:space="preserve"> another survey </w:t>
      </w:r>
      <w:r w:rsidR="0059538B">
        <w:fldChar w:fldCharType="begin">
          <w:fldData xml:space="preserve">PEVuZE5vdGU+PENpdGU+PEF1dGhvcj5SYWJ5PC9BdXRob3I+PFllYXI+MjAwMjwvWWVhcj48UmVj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E0NDktNTY8L3BhZ2VzPjx2b2x1bWU+MTY2PC92b2x1bWU+PG51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</w:fldData>
        </w:fldChar>
      </w:r>
      <w:r w:rsidR="0059538B">
        <w:instrText xml:space="preserve"> ADDIN EN.CITE </w:instrText>
      </w:r>
      <w:r w:rsidR="0059538B">
        <w:fldChar w:fldCharType="begin">
          <w:fldData xml:space="preserve">PEVuZE5vdGU+PENpdGU+PEF1dGhvcj5SYWJ5PC9BdXRob3I+PFllYXI+MjAwMjwvWWVhcj48UmVj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E0NDktNTY8L3BhZ2VzPjx2b2x1bWU+MTY2PC92b2x1bWU+PG51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</w:fldData>
        </w:fldChar>
      </w:r>
      <w:r w:rsidR="0059538B">
        <w:instrText xml:space="preserve"> ADDIN EN.CITE.DATA </w:instrText>
      </w:r>
      <w:r w:rsidR="0059538B">
        <w:fldChar w:fldCharType="end"/>
      </w:r>
      <w:r w:rsidR="0059538B">
        <w:fldChar w:fldCharType="separate"/>
      </w:r>
      <w:r w:rsidR="0059538B">
        <w:rPr>
          <w:noProof/>
        </w:rPr>
        <w:t>(6)</w:t>
      </w:r>
      <w:r w:rsidR="0059538B">
        <w:fldChar w:fldCharType="end"/>
      </w:r>
      <w:r>
        <w:t xml:space="preserve">, or </w:t>
      </w:r>
      <w:r w:rsidR="004C2E5B">
        <w:t>in</w:t>
      </w:r>
      <w:r>
        <w:t xml:space="preserve"> a meta-analysis of 14 different studies </w:t>
      </w:r>
      <w:r w:rsidR="0059538B">
        <w:fldChar w:fldCharType="begin"/>
      </w:r>
      <w:r w:rsidR="0059538B">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fldChar w:fldCharType="separate"/>
      </w:r>
      <w:r w:rsidR="0059538B">
        <w:rPr>
          <w:noProof/>
        </w:rPr>
        <w:t>(3)</w:t>
      </w:r>
      <w:r w:rsidR="0059538B">
        <w:fldChar w:fldCharType="end"/>
      </w:r>
      <w:r>
        <w:t>.</w:t>
      </w:r>
      <w:r w:rsidR="00B24E4C">
        <w:t xml:space="preserve">  </w:t>
      </w:r>
    </w:p>
    <w:p w14:paraId="6162B3BE" w14:textId="77777777" w:rsidR="00B24E4C" w:rsidRDefault="00B24E4C" w:rsidP="003B062A">
      <w:pPr>
        <w:spacing w:line="480" w:lineRule="auto"/>
      </w:pPr>
    </w:p>
    <w:p w14:paraId="3060D94B" w14:textId="12C84793" w:rsidR="00DE3327" w:rsidRPr="001F1147" w:rsidRDefault="00B24E4C" w:rsidP="00DE3327">
      <w:pPr>
        <w:spacing w:line="480" w:lineRule="auto"/>
        <w:jc w:val="both"/>
        <w:rPr>
          <w:rFonts w:cs="Times New Roman"/>
          <w:bCs/>
        </w:rPr>
      </w:pPr>
      <w:r>
        <w:t xml:space="preserve">This TLR4 </w:t>
      </w:r>
      <w:proofErr w:type="spellStart"/>
      <w:r>
        <w:t>hyporesponsiveness</w:t>
      </w:r>
      <w:proofErr w:type="spellEnd"/>
      <w:r>
        <w:t xml:space="preserve"> to LPS </w:t>
      </w:r>
      <w:r w:rsidR="00FC2AF6">
        <w:t>and</w:t>
      </w:r>
      <w:r>
        <w:t xml:space="preserve"> asthma</w:t>
      </w:r>
      <w:r w:rsidR="00FC2AF6">
        <w:t xml:space="preserve"> risk</w:t>
      </w:r>
      <w:r>
        <w:t xml:space="preserve"> is consistent with the notion that microbial multiplicity and exposure to high levels of LPS mitigate against the development of allergy </w:t>
      </w:r>
      <w:r w:rsidR="0059538B">
        <w:fldChar w:fldCharType="begin">
          <w:fldData xml:space="preserve">PEVuZE5vdGU+PENpdGU+PEF1dGhvcj5DZWxlZG9uPC9BdXRob3I+PFllYXI+MjAwNzwvWWVhcj48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Q0LTk8L3BhZ2VzPjx2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3MDEtOTwvcGFnZXM+PHZvbHVtZT4zNjQ8L3ZvbHVtZT48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QxMS00MjE8L3BhZ2VzPjx2b2x1bWU+Mzc1PC92b2x1bWU+PG51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</w:fldData>
        </w:fldChar>
      </w:r>
      <w:r w:rsidR="0059538B">
        <w:instrText xml:space="preserve"> ADDIN EN.CITE </w:instrText>
      </w:r>
      <w:r w:rsidR="0059538B">
        <w:fldChar w:fldCharType="begin">
          <w:fldData xml:space="preserve">PEVuZE5vdGU+PENpdGU+PEF1dGhvcj5DZWxlZG9uPC9BdXRob3I+PFllYXI+MjAwNzwvWWVhcj48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Q0LTk8L3BhZ2VzPjx2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3MDEtOTwvcGFnZXM+PHZvbHVtZT4zNjQ8L3ZvbHVtZT48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QxMS00MjE8L3BhZ2VzPjx2b2x1bWU+Mzc1PC92b2x1bWU+PG51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</w:fldData>
        </w:fldChar>
      </w:r>
      <w:r w:rsidR="0059538B">
        <w:instrText xml:space="preserve"> ADDIN EN.CITE.DATA </w:instrText>
      </w:r>
      <w:r w:rsidR="0059538B">
        <w:fldChar w:fldCharType="end"/>
      </w:r>
      <w:r w:rsidR="0059538B">
        <w:fldChar w:fldCharType="separate"/>
      </w:r>
      <w:r w:rsidR="0059538B">
        <w:rPr>
          <w:noProof/>
        </w:rPr>
        <w:t>(7-9)</w:t>
      </w:r>
      <w:r w:rsidR="0059538B">
        <w:fldChar w:fldCharType="end"/>
      </w:r>
      <w:r>
        <w:fldChar w:fldCharType="begin"/>
      </w:r>
      <w:r>
        <w:fldChar w:fldCharType="separate"/>
      </w:r>
      <w:r>
        <w:t>{Celedon, 2007 #295;Ege, 2011 #294}</w:t>
      </w:r>
      <w:r>
        <w:fldChar w:fldCharType="end"/>
      </w:r>
      <w:r>
        <w:fldChar w:fldCharType="begin"/>
      </w:r>
      <w:r>
        <w:fldChar w:fldCharType="separate"/>
      </w:r>
      <w:r>
        <w:t>{Celedon, 2007 #295;Ege, 2011 #294}</w:t>
      </w:r>
      <w:r>
        <w:fldChar w:fldCharType="end"/>
      </w:r>
      <w:r>
        <w:fldChar w:fldCharType="begin"/>
      </w:r>
      <w:r>
        <w:fldChar w:fldCharType="separate"/>
      </w:r>
      <w:r>
        <w:t>{Celedon, 2007 #295;Ege, 2011 #294}</w:t>
      </w:r>
      <w:r>
        <w:fldChar w:fldCharType="end"/>
      </w:r>
      <w:r>
        <w:fldChar w:fldCharType="begin"/>
      </w:r>
      <w:r>
        <w:fldChar w:fldCharType="separate"/>
      </w:r>
      <w:r>
        <w:t>{Celedon, 2007 #295;Ege, 2011 #294}</w:t>
      </w:r>
      <w:r>
        <w:fldChar w:fldCharType="end"/>
      </w:r>
      <w:r>
        <w:fldChar w:fldCharType="begin"/>
      </w:r>
      <w:r>
        <w:fldChar w:fldCharType="separate"/>
      </w:r>
      <w:r>
        <w:t>{Celedon, 2007 #295;Ege, 2011 #294}</w:t>
      </w:r>
      <w:r>
        <w:fldChar w:fldCharType="end"/>
      </w:r>
      <w:r>
        <w:t>.   The PARSIFAL study demonstrated</w:t>
      </w:r>
      <w:r w:rsidR="00EB1F36">
        <w:t xml:space="preserve"> that maternal exposure to microbes from farms increased the expression of TLR4 and CD14 (a co-receptor of the TLR4 signalling pathway) in children from farming communities and this was associated with a reduction in the development of allergic disease </w:t>
      </w:r>
      <w:r w:rsidR="0059538B">
        <w:fldChar w:fldCharType="begin">
          <w:fldData xml:space="preserve">PEVuZE5vdGU+PENpdGU+PEF1dGhvcj5FZ2U8L0F1dGhvcj48WWVhcj4yMDA2PC9ZZWFyPjxSZWNO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gxNy0yMzwv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</w:fldData>
        </w:fldChar>
      </w:r>
      <w:r w:rsidR="0059538B">
        <w:instrText xml:space="preserve"> ADDIN EN.CITE </w:instrText>
      </w:r>
      <w:r w:rsidR="0059538B">
        <w:fldChar w:fldCharType="begin">
          <w:fldData xml:space="preserve">PEVuZE5vdGU+PENpdGU+PEF1dGhvcj5FZ2U8L0F1dGhvcj48WWVhcj4yMDA2PC9ZZWFyPjxSZWNO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gxNy0yMzwv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10)</w:t>
      </w:r>
      <w:r w:rsidR="0059538B">
        <w:fldChar w:fldCharType="end"/>
      </w:r>
      <w:r w:rsidR="00335DC1">
        <w:t>.</w:t>
      </w:r>
      <w:r w:rsidR="00FC2AF6">
        <w:t xml:space="preserve">  </w:t>
      </w:r>
      <w:r w:rsidR="00DE3327" w:rsidRPr="001F1147">
        <w:rPr>
          <w:rFonts w:cs="Times New Roman"/>
          <w:bCs/>
        </w:rPr>
        <w:t>Whereas conflicting results were obtained about the association of TLR4 genetic polymorphism with allergy, CD14 genetic variation was associated with eczema and atopic sensitization risk</w:t>
      </w:r>
      <w:r w:rsidR="00DE3327">
        <w:rPr>
          <w:rFonts w:cs="Times New Roman"/>
          <w:bCs/>
        </w:rPr>
        <w:t xml:space="preserve"> </w:t>
      </w:r>
      <w:r w:rsidR="0059538B">
        <w:rPr>
          <w:rFonts w:cs="Times New Roman"/>
          <w:bCs/>
        </w:rPr>
        <w:fldChar w:fldCharType="begin">
          <w:fldData xml:space="preserve">PEVuZE5vdGU+PENpdGU+PEF1dGhvcj5TaW1wc29uPC9BdXRob3I+PFllYXI+MjAwNjwvWWVhcj48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zODYtOTI8L3BhZ2VzPjx2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==
</w:fldData>
        </w:fldChar>
      </w:r>
      <w:r w:rsidR="0059538B">
        <w:rPr>
          <w:rFonts w:cs="Times New Roman"/>
          <w:bCs/>
        </w:rPr>
        <w:instrText xml:space="preserve"> ADDIN EN.CITE </w:instrText>
      </w:r>
      <w:r w:rsidR="0059538B">
        <w:rPr>
          <w:rFonts w:cs="Times New Roman"/>
          <w:bCs/>
        </w:rPr>
        <w:fldChar w:fldCharType="begin">
          <w:fldData xml:space="preserve">PEVuZE5vdGU+PENpdGU+PEF1dGhvcj5TaW1wc29uPC9BdXRob3I+PFllYXI+MjAwNjwvWWVhcj48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zODYtOTI8L3BhZ2VzPjx2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==
</w:fldData>
        </w:fldChar>
      </w:r>
      <w:r w:rsidR="0059538B">
        <w:rPr>
          <w:rFonts w:cs="Times New Roman"/>
          <w:bCs/>
        </w:rPr>
        <w:instrText xml:space="preserve"> ADDIN EN.CITE.DATA </w:instrText>
      </w:r>
      <w:r w:rsidR="0059538B">
        <w:rPr>
          <w:rFonts w:cs="Times New Roman"/>
          <w:bCs/>
        </w:rPr>
      </w:r>
      <w:r w:rsidR="0059538B">
        <w:rPr>
          <w:rFonts w:cs="Times New Roman"/>
          <w:bCs/>
        </w:rPr>
        <w:fldChar w:fldCharType="end"/>
      </w:r>
      <w:r w:rsidR="0059538B">
        <w:rPr>
          <w:rFonts w:cs="Times New Roman"/>
          <w:bCs/>
        </w:rPr>
        <w:fldChar w:fldCharType="separate"/>
      </w:r>
      <w:r w:rsidR="0059538B">
        <w:rPr>
          <w:rFonts w:cs="Times New Roman"/>
          <w:bCs/>
          <w:noProof/>
        </w:rPr>
        <w:t>(11, 12)</w:t>
      </w:r>
      <w:r w:rsidR="0059538B">
        <w:rPr>
          <w:rFonts w:cs="Times New Roman"/>
          <w:bCs/>
        </w:rPr>
        <w:fldChar w:fldCharType="end"/>
      </w:r>
      <w:r w:rsidR="00DE3327" w:rsidRPr="001F1147">
        <w:rPr>
          <w:rFonts w:cs="Times New Roman"/>
          <w:bCs/>
        </w:rPr>
        <w:t>.</w:t>
      </w:r>
      <w:r w:rsidR="00DE3327">
        <w:rPr>
          <w:rFonts w:cs="Times New Roman"/>
          <w:bCs/>
        </w:rPr>
        <w:t xml:space="preserve">  </w:t>
      </w:r>
      <w:r w:rsidR="00FC2AF6">
        <w:t xml:space="preserve">The level of LPS in farm dust is critical for this protective phenomenon </w:t>
      </w:r>
      <w:r w:rsidR="0059538B">
        <w:fldChar w:fldCharType="begin">
          <w:fldData xml:space="preserve">PEVuZE5vdGU+PENpdGU+PEF1dGhvcj5TdGVpbjwvQXV0aG9yPjxZZWFyPjIwMTY8L1llYXI+PFJl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DExLTQyMTwvcGFnZXM+PHZvbHVtZT4zNzU8L3Zv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</w:fldData>
        </w:fldChar>
      </w:r>
      <w:r w:rsidR="0059538B">
        <w:instrText xml:space="preserve"> ADDIN EN.CITE </w:instrText>
      </w:r>
      <w:r w:rsidR="0059538B">
        <w:fldChar w:fldCharType="begin">
          <w:fldData xml:space="preserve">PEVuZE5vdGU+PENpdGU+PEF1dGhvcj5TdGVpbjwvQXV0aG9yPjxZZWFyPjIwMTY8L1llYXI+PFJl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DExLTQyMTwvcGFnZXM+PHZvbHVtZT4zNzU8L3Zv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</w:fldData>
        </w:fldChar>
      </w:r>
      <w:r w:rsidR="0059538B">
        <w:instrText xml:space="preserve"> ADDIN EN.CITE.DATA </w:instrText>
      </w:r>
      <w:r w:rsidR="0059538B">
        <w:fldChar w:fldCharType="end"/>
      </w:r>
      <w:r w:rsidR="0059538B">
        <w:fldChar w:fldCharType="separate"/>
      </w:r>
      <w:r w:rsidR="0059538B">
        <w:rPr>
          <w:noProof/>
        </w:rPr>
        <w:t>(9)</w:t>
      </w:r>
      <w:r w:rsidR="0059538B">
        <w:fldChar w:fldCharType="end"/>
      </w:r>
      <w:r w:rsidR="00FC2AF6">
        <w:t>.</w:t>
      </w:r>
      <w:r w:rsidR="00335DC1">
        <w:t xml:space="preserve">  </w:t>
      </w:r>
      <w:r w:rsidR="00DE3327">
        <w:t xml:space="preserve"> C</w:t>
      </w:r>
      <w:r w:rsidR="00DE3327" w:rsidRPr="001F1147">
        <w:rPr>
          <w:rFonts w:cs="Times New Roman"/>
          <w:bCs/>
        </w:rPr>
        <w:t>hronic exposure to high</w:t>
      </w:r>
      <w:r w:rsidR="00DE3327">
        <w:rPr>
          <w:rFonts w:cs="Times New Roman"/>
          <w:bCs/>
        </w:rPr>
        <w:t xml:space="preserve"> levels of</w:t>
      </w:r>
      <w:r w:rsidR="00DE3327" w:rsidRPr="001F1147">
        <w:rPr>
          <w:rFonts w:cs="Times New Roman"/>
          <w:bCs/>
        </w:rPr>
        <w:t xml:space="preserve"> LPS down-regulated NF-</w:t>
      </w:r>
      <w:proofErr w:type="spellStart"/>
      <w:r w:rsidR="00DE3327">
        <w:rPr>
          <w:rFonts w:cs="Times New Roman"/>
          <w:bCs/>
        </w:rPr>
        <w:t>κ</w:t>
      </w:r>
      <w:r w:rsidR="00DE3327" w:rsidRPr="001F1147">
        <w:rPr>
          <w:rFonts w:cs="Times New Roman"/>
          <w:bCs/>
        </w:rPr>
        <w:t>B</w:t>
      </w:r>
      <w:proofErr w:type="spellEnd"/>
      <w:r w:rsidR="00DE3327" w:rsidRPr="001F1147">
        <w:rPr>
          <w:rFonts w:cs="Times New Roman"/>
          <w:bCs/>
        </w:rPr>
        <w:t xml:space="preserve"> signal</w:t>
      </w:r>
      <w:r w:rsidR="00DE3327">
        <w:rPr>
          <w:rFonts w:cs="Times New Roman"/>
          <w:bCs/>
        </w:rPr>
        <w:t>l</w:t>
      </w:r>
      <w:r w:rsidR="00DE3327" w:rsidRPr="001F1147">
        <w:rPr>
          <w:rFonts w:cs="Times New Roman"/>
          <w:bCs/>
        </w:rPr>
        <w:t>ing in airway epithelial cells via enhanced expression of A20</w:t>
      </w:r>
      <w:r w:rsidR="00DE3327">
        <w:rPr>
          <w:rFonts w:cs="Times New Roman"/>
          <w:bCs/>
        </w:rPr>
        <w:t xml:space="preserve"> </w:t>
      </w:r>
      <w:r w:rsidR="0059538B">
        <w:rPr>
          <w:rFonts w:cs="Times New Roman"/>
          <w:bCs/>
        </w:rPr>
        <w:fldChar w:fldCharType="begin">
          <w:fldData xml:space="preserve">PEVuZE5vdGU+PENpdGU+PEF1dGhvcj5TY2h1aWpzPC9BdXRob3I+PFllYXI+MjAxNTwvWWVhcj48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TA2LTEwPC9wYWdlcz48dm9sdW1lPjM0OTwvdm9sdW1lPjxudW1i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MTEt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==
</w:fldData>
        </w:fldChar>
      </w:r>
      <w:r w:rsidR="0059538B">
        <w:rPr>
          <w:rFonts w:cs="Times New Roman"/>
          <w:bCs/>
        </w:rPr>
        <w:instrText xml:space="preserve"> ADDIN EN.CITE </w:instrText>
      </w:r>
      <w:r w:rsidR="0059538B">
        <w:rPr>
          <w:rFonts w:cs="Times New Roman"/>
          <w:bCs/>
        </w:rPr>
        <w:fldChar w:fldCharType="begin">
          <w:fldData xml:space="preserve">PEVuZE5vdGU+PENpdGU+PEF1dGhvcj5TY2h1aWpzPC9BdXRob3I+PFllYXI+MjAxNTwvWWVhcj48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TA2LTEwPC9wYWdlcz48dm9sdW1lPjM0OTwvdm9sdW1lPjxudW1i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MTEt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==
</w:fldData>
        </w:fldChar>
      </w:r>
      <w:r w:rsidR="0059538B">
        <w:rPr>
          <w:rFonts w:cs="Times New Roman"/>
          <w:bCs/>
        </w:rPr>
        <w:instrText xml:space="preserve"> ADDIN EN.CITE.DATA </w:instrText>
      </w:r>
      <w:r w:rsidR="0059538B">
        <w:rPr>
          <w:rFonts w:cs="Times New Roman"/>
          <w:bCs/>
        </w:rPr>
      </w:r>
      <w:r w:rsidR="0059538B">
        <w:rPr>
          <w:rFonts w:cs="Times New Roman"/>
          <w:bCs/>
        </w:rPr>
        <w:fldChar w:fldCharType="end"/>
      </w:r>
      <w:r w:rsidR="0059538B">
        <w:rPr>
          <w:rFonts w:cs="Times New Roman"/>
          <w:bCs/>
        </w:rPr>
        <w:fldChar w:fldCharType="separate"/>
      </w:r>
      <w:r w:rsidR="0059538B">
        <w:rPr>
          <w:rFonts w:cs="Times New Roman"/>
          <w:bCs/>
          <w:noProof/>
        </w:rPr>
        <w:t xml:space="preserve">(9, </w:t>
      </w:r>
      <w:r w:rsidR="0059538B">
        <w:rPr>
          <w:rFonts w:cs="Times New Roman"/>
          <w:bCs/>
          <w:noProof/>
        </w:rPr>
        <w:lastRenderedPageBreak/>
        <w:t>13)</w:t>
      </w:r>
      <w:r w:rsidR="0059538B">
        <w:rPr>
          <w:rFonts w:cs="Times New Roman"/>
          <w:bCs/>
        </w:rPr>
        <w:fldChar w:fldCharType="end"/>
      </w:r>
      <w:r w:rsidR="00DE3327" w:rsidRPr="001F1147">
        <w:rPr>
          <w:rFonts w:cs="Times New Roman"/>
          <w:bCs/>
        </w:rPr>
        <w:t xml:space="preserve">. </w:t>
      </w:r>
      <w:r w:rsidR="00DE3327">
        <w:rPr>
          <w:rFonts w:cs="Times New Roman"/>
          <w:bCs/>
        </w:rPr>
        <w:t xml:space="preserve"> Collectively</w:t>
      </w:r>
      <w:r w:rsidR="00DE3327" w:rsidRPr="001F1147">
        <w:rPr>
          <w:rFonts w:cs="Times New Roman"/>
          <w:bCs/>
        </w:rPr>
        <w:t>, these data suggest</w:t>
      </w:r>
      <w:r w:rsidR="00DE3327">
        <w:rPr>
          <w:rFonts w:cs="Times New Roman"/>
          <w:bCs/>
        </w:rPr>
        <w:t xml:space="preserve"> an</w:t>
      </w:r>
      <w:r w:rsidR="00DE3327" w:rsidRPr="001F1147">
        <w:rPr>
          <w:rFonts w:cs="Times New Roman"/>
          <w:bCs/>
        </w:rPr>
        <w:t xml:space="preserve"> important role </w:t>
      </w:r>
      <w:r w:rsidR="00DE3327">
        <w:rPr>
          <w:rFonts w:cs="Times New Roman"/>
          <w:bCs/>
        </w:rPr>
        <w:t>for</w:t>
      </w:r>
      <w:r w:rsidR="00DE3327" w:rsidRPr="001F1147">
        <w:rPr>
          <w:rFonts w:cs="Times New Roman"/>
          <w:bCs/>
        </w:rPr>
        <w:t xml:space="preserve"> TLR4 signa</w:t>
      </w:r>
      <w:r w:rsidR="00DE3327">
        <w:rPr>
          <w:rFonts w:cs="Times New Roman"/>
          <w:bCs/>
        </w:rPr>
        <w:t>l</w:t>
      </w:r>
      <w:r w:rsidR="00DE3327" w:rsidRPr="001F1147">
        <w:rPr>
          <w:rFonts w:cs="Times New Roman"/>
          <w:bCs/>
        </w:rPr>
        <w:t>ling pathways in the regulation of allergic response</w:t>
      </w:r>
      <w:r w:rsidR="00DE3327">
        <w:rPr>
          <w:rFonts w:cs="Times New Roman"/>
          <w:bCs/>
        </w:rPr>
        <w:t>s</w:t>
      </w:r>
      <w:r w:rsidR="00DE3327" w:rsidRPr="001F1147">
        <w:rPr>
          <w:rFonts w:cs="Times New Roman"/>
          <w:bCs/>
        </w:rPr>
        <w:t>.</w:t>
      </w:r>
    </w:p>
    <w:p w14:paraId="155F940F" w14:textId="77777777" w:rsidR="003D045C" w:rsidRDefault="003D045C" w:rsidP="003B062A">
      <w:pPr>
        <w:spacing w:line="480" w:lineRule="auto"/>
      </w:pPr>
    </w:p>
    <w:p w14:paraId="18DE144C" w14:textId="31E8ACB2" w:rsidR="003B062A" w:rsidRDefault="003B062A" w:rsidP="003B062A">
      <w:pPr>
        <w:spacing w:line="480" w:lineRule="auto"/>
      </w:pPr>
      <w:r>
        <w:t xml:space="preserve">In addition to </w:t>
      </w:r>
      <w:r w:rsidR="00EB1F36">
        <w:t xml:space="preserve">mutations in </w:t>
      </w:r>
      <w:r>
        <w:t xml:space="preserve">TLR, disease risk is also affected by polymorphisms in co-receptors, signalling pathway components and in host enzymes which process LPS.  </w:t>
      </w:r>
      <w:r w:rsidR="004F0CF0">
        <w:t>E</w:t>
      </w:r>
      <w:r>
        <w:t xml:space="preserve">xamples </w:t>
      </w:r>
      <w:r w:rsidR="00300A4E">
        <w:t>linked to TLR4</w:t>
      </w:r>
      <w:r w:rsidR="006325FA">
        <w:t xml:space="preserve"> and/or TLR2</w:t>
      </w:r>
      <w:r>
        <w:t xml:space="preserve"> are </w:t>
      </w:r>
      <w:r w:rsidR="007A7DD3">
        <w:t>to be found with</w:t>
      </w:r>
      <w:r>
        <w:t xml:space="preserve"> CD14</w:t>
      </w:r>
      <w:r w:rsidR="00EB1F36">
        <w:t xml:space="preserve"> which is </w:t>
      </w:r>
      <w:r w:rsidR="00335DC1">
        <w:t>associated</w:t>
      </w:r>
      <w:r w:rsidR="00EB1F36">
        <w:t xml:space="preserve"> with risk of atopy, asthma and eczema</w:t>
      </w:r>
      <w:r w:rsidR="004F0CF0">
        <w:t xml:space="preserve"> </w:t>
      </w:r>
      <w:r>
        <w:t xml:space="preserve"> </w:t>
      </w:r>
      <w:r w:rsidR="0059538B">
        <w:fldChar w:fldCharType="begin">
          <w:fldData xml:space="preserve">PEVuZE5vdGU+PENpdGU+PEF1dGhvcj5CaWVsaTwvQXV0aG9yPjxZZWFyPjIwMDc8L1llYXI+PFJl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MwOC0xNTwv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3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TczLTgyPC9wYWdlcz48dm9sdW1lPjE3Mjwvdm9sdW1lPjxudW1iZXI+MjwvbnVtYmVyPjxrZXl3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g2LTkyPC9wYWdlcz48dm9sdW1lPjE3NDwv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</w:fldData>
        </w:fldChar>
      </w:r>
      <w:r w:rsidR="0059538B">
        <w:instrText xml:space="preserve"> ADDIN EN.CITE </w:instrText>
      </w:r>
      <w:r w:rsidR="0059538B">
        <w:fldChar w:fldCharType="begin">
          <w:fldData xml:space="preserve">PEVuZE5vdGU+PENpdGU+PEF1dGhvcj5CaWVsaTwvQXV0aG9yPjxZZWFyPjIwMDc8L1llYXI+PFJl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MwOC0xNTwv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3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TczLTgyPC9wYWdlcz48dm9sdW1lPjE3Mjwvdm9sdW1lPjxudW1iZXI+MjwvbnVtYmVyPjxrZXl3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zg2LTkyPC9wYWdlcz48dm9sdW1lPjE3NDwv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11, 12, 14-16)</w:t>
      </w:r>
      <w:r w:rsidR="0059538B">
        <w:fldChar w:fldCharType="end"/>
      </w:r>
      <w:r w:rsidR="006A4BD3">
        <w:t>,</w:t>
      </w:r>
      <w:r>
        <w:t xml:space="preserve"> the rs8177374 putative loss of function mutation in </w:t>
      </w:r>
      <w:r w:rsidRPr="000261AD">
        <w:t>TRIF-related adapter molecule</w:t>
      </w:r>
      <w:r>
        <w:t xml:space="preserve"> (TIRAP) </w:t>
      </w:r>
      <w:r w:rsidR="0059538B">
        <w:fldChar w:fldCharType="begin">
          <w:fldData xml:space="preserve">PEVuZE5vdGU+PENpdGU+PEF1dGhvcj5TY2h1cm1hbjwvQXV0aG9yPjxZZWFyPjIwMTg8L1llYXI+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EyNzEzPC9wYWdlcz48dm9sdW1lPjg8L3ZvbHVtZT48bnVtYmVyPjE8L251bWJlcj48ZGF0ZXM+
PHllYXI+MjAxODwveWVhcj48cHViLWRhdGVzPjxkYXRlPkF1ZyAyMzwvZGF0ZT48L3B1Yi1kYXRl
cz48L2RhdGVzPjxpc2JuPjIwNDUtMjMyMiAoRWxlY3Ryb25pYykmI3hEOzIwNDUtMjMyMiAoTGlu
a2luZyk8L2lzYm4+PGFjY2Vzc2lvbi1udW0+MzAxNDAwMzk8L2FjY2Vzc2lvbi1udW0+PHVybHM+
PHJlbGF0ZWQtdXJscz48dXJsPmh0dHA6Ly93d3cubmNiaS5ubG0ubmloLmdvdi9wdWJtZWQvMzAx
NDAwMzk8L3VybD48L3JlbGF0ZWQtdXJscz48L3VybHM+PGN1c3RvbTI+NjEwNzY2ODwvY3VzdG9t
Mj48ZWxlY3Ryb25pYy1yZXNvdXJjZS1udW0+MTAuMTAzOC9zNDE1OTgtMDE4LTMwODY1LTA8L2Vs
ZWN0cm9uaWMtcmVzb3VyY2UtbnVtPjwvcmVjb3JkPjwvQ2l0ZT48L0VuZE5vdGU+
</w:fldData>
        </w:fldChar>
      </w:r>
      <w:r w:rsidR="0059538B">
        <w:instrText xml:space="preserve"> ADDIN EN.CITE </w:instrText>
      </w:r>
      <w:r w:rsidR="0059538B">
        <w:fldChar w:fldCharType="begin">
          <w:fldData xml:space="preserve">PEVuZE5vdGU+PENpdGU+PEF1dGhvcj5TY2h1cm1hbjwvQXV0aG9yPjxZZWFyPjIwMTg8L1llYXI+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EyNzEzPC9wYWdlcz48dm9sdW1lPjg8L3ZvbHVtZT48bnVtYmVyPjE8L251bWJlcj48ZGF0ZXM+
PHllYXI+MjAxODwveWVhcj48cHViLWRhdGVzPjxkYXRlPkF1ZyAyMzwvZGF0ZT48L3B1Yi1kYXRl
cz48L2RhdGVzPjxpc2JuPjIwNDUtMjMyMiAoRWxlY3Ryb25pYykmI3hEOzIwNDUtMjMyMiAoTGlu
a2luZyk8L2lzYm4+PGFjY2Vzc2lvbi1udW0+MzAxNDAwMzk8L2FjY2Vzc2lvbi1udW0+PHVybHM+
PHJlbGF0ZWQtdXJscz48dXJsPmh0dHA6Ly93d3cubmNiaS5ubG0ubmloLmdvdi9wdWJtZWQvMzAx
NDAwMzk8L3VybD48L3JlbGF0ZWQtdXJscz48L3VybHM+PGN1c3RvbTI+NjEwNzY2ODwvY3VzdG9t
Mj48ZWxlY3Ryb25pYy1yZXNvdXJjZS1udW0+MTAuMTAzOC9zNDE1OTgtMDE4LTMwODY1LTA8L2Vs
ZWN0cm9uaWMtcmVzb3VyY2UtbnVtPjwvcmVjb3JkPjwvQ2l0ZT48L0VuZE5vdGU+
</w:fldData>
        </w:fldChar>
      </w:r>
      <w:r w:rsidR="0059538B">
        <w:instrText xml:space="preserve"> ADDIN EN.CITE.DATA </w:instrText>
      </w:r>
      <w:r w:rsidR="0059538B">
        <w:fldChar w:fldCharType="end"/>
      </w:r>
      <w:r w:rsidR="0059538B">
        <w:fldChar w:fldCharType="separate"/>
      </w:r>
      <w:r w:rsidR="0059538B">
        <w:rPr>
          <w:noProof/>
        </w:rPr>
        <w:t>(17)</w:t>
      </w:r>
      <w:r w:rsidR="0059538B">
        <w:fldChar w:fldCharType="end"/>
      </w:r>
      <w:r w:rsidR="006325FA">
        <w:t>,</w:t>
      </w:r>
      <w:r>
        <w:t xml:space="preserve"> and in </w:t>
      </w:r>
      <w:proofErr w:type="spellStart"/>
      <w:r>
        <w:t>acyloxyacyl</w:t>
      </w:r>
      <w:proofErr w:type="spellEnd"/>
      <w:r>
        <w:t xml:space="preserve"> hydrolase </w:t>
      </w:r>
      <w:r w:rsidR="0059538B">
        <w:fldChar w:fldCharType="begin">
          <w:fldData xml:space="preserve">PEVuZE5vdGU+PENpdGU+PEF1dGhvcj5CYXJuZXM8L0F1dGhvcj48WWVhcj4yMDA2PC9ZZWFyPjxS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NzAtNzwvcGFnZXM+PHZvbHVt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TQ4LTExNTc8L3BhZ2VzPjx2b2x1bWU+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OTI0NzwvcGFnZXM+PHZv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==
</w:fldData>
        </w:fldChar>
      </w:r>
      <w:r w:rsidR="0059538B">
        <w:instrText xml:space="preserve"> ADDIN EN.CITE </w:instrText>
      </w:r>
      <w:r w:rsidR="0059538B">
        <w:fldChar w:fldCharType="begin">
          <w:fldData xml:space="preserve">PEVuZE5vdGU+PENpdGU+PEF1dGhvcj5CYXJuZXM8L0F1dGhvcj48WWVhcj4yMDA2PC9ZZWFyPjxS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NzAtNzwvcGFnZXM+PHZvbHVt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TQ4LTExNTc8L3BhZ2VzPjx2b2x1bWU+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OTI0NzwvcGFnZXM+PHZv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5, 18, 19)</w:t>
      </w:r>
      <w:r w:rsidR="0059538B">
        <w:fldChar w:fldCharType="end"/>
      </w:r>
      <w:r>
        <w:t xml:space="preserve">.  </w:t>
      </w:r>
      <w:proofErr w:type="spellStart"/>
      <w:r>
        <w:t>Acyloxyacyl</w:t>
      </w:r>
      <w:proofErr w:type="spellEnd"/>
      <w:r>
        <w:t xml:space="preserve"> hydrolase is found in dendritic cells and neutrophils </w:t>
      </w:r>
      <w:r w:rsidR="007A7DD3">
        <w:t xml:space="preserve">and </w:t>
      </w:r>
      <w:r>
        <w:t xml:space="preserve">removes the </w:t>
      </w:r>
      <w:r w:rsidR="004F0CF0">
        <w:t>3-(</w:t>
      </w:r>
      <w:proofErr w:type="spellStart"/>
      <w:r w:rsidR="004F0CF0">
        <w:t>acyloxy</w:t>
      </w:r>
      <w:proofErr w:type="spellEnd"/>
      <w:proofErr w:type="gramStart"/>
      <w:r w:rsidR="004F0CF0">
        <w:t>)</w:t>
      </w:r>
      <w:r>
        <w:t>acyl</w:t>
      </w:r>
      <w:proofErr w:type="gramEnd"/>
      <w:r>
        <w:t xml:space="preserve"> chains of lipid A to generate a product which antagonises</w:t>
      </w:r>
      <w:r w:rsidRPr="00145780">
        <w:t xml:space="preserve"> </w:t>
      </w:r>
      <w:r>
        <w:t xml:space="preserve">responses to bacterial LPS in a CD14-independent manner </w:t>
      </w:r>
      <w:r w:rsidR="0059538B">
        <w:fldChar w:fldCharType="begin">
          <w:fldData xml:space="preserve">PEVuZE5vdGU+PENpdGU+PEF1dGhvcj5LaXRjaGVuczwvQXV0aG9yPjxZZWFyPjE5OTI8L1llYXI+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0ODUtOTQ8L3BhZ2VzPjx2b2x1bWU+MTc2PC92b2x1bWU+PG51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</w:fldData>
        </w:fldChar>
      </w:r>
      <w:r w:rsidR="0059538B">
        <w:instrText xml:space="preserve"> ADDIN EN.CITE </w:instrText>
      </w:r>
      <w:r w:rsidR="0059538B">
        <w:fldChar w:fldCharType="begin">
          <w:fldData xml:space="preserve">PEVuZE5vdGU+PENpdGU+PEF1dGhvcj5LaXRjaGVuczwvQXV0aG9yPjxZZWFyPjE5OTI8L1llYXI+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0ODUtOTQ8L3BhZ2VzPjx2b2x1bWU+MTc2PC92b2x1bWU+PG51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</w:fldData>
        </w:fldChar>
      </w:r>
      <w:r w:rsidR="0059538B">
        <w:instrText xml:space="preserve"> ADDIN EN.CITE.DATA </w:instrText>
      </w:r>
      <w:r w:rsidR="0059538B">
        <w:fldChar w:fldCharType="end"/>
      </w:r>
      <w:r w:rsidR="0059538B">
        <w:fldChar w:fldCharType="separate"/>
      </w:r>
      <w:r w:rsidR="0059538B">
        <w:rPr>
          <w:noProof/>
        </w:rPr>
        <w:t>(20)</w:t>
      </w:r>
      <w:r w:rsidR="0059538B">
        <w:fldChar w:fldCharType="end"/>
      </w:r>
      <w:r>
        <w:t>.</w:t>
      </w:r>
      <w:r w:rsidR="00C32CDA">
        <w:t xml:space="preserve">  From these and other observations it is apparent that TLR4 is involved in a complex interplay of events which dictate key events in allergic disease.</w:t>
      </w:r>
    </w:p>
    <w:p w14:paraId="68B89314" w14:textId="77777777" w:rsidR="000B31E9" w:rsidRDefault="000B31E9" w:rsidP="0095005F">
      <w:pPr>
        <w:spacing w:line="480" w:lineRule="auto"/>
        <w:rPr>
          <w:u w:val="single"/>
        </w:rPr>
      </w:pPr>
    </w:p>
    <w:p w14:paraId="47415049" w14:textId="47956379" w:rsidR="004F0AFD" w:rsidRPr="004F0AFD" w:rsidRDefault="004F0AFD" w:rsidP="0095005F">
      <w:pPr>
        <w:spacing w:line="480" w:lineRule="auto"/>
        <w:rPr>
          <w:u w:val="single"/>
        </w:rPr>
      </w:pPr>
      <w:r w:rsidRPr="004F0AFD">
        <w:rPr>
          <w:u w:val="single"/>
        </w:rPr>
        <w:t>TLR4</w:t>
      </w:r>
    </w:p>
    <w:p w14:paraId="46FAF754" w14:textId="7569AEEF" w:rsidR="00185721" w:rsidRPr="00F968B1" w:rsidRDefault="003808D3" w:rsidP="0095005F">
      <w:pPr>
        <w:spacing w:line="480" w:lineRule="auto"/>
        <w:rPr>
          <w:color w:val="FF0000"/>
        </w:rPr>
      </w:pPr>
      <w:r>
        <w:t xml:space="preserve">Functional </w:t>
      </w:r>
      <w:r w:rsidR="00135695">
        <w:t>TLR4</w:t>
      </w:r>
      <w:r w:rsidR="008A2860">
        <w:t xml:space="preserve"> signalling via</w:t>
      </w:r>
      <w:r w:rsidR="00850AF2">
        <w:t xml:space="preserve"> myeloid differentiation primary response 88 (</w:t>
      </w:r>
      <w:r w:rsidR="008A2860">
        <w:t>MyD88</w:t>
      </w:r>
      <w:r w:rsidR="00850AF2">
        <w:t>)</w:t>
      </w:r>
      <w:r w:rsidR="00135695">
        <w:t xml:space="preserve"> is</w:t>
      </w:r>
      <w:r w:rsidR="005A4476">
        <w:t xml:space="preserve"> a</w:t>
      </w:r>
      <w:r w:rsidR="00C32CDA">
        <w:t>n important</w:t>
      </w:r>
      <w:r w:rsidR="005A4476">
        <w:t xml:space="preserve"> element</w:t>
      </w:r>
      <w:r w:rsidR="00135695">
        <w:t xml:space="preserve"> in </w:t>
      </w:r>
      <w:r w:rsidR="00185721">
        <w:t xml:space="preserve">the development of </w:t>
      </w:r>
      <w:r w:rsidR="00AF698C">
        <w:t>pulmonary</w:t>
      </w:r>
      <w:r w:rsidR="002E6A6D">
        <w:t xml:space="preserve"> </w:t>
      </w:r>
      <w:r w:rsidR="00135695">
        <w:t>sensitisation to HDM allergens</w:t>
      </w:r>
      <w:r w:rsidR="00EC360C">
        <w:t xml:space="preserve"> in experimental models</w:t>
      </w:r>
      <w:r w:rsidR="007757FC">
        <w:t>.</w:t>
      </w:r>
      <w:r w:rsidR="0017763F">
        <w:t xml:space="preserve">    </w:t>
      </w:r>
      <w:r w:rsidR="005A4476">
        <w:t>S</w:t>
      </w:r>
      <w:r w:rsidR="007757FC">
        <w:t xml:space="preserve">tudies </w:t>
      </w:r>
      <w:r w:rsidR="00EC48A2">
        <w:t>using TLR4 conditional knockout</w:t>
      </w:r>
      <w:r w:rsidR="007757FC">
        <w:t xml:space="preserve"> mice</w:t>
      </w:r>
      <w:r w:rsidR="00A87B8C">
        <w:t>, or in irradiated bone marrow chimeric wild-type and T</w:t>
      </w:r>
      <w:r w:rsidR="00850AF2">
        <w:t>LR</w:t>
      </w:r>
      <w:r w:rsidR="00A87B8C">
        <w:t>4</w:t>
      </w:r>
      <w:r w:rsidR="00A87B8C" w:rsidRPr="0004627E">
        <w:rPr>
          <w:vertAlign w:val="superscript"/>
        </w:rPr>
        <w:t>-/-</w:t>
      </w:r>
      <w:r w:rsidR="00A87B8C">
        <w:t xml:space="preserve"> mice, </w:t>
      </w:r>
      <w:r w:rsidR="00251925">
        <w:t xml:space="preserve">or </w:t>
      </w:r>
      <w:r w:rsidR="00A87B8C">
        <w:t xml:space="preserve">in </w:t>
      </w:r>
      <w:r w:rsidR="005D61AB">
        <w:t>simple</w:t>
      </w:r>
      <w:r w:rsidR="00C32CDA">
        <w:t xml:space="preserve"> TLR4</w:t>
      </w:r>
      <w:r w:rsidR="00C32CDA" w:rsidRPr="0004627E">
        <w:rPr>
          <w:vertAlign w:val="superscript"/>
        </w:rPr>
        <w:t>-/-</w:t>
      </w:r>
      <w:r w:rsidR="005D61AB">
        <w:t xml:space="preserve"> </w:t>
      </w:r>
      <w:r w:rsidR="00C32CDA">
        <w:t xml:space="preserve">or MyD88 -/- </w:t>
      </w:r>
      <w:r w:rsidR="00EF4B03">
        <w:t>deficiency</w:t>
      </w:r>
      <w:r w:rsidR="00FB51A0">
        <w:t xml:space="preserve"> models</w:t>
      </w:r>
      <w:r w:rsidR="00E91802">
        <w:t>,</w:t>
      </w:r>
      <w:r w:rsidR="00EF4B03">
        <w:t xml:space="preserve"> </w:t>
      </w:r>
      <w:r w:rsidR="002E6A6D">
        <w:t>demonstrate</w:t>
      </w:r>
      <w:r w:rsidR="001C1AFB">
        <w:t xml:space="preserve"> </w:t>
      </w:r>
      <w:r w:rsidR="00787C94">
        <w:t>that</w:t>
      </w:r>
      <w:r w:rsidR="001C1AFB">
        <w:t xml:space="preserve"> TLR4 </w:t>
      </w:r>
      <w:r w:rsidR="00060A06">
        <w:t>activation in</w:t>
      </w:r>
      <w:r w:rsidR="001C1AFB">
        <w:t xml:space="preserve"> the airway epithelium</w:t>
      </w:r>
      <w:r w:rsidR="00787C94">
        <w:t xml:space="preserve"> </w:t>
      </w:r>
      <w:r w:rsidR="000B56BC">
        <w:t>presages</w:t>
      </w:r>
      <w:r w:rsidR="00185721">
        <w:t xml:space="preserve"> the activation of dendritic cells (DCs) and</w:t>
      </w:r>
      <w:r w:rsidR="00B81FE3">
        <w:t xml:space="preserve"> an</w:t>
      </w:r>
      <w:r w:rsidR="00185721">
        <w:t xml:space="preserve"> ensuing production of antibody in response to HDM extracts</w:t>
      </w:r>
      <w:r w:rsidR="00AF698C">
        <w:t xml:space="preserve"> </w:t>
      </w:r>
      <w:r w:rsidR="0059538B">
        <w:fldChar w:fldCharType="begin">
          <w:fldData xml:space="preserve">PEVuZE5vdGU+PENpdGU+PEF1dGhvcj5IYW1tYWQ8L0F1dGhvcj48WWVhcj4yMDA5PC9ZZWFyPjxS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0MTAtNjwvcGFnZXM+PHZvbHVtZT4xNTwvdm9sdW1lPjxudW1iZXI+NDwv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HBhZ2VzPjg4My05MzwvcGFnZXM+PHZvbHVtZT4x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</w:fldData>
        </w:fldChar>
      </w:r>
      <w:r w:rsidR="0059538B">
        <w:instrText xml:space="preserve"> ADDIN EN.CITE </w:instrText>
      </w:r>
      <w:r w:rsidR="0059538B">
        <w:fldChar w:fldCharType="begin">
          <w:fldData xml:space="preserve">PEVuZE5vdGU+PENpdGU+PEF1dGhvcj5IYW1tYWQ8L0F1dGhvcj48WWVhcj4yMDA5PC9ZZWFyPjxS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0MTAtNjwvcGFnZXM+PHZvbHVtZT4xNTwvdm9sdW1lPjxudW1iZXI+NDwv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HBhZ2VzPjg4My05MzwvcGFnZXM+PHZvbHVtZT4x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</w:fldData>
        </w:fldChar>
      </w:r>
      <w:r w:rsidR="0059538B">
        <w:instrText xml:space="preserve"> ADDIN EN.CITE.DATA </w:instrText>
      </w:r>
      <w:r w:rsidR="0059538B">
        <w:fldChar w:fldCharType="end"/>
      </w:r>
      <w:r w:rsidR="0059538B">
        <w:fldChar w:fldCharType="separate"/>
      </w:r>
      <w:r w:rsidR="0059538B">
        <w:rPr>
          <w:noProof/>
        </w:rPr>
        <w:t>(21, 22)</w:t>
      </w:r>
      <w:r w:rsidR="0059538B">
        <w:fldChar w:fldCharType="end"/>
      </w:r>
      <w:r w:rsidR="00185721">
        <w:t>.  Once sensitisation has been established, TLR4</w:t>
      </w:r>
      <w:r w:rsidR="00AF698C">
        <w:t xml:space="preserve"> signalling</w:t>
      </w:r>
      <w:r w:rsidR="00185721">
        <w:t xml:space="preserve"> </w:t>
      </w:r>
      <w:r w:rsidR="008C0F3D">
        <w:t>contributes to</w:t>
      </w:r>
      <w:r w:rsidR="00185721">
        <w:t xml:space="preserve"> a</w:t>
      </w:r>
      <w:r w:rsidR="00014C3A">
        <w:t xml:space="preserve"> classical Th2</w:t>
      </w:r>
      <w:r w:rsidR="0007472B">
        <w:t>-dependent eosinophilic lung inflammation</w:t>
      </w:r>
      <w:r w:rsidR="004E173B">
        <w:t xml:space="preserve"> </w:t>
      </w:r>
      <w:r w:rsidR="0059538B">
        <w:fldChar w:fldCharType="begin">
          <w:fldData xml:space="preserve">PEVuZE5vdGU+PENpdGU+PEF1dGhvcj5IYW1tYWQ8L0F1dGhvcj48WWVhcj4yMDA5PC9ZZWFyPjxS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wLTY8L3BhZ2VzPjx2b2x1bWU+MTU8L3ZvbHVtZT48bnVtYmVy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TA1LTE3PC9wYWdlcz48dm9sdW1lPjIwOTwvdm9sdW1lPjxudW1iZXI+ODwvbnVtYmVyPjxr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0NDAtNTA8L3BhZ2VzPjx2b2x1bWU+MTM0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</w:fldData>
        </w:fldChar>
      </w:r>
      <w:r w:rsidR="0059538B">
        <w:instrText xml:space="preserve"> ADDIN EN.CITE </w:instrText>
      </w:r>
      <w:r w:rsidR="0059538B">
        <w:fldChar w:fldCharType="begin">
          <w:fldData xml:space="preserve">PEVuZE5vdGU+PENpdGU+PEF1dGhvcj5IYW1tYWQ8L0F1dGhvcj48WWVhcj4yMDA5PC9ZZWFyPjxS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wLTY8L3BhZ2VzPjx2b2x1bWU+MTU8L3ZvbHVtZT48bnVtYmVy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TA1LTE3PC9wYWdlcz48dm9sdW1lPjIwOTwvdm9sdW1lPjxudW1iZXI+ODwvbnVtYmVyPjxr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0NDAtNTA8L3BhZ2VzPjx2b2x1bWU+MTM0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</w:fldData>
        </w:fldChar>
      </w:r>
      <w:r w:rsidR="0059538B">
        <w:instrText xml:space="preserve"> ADDIN EN.CITE.DATA </w:instrText>
      </w:r>
      <w:r w:rsidR="0059538B">
        <w:fldChar w:fldCharType="end"/>
      </w:r>
      <w:r w:rsidR="0059538B">
        <w:fldChar w:fldCharType="separate"/>
      </w:r>
      <w:r w:rsidR="0059538B">
        <w:rPr>
          <w:noProof/>
        </w:rPr>
        <w:t>(21, 23, 24)</w:t>
      </w:r>
      <w:r w:rsidR="0059538B">
        <w:fldChar w:fldCharType="end"/>
      </w:r>
      <w:r w:rsidR="008C0F3D">
        <w:t>.  S</w:t>
      </w:r>
      <w:r w:rsidR="004E173B">
        <w:t>ome</w:t>
      </w:r>
      <w:r w:rsidR="008C0F3D">
        <w:t xml:space="preserve"> studies indicate that</w:t>
      </w:r>
      <w:r w:rsidR="000A1C9C">
        <w:t xml:space="preserve"> eosinophil recruitment is only partially reliant on</w:t>
      </w:r>
      <w:r w:rsidR="008C0F3D">
        <w:t xml:space="preserve"> TLR4</w:t>
      </w:r>
      <w:r w:rsidR="000A1C9C">
        <w:t>/MyD88</w:t>
      </w:r>
      <w:r w:rsidR="008C0F3D">
        <w:t xml:space="preserve"> at this stage because 25-50% of eosinophil recruitment survives TLR4</w:t>
      </w:r>
      <w:r w:rsidR="000A1C9C">
        <w:t xml:space="preserve"> or MyD88</w:t>
      </w:r>
      <w:r w:rsidR="008C0F3D">
        <w:t xml:space="preserve"> deficiency</w:t>
      </w:r>
      <w:r w:rsidR="004E173B">
        <w:t xml:space="preserve"> </w:t>
      </w:r>
      <w:r w:rsidR="0059538B">
        <w:fldChar w:fldCharType="begin">
          <w:fldData xml:space="preserve">PEVuZE5vdGU+PENpdGU+PEF1dGhvcj5NY0FsZWVzPC9BdXRob3I+PFllYXI+MjAxNTwvWWVhcj48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ODgzLTkzPC9wYWdlcz48dm9sdW1lPjE3OTwv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</w:fldData>
        </w:fldChar>
      </w:r>
      <w:r w:rsidR="0059538B">
        <w:instrText xml:space="preserve"> ADDIN EN.CITE </w:instrText>
      </w:r>
      <w:r w:rsidR="0059538B">
        <w:fldChar w:fldCharType="begin">
          <w:fldData xml:space="preserve">PEVuZE5vdGU+PENpdGU+PEF1dGhvcj5NY0FsZWVzPC9BdXRob3I+PFllYXI+MjAxNTwvWWVhcj48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ODgzLTkzPC9wYWdlcz48dm9sdW1lPjE3OTwv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</w:fldData>
        </w:fldChar>
      </w:r>
      <w:r w:rsidR="0059538B">
        <w:instrText xml:space="preserve"> ADDIN EN.CITE.DATA </w:instrText>
      </w:r>
      <w:r w:rsidR="0059538B">
        <w:fldChar w:fldCharType="end"/>
      </w:r>
      <w:r w:rsidR="0059538B">
        <w:fldChar w:fldCharType="separate"/>
      </w:r>
      <w:r w:rsidR="0059538B">
        <w:rPr>
          <w:noProof/>
        </w:rPr>
        <w:t>(22, 25)</w:t>
      </w:r>
      <w:r w:rsidR="0059538B">
        <w:fldChar w:fldCharType="end"/>
      </w:r>
      <w:r w:rsidR="000A1C9C">
        <w:t>, whereas another study in mice deficient in TLR4 has provided evidence of</w:t>
      </w:r>
      <w:r w:rsidR="00650407">
        <w:t xml:space="preserve"> an increase in total IgE </w:t>
      </w:r>
      <w:r w:rsidR="00650407">
        <w:lastRenderedPageBreak/>
        <w:t>and</w:t>
      </w:r>
      <w:r w:rsidR="000A1C9C">
        <w:t xml:space="preserve"> augmented eosinophil recruitment to the airways of mice given repeated exposures to an HDM extract </w:t>
      </w:r>
      <w:r w:rsidR="0059538B">
        <w:fldChar w:fldCharType="begin">
          <w:fldData xml:space="preserve">PEVuZE5vdGU+PENpdGU+PEF1dGhvcj5Jc2hpaTwvQXV0aG9yPjxZZWFyPjIwMTg8L1llYXI+PFJl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</w:fldData>
        </w:fldChar>
      </w:r>
      <w:r w:rsidR="0059538B">
        <w:instrText xml:space="preserve"> ADDIN EN.CITE </w:instrText>
      </w:r>
      <w:r w:rsidR="0059538B">
        <w:fldChar w:fldCharType="begin">
          <w:fldData xml:space="preserve">PEVuZE5vdGU+PENpdGU+PEF1dGhvcj5Jc2hpaTwvQXV0aG9yPjxZZWFyPjIwMTg8L1llYXI+PFJl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</w:fldData>
        </w:fldChar>
      </w:r>
      <w:r w:rsidR="0059538B">
        <w:instrText xml:space="preserve"> ADDIN EN.CITE.DATA </w:instrText>
      </w:r>
      <w:r w:rsidR="0059538B">
        <w:fldChar w:fldCharType="end"/>
      </w:r>
      <w:r w:rsidR="0059538B">
        <w:fldChar w:fldCharType="separate"/>
      </w:r>
      <w:r w:rsidR="0059538B">
        <w:rPr>
          <w:noProof/>
        </w:rPr>
        <w:t>(26)</w:t>
      </w:r>
      <w:r w:rsidR="0059538B">
        <w:fldChar w:fldCharType="end"/>
      </w:r>
      <w:r w:rsidR="004E173B">
        <w:t>.</w:t>
      </w:r>
      <w:r w:rsidR="00FF6E76">
        <w:t xml:space="preserve">  The mechanism of this latter effect is not known, but a linkage between TLR4 activation and lung-resident myeloid-derived suppressor-like cells has been proposed such that suppression of T</w:t>
      </w:r>
      <w:r w:rsidR="00FF6E76" w:rsidRPr="00FF6E76">
        <w:rPr>
          <w:smallCaps/>
        </w:rPr>
        <w:t>h</w:t>
      </w:r>
      <w:r w:rsidR="00FF6E76">
        <w:t xml:space="preserve">2 responses are lost in the absence of TLR4 </w:t>
      </w:r>
      <w:r w:rsidR="0059538B">
        <w:fldChar w:fldCharType="begin">
          <w:fldData xml:space="preserve">PEVuZE5vdGU+PENpdGU+PEF1dGhvcj5Jc2hpaTwvQXV0aG9yPjxZZWFyPjIwMTg8L1llYXI+PFJl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</w:fldData>
        </w:fldChar>
      </w:r>
      <w:r w:rsidR="0059538B">
        <w:instrText xml:space="preserve"> ADDIN EN.CITE </w:instrText>
      </w:r>
      <w:r w:rsidR="0059538B">
        <w:fldChar w:fldCharType="begin">
          <w:fldData xml:space="preserve">PEVuZE5vdGU+PENpdGU+PEF1dGhvcj5Jc2hpaTwvQXV0aG9yPjxZZWFyPjIwMTg8L1llYXI+PFJl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</w:fldData>
        </w:fldChar>
      </w:r>
      <w:r w:rsidR="0059538B">
        <w:instrText xml:space="preserve"> ADDIN EN.CITE.DATA </w:instrText>
      </w:r>
      <w:r w:rsidR="0059538B">
        <w:fldChar w:fldCharType="end"/>
      </w:r>
      <w:r w:rsidR="0059538B">
        <w:fldChar w:fldCharType="separate"/>
      </w:r>
      <w:r w:rsidR="0059538B">
        <w:rPr>
          <w:noProof/>
        </w:rPr>
        <w:t>(26)</w:t>
      </w:r>
      <w:r w:rsidR="0059538B">
        <w:fldChar w:fldCharType="end"/>
      </w:r>
      <w:r w:rsidR="00FF6E76">
        <w:t>.</w:t>
      </w:r>
      <w:r w:rsidR="004E173B">
        <w:t xml:space="preserve">  </w:t>
      </w:r>
      <w:r w:rsidR="00FF6E76">
        <w:t>In contrast to the consequence of stimulating TLR4 on structural cells</w:t>
      </w:r>
      <w:r w:rsidR="00AA096E">
        <w:t>, the activation</w:t>
      </w:r>
      <w:r w:rsidR="007D4981">
        <w:t xml:space="preserve"> of </w:t>
      </w:r>
      <w:r w:rsidR="005E5E2C">
        <w:t>TLR4 express</w:t>
      </w:r>
      <w:r w:rsidR="007D4981">
        <w:t>ed</w:t>
      </w:r>
      <w:r w:rsidR="005E5E2C">
        <w:t xml:space="preserve"> on haematopoietic cells </w:t>
      </w:r>
      <w:r w:rsidR="007D4981">
        <w:t>promot</w:t>
      </w:r>
      <w:r w:rsidR="002E6A6D">
        <w:t>es</w:t>
      </w:r>
      <w:r w:rsidR="00990061">
        <w:t xml:space="preserve"> neutrophil </w:t>
      </w:r>
      <w:r w:rsidR="002E6A6D">
        <w:t>migration</w:t>
      </w:r>
      <w:r w:rsidR="00A87B8C">
        <w:t xml:space="preserve"> </w:t>
      </w:r>
      <w:r w:rsidR="0059538B">
        <w:fldChar w:fldCharType="begin">
          <w:fldData xml:space="preserve">PEVuZE5vdGU+PENpdGU+PEF1dGhvcj5NY0FsZWVzPC9BdXRob3I+PFllYXI+MjAxNTwvWWVhcj48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</w:fldData>
        </w:fldChar>
      </w:r>
      <w:r w:rsidR="0059538B">
        <w:instrText xml:space="preserve"> ADDIN EN.CITE </w:instrText>
      </w:r>
      <w:r w:rsidR="0059538B">
        <w:fldChar w:fldCharType="begin">
          <w:fldData xml:space="preserve">PEVuZE5vdGU+PENpdGU+PEF1dGhvcj5NY0FsZWVzPC9BdXRob3I+PFllYXI+MjAxNTwvWWVhcj48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</w:fldData>
        </w:fldChar>
      </w:r>
      <w:r w:rsidR="0059538B">
        <w:instrText xml:space="preserve"> ADDIN EN.CITE.DATA </w:instrText>
      </w:r>
      <w:r w:rsidR="0059538B">
        <w:fldChar w:fldCharType="end"/>
      </w:r>
      <w:r w:rsidR="0059538B">
        <w:fldChar w:fldCharType="separate"/>
      </w:r>
      <w:r w:rsidR="0059538B">
        <w:rPr>
          <w:noProof/>
        </w:rPr>
        <w:t>(25)</w:t>
      </w:r>
      <w:r w:rsidR="0059538B">
        <w:fldChar w:fldCharType="end"/>
      </w:r>
      <w:r w:rsidR="00FF6E76">
        <w:t xml:space="preserve"> which</w:t>
      </w:r>
      <w:r w:rsidR="00C7287F">
        <w:t xml:space="preserve"> is notable because a</w:t>
      </w:r>
      <w:r w:rsidR="00687DAE">
        <w:t xml:space="preserve"> </w:t>
      </w:r>
      <w:r w:rsidR="00786B8A">
        <w:t>fast</w:t>
      </w:r>
      <w:r w:rsidR="00605DE2">
        <w:t>-</w:t>
      </w:r>
      <w:r w:rsidR="00687DAE">
        <w:t>recruit</w:t>
      </w:r>
      <w:r w:rsidR="00605DE2">
        <w:t>ed</w:t>
      </w:r>
      <w:r w:rsidR="00786B8A">
        <w:t xml:space="preserve"> and rapidly-resolv</w:t>
      </w:r>
      <w:r w:rsidR="001A5035">
        <w:t>ed</w:t>
      </w:r>
      <w:r w:rsidR="00687DAE">
        <w:t xml:space="preserve"> neutrophil</w:t>
      </w:r>
      <w:r w:rsidR="00F975B2">
        <w:t>ic infiltrate</w:t>
      </w:r>
      <w:r w:rsidR="00C87C37">
        <w:t xml:space="preserve"> can be seen in</w:t>
      </w:r>
      <w:r w:rsidR="001A5035">
        <w:t xml:space="preserve"> </w:t>
      </w:r>
      <w:r w:rsidR="002C38DF">
        <w:t>response to</w:t>
      </w:r>
      <w:r w:rsidR="00BB1EAD">
        <w:t xml:space="preserve"> HDM allergen extracts or Der p 1</w:t>
      </w:r>
      <w:r w:rsidR="00B154CB">
        <w:t xml:space="preserve"> </w:t>
      </w:r>
      <w:r w:rsidR="003A1BA9">
        <w:t xml:space="preserve">when </w:t>
      </w:r>
      <w:r w:rsidR="00803141">
        <w:t>administered</w:t>
      </w:r>
      <w:r w:rsidR="00B154CB">
        <w:t xml:space="preserve"> by aerosol in </w:t>
      </w:r>
      <w:r w:rsidR="00A41A42">
        <w:t>rodent models of HDM sensitisation</w:t>
      </w:r>
      <w:r w:rsidR="00A8054C">
        <w:t>, and in humans a T</w:t>
      </w:r>
      <w:r w:rsidR="00A8054C" w:rsidRPr="00850AF2">
        <w:rPr>
          <w:smallCaps/>
        </w:rPr>
        <w:t>h</w:t>
      </w:r>
      <w:r w:rsidR="00A8054C">
        <w:t>17-driven neutrophili</w:t>
      </w:r>
      <w:r w:rsidR="00D0317A">
        <w:t>a</w:t>
      </w:r>
      <w:r w:rsidR="00A8054C">
        <w:t xml:space="preserve"> </w:t>
      </w:r>
      <w:r w:rsidR="007B7526">
        <w:t xml:space="preserve">is a feature of </w:t>
      </w:r>
      <w:r w:rsidR="00E64043">
        <w:t xml:space="preserve">severe </w:t>
      </w:r>
      <w:r w:rsidR="007B7526">
        <w:t xml:space="preserve">asthma, especially </w:t>
      </w:r>
      <w:r w:rsidR="00C05FCE">
        <w:t>during</w:t>
      </w:r>
      <w:r w:rsidR="007B7526">
        <w:t xml:space="preserve"> exacerbations</w:t>
      </w:r>
      <w:r w:rsidR="0094202A">
        <w:t xml:space="preserve"> </w:t>
      </w:r>
      <w:r w:rsidR="0059538B">
        <w:fldChar w:fldCharType="begin">
          <w:fldData xml:space="preserve">PEVuZE5vdGU+PENpdGUgRXhjbHVkZUF1dGg9IjEiPjxZZWFyPjIwMDM8L1llYXI+PFJlY051bT4y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HBhZ2VzPjQ3MC03PC9wYWdlcz48dm9sdW1lPjIyPC92b2x1bWU+PG51bWJl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jYwMzU8L3Bh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xNTMyLTk8L3BhZ2VzPjx2b2x1bWU+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NTU3LTYzIGU1PC9wYWdlcz48dm9sdW1lPjEzMzwvdm9sdW1lPjxudW1iZXI+NjwvbnVt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3MzctNDM8L3BhZ2VzPjx2b2x1bWU+MTU2PC92b2x1bWU+PG51bWJlcj4zIFB0IDE8L251bWJl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</w:fldData>
        </w:fldChar>
      </w:r>
      <w:r w:rsidR="0059538B">
        <w:instrText xml:space="preserve"> ADDIN EN.CITE </w:instrText>
      </w:r>
      <w:r w:rsidR="0059538B">
        <w:fldChar w:fldCharType="begin">
          <w:fldData xml:space="preserve">PEVuZE5vdGU+PENpdGUgRXhjbHVkZUF1dGg9IjEiPjxZZWFyPjIwMDM8L1llYXI+PFJlY051bT4y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HBhZ2VzPjQ3MC03PC9wYWdlcz48dm9sdW1lPjIyPC92b2x1bWU+PG51bWJl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jYwMzU8L3Bh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xNTMyLTk8L3BhZ2VzPjx2b2x1bWU+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NTU3LTYzIGU1PC9wYWdlcz48dm9sdW1lPjEzMzwvdm9sdW1lPjxudW1iZXI+NjwvbnVt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3MzctNDM8L3BhZ2VzPjx2b2x1bWU+MTU2PC92b2x1bWU+PG51bWJlcj4zIFB0IDE8L251bWJl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</w:fldData>
        </w:fldChar>
      </w:r>
      <w:r w:rsidR="0059538B">
        <w:instrText xml:space="preserve"> ADDIN EN.CITE.DATA </w:instrText>
      </w:r>
      <w:r w:rsidR="0059538B">
        <w:fldChar w:fldCharType="end"/>
      </w:r>
      <w:r w:rsidR="0059538B">
        <w:fldChar w:fldCharType="separate"/>
      </w:r>
      <w:r w:rsidR="0059538B">
        <w:rPr>
          <w:noProof/>
        </w:rPr>
        <w:t>(27-33)</w:t>
      </w:r>
      <w:r w:rsidR="0059538B">
        <w:fldChar w:fldCharType="end"/>
      </w:r>
      <w:r w:rsidR="00973B29">
        <w:t>.</w:t>
      </w:r>
      <w:r w:rsidR="00340F92">
        <w:t xml:space="preserve"> </w:t>
      </w:r>
      <w:r w:rsidR="00BF17B0">
        <w:t xml:space="preserve"> </w:t>
      </w:r>
      <w:r w:rsidR="00340F92">
        <w:t xml:space="preserve"> </w:t>
      </w:r>
      <w:r w:rsidR="00BB1EAD">
        <w:t xml:space="preserve"> </w:t>
      </w:r>
      <w:r w:rsidR="002C38DF">
        <w:t xml:space="preserve"> </w:t>
      </w:r>
      <w:r w:rsidR="00A51BA2">
        <w:t xml:space="preserve">In addition to </w:t>
      </w:r>
      <w:r w:rsidR="009E6937">
        <w:t>signalling through TLR4, HDM extract exposure en</w:t>
      </w:r>
      <w:r w:rsidR="0017184A">
        <w:t>hances TLR4 expression by epithelial cells</w:t>
      </w:r>
      <w:r w:rsidR="00FF6E76">
        <w:t>.  While this may augment</w:t>
      </w:r>
      <w:r w:rsidR="00713E8B">
        <w:t xml:space="preserve"> signalling via this pathway after sensitisation</w:t>
      </w:r>
      <w:r w:rsidR="0038114D">
        <w:t xml:space="preserve"> </w:t>
      </w:r>
      <w:r w:rsidR="0059538B">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instrText xml:space="preserve"> ADDIN EN.CITE </w:instrText>
      </w:r>
      <w:r w:rsidR="0059538B">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instrText xml:space="preserve"> ADDIN EN.CITE.DATA </w:instrText>
      </w:r>
      <w:r w:rsidR="0059538B">
        <w:fldChar w:fldCharType="end"/>
      </w:r>
      <w:r w:rsidR="0059538B">
        <w:fldChar w:fldCharType="separate"/>
      </w:r>
      <w:r w:rsidR="0059538B">
        <w:rPr>
          <w:noProof/>
        </w:rPr>
        <w:t>(34)</w:t>
      </w:r>
      <w:r w:rsidR="0059538B">
        <w:fldChar w:fldCharType="end"/>
      </w:r>
      <w:r w:rsidR="00FF6E76">
        <w:t xml:space="preserve">, </w:t>
      </w:r>
      <w:r w:rsidR="00DF143A">
        <w:t>the effects of this have to be considered alongside possible effects from other sources such as CD11b</w:t>
      </w:r>
      <w:r w:rsidR="00DF143A" w:rsidRPr="00DF143A">
        <w:rPr>
          <w:vertAlign w:val="superscript"/>
        </w:rPr>
        <w:t>+</w:t>
      </w:r>
      <w:r w:rsidR="00DF143A">
        <w:t>Gr-1</w:t>
      </w:r>
      <w:r w:rsidR="00DF143A" w:rsidRPr="00DF143A">
        <w:rPr>
          <w:vertAlign w:val="superscript"/>
        </w:rPr>
        <w:t>int</w:t>
      </w:r>
      <w:r w:rsidR="00DF143A">
        <w:t xml:space="preserve"> suppressive cells </w:t>
      </w:r>
      <w:r w:rsidR="0059538B">
        <w:fldChar w:fldCharType="begin">
          <w:fldData xml:space="preserve">PEVuZE5vdGU+PENpdGU+PEF1dGhvcj5Jc2hpaTwvQXV0aG9yPjxZZWFyPjIwMTg8L1llYXI+PFJl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</w:fldData>
        </w:fldChar>
      </w:r>
      <w:r w:rsidR="0059538B">
        <w:instrText xml:space="preserve"> ADDIN EN.CITE </w:instrText>
      </w:r>
      <w:r w:rsidR="0059538B">
        <w:fldChar w:fldCharType="begin">
          <w:fldData xml:space="preserve">PEVuZE5vdGU+PENpdGU+PEF1dGhvcj5Jc2hpaTwvQXV0aG9yPjxZZWFyPjIwMTg8L1llYXI+PFJl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</w:fldData>
        </w:fldChar>
      </w:r>
      <w:r w:rsidR="0059538B">
        <w:instrText xml:space="preserve"> ADDIN EN.CITE.DATA </w:instrText>
      </w:r>
      <w:r w:rsidR="0059538B">
        <w:fldChar w:fldCharType="end"/>
      </w:r>
      <w:r w:rsidR="0059538B">
        <w:fldChar w:fldCharType="separate"/>
      </w:r>
      <w:r w:rsidR="0059538B">
        <w:rPr>
          <w:noProof/>
        </w:rPr>
        <w:t>(26)</w:t>
      </w:r>
      <w:r w:rsidR="0059538B">
        <w:fldChar w:fldCharType="end"/>
      </w:r>
      <w:r w:rsidR="00DB732F">
        <w:t xml:space="preserve">.  </w:t>
      </w:r>
      <w:r w:rsidR="006F5E33">
        <w:t xml:space="preserve">It would be interesting to investigate whether this </w:t>
      </w:r>
      <w:r w:rsidR="00DF143A">
        <w:t>suppressive mechanism underpins</w:t>
      </w:r>
      <w:r w:rsidR="006F5E33">
        <w:t xml:space="preserve"> the protection against allergy associated with increased TLR4 exposure in children born to mothers exposed to high levels of LPS </w:t>
      </w:r>
      <w:r w:rsidR="0059538B">
        <w:fldChar w:fldCharType="begin">
          <w:fldData xml:space="preserve">PEVuZE5vdGU+PENpdGU+PEF1dGhvcj5FZ2U8L0F1dGhvcj48WWVhcj4yMDA2PC9ZZWFyPjxSZWNO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gxNy0yMzwv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</w:fldData>
        </w:fldChar>
      </w:r>
      <w:r w:rsidR="0059538B">
        <w:instrText xml:space="preserve"> ADDIN EN.CITE </w:instrText>
      </w:r>
      <w:r w:rsidR="0059538B">
        <w:fldChar w:fldCharType="begin">
          <w:fldData xml:space="preserve">PEVuZE5vdGU+PENpdGU+PEF1dGhvcj5FZ2U8L0F1dGhvcj48WWVhcj4yMDA2PC9ZZWFyPjxSZWNO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gxNy0yMzwv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10)</w:t>
      </w:r>
      <w:r w:rsidR="0059538B">
        <w:fldChar w:fldCharType="end"/>
      </w:r>
      <w:r w:rsidR="006F5E33">
        <w:t>.</w:t>
      </w:r>
    </w:p>
    <w:p w14:paraId="6C6383D2" w14:textId="77777777" w:rsidR="00CB13A4" w:rsidRDefault="00CB13A4" w:rsidP="0095005F">
      <w:pPr>
        <w:spacing w:line="480" w:lineRule="auto"/>
      </w:pPr>
    </w:p>
    <w:p w14:paraId="387B8492" w14:textId="57F901F2" w:rsidR="003F58F2" w:rsidRDefault="0028372B" w:rsidP="0028372B">
      <w:pPr>
        <w:spacing w:line="480" w:lineRule="auto"/>
      </w:pPr>
      <w:r>
        <w:t>The archetypal exogenous ligand of</w:t>
      </w:r>
      <w:r w:rsidRPr="00337A73">
        <w:t xml:space="preserve"> </w:t>
      </w:r>
      <w:r>
        <w:t>TLR4, bacterial LPS,</w:t>
      </w:r>
      <w:r w:rsidRPr="00B673C7">
        <w:t xml:space="preserve"> </w:t>
      </w:r>
      <w:r>
        <w:t xml:space="preserve">has a complex concentration-effect relationship in allergy.  Low concentrations promote </w:t>
      </w:r>
      <w:r w:rsidR="00EC5B38">
        <w:t xml:space="preserve">allergic </w:t>
      </w:r>
      <w:r>
        <w:t xml:space="preserve">sensitisation </w:t>
      </w:r>
      <w:r w:rsidR="0059538B">
        <w:fldChar w:fldCharType="begin">
          <w:fldData xml:space="preserve">PEVuZE5vdGU+PENpdGU+PEF1dGhvcj5IYW1tYWQ8L0F1dGhvcj48WWVhcj4yMDA5PC9ZZWFyPjxS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MC02PC9wYWdlcz48dm9sdW1lPjE1PC92b2x1bWU+PG51bWJlcj40PC9udW1i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</w:fldData>
        </w:fldChar>
      </w:r>
      <w:r w:rsidR="0059538B">
        <w:instrText xml:space="preserve"> ADDIN EN.CITE </w:instrText>
      </w:r>
      <w:r w:rsidR="0059538B">
        <w:fldChar w:fldCharType="begin">
          <w:fldData xml:space="preserve">PEVuZE5vdGU+PENpdGU+PEF1dGhvcj5IYW1tYWQ8L0F1dGhvcj48WWVhcj4yMDA5PC9ZZWFyPjxS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MC02PC9wYWdlcz48dm9sdW1lPjE1PC92b2x1bWU+PG51bWJlcj40PC9udW1i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</w:fldData>
        </w:fldChar>
      </w:r>
      <w:r w:rsidR="0059538B">
        <w:instrText xml:space="preserve"> ADDIN EN.CITE.DATA </w:instrText>
      </w:r>
      <w:r w:rsidR="0059538B">
        <w:fldChar w:fldCharType="end"/>
      </w:r>
      <w:r w:rsidR="0059538B">
        <w:fldChar w:fldCharType="separate"/>
      </w:r>
      <w:r w:rsidR="0059538B">
        <w:rPr>
          <w:noProof/>
        </w:rPr>
        <w:t>(21)</w:t>
      </w:r>
      <w:r w:rsidR="0059538B">
        <w:fldChar w:fldCharType="end"/>
      </w:r>
      <w:r>
        <w:t xml:space="preserve">, whereas high levels/repeated exposure impairs sensitisation by up-regulating tumour necrosis factor α-induced protein 3 (TNFAIP3), a negative regulator of </w:t>
      </w:r>
      <w:proofErr w:type="spellStart"/>
      <w:r>
        <w:t>NFκB</w:t>
      </w:r>
      <w:proofErr w:type="spellEnd"/>
      <w:r>
        <w:t xml:space="preserve"> which is located downstream of the TLR4 signalling pathway </w:t>
      </w:r>
      <w:r w:rsidR="0059538B">
        <w:fldChar w:fldCharType="begin">
          <w:fldData xml:space="preserve">PEVuZE5vdGU+PENpdGU+PEF1dGhvcj5TY2h1aWpzPC9BdXRob3I+PFllYXI+MjAxNTwvWWVhcj48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TA2LTEwPC9wYWdlcz48dm9sdW1lPjM0OTwvdm9sdW1lPjxudW1iZXI+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</w:fldData>
        </w:fldChar>
      </w:r>
      <w:r w:rsidR="0059538B">
        <w:instrText xml:space="preserve"> ADDIN EN.CITE </w:instrText>
      </w:r>
      <w:r w:rsidR="0059538B">
        <w:fldChar w:fldCharType="begin">
          <w:fldData xml:space="preserve">PEVuZE5vdGU+PENpdGU+PEF1dGhvcj5TY2h1aWpzPC9BdXRob3I+PFllYXI+MjAxNTwvWWVhcj48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TA2LTEwPC9wYWdlcz48dm9sdW1lPjM0OTwvdm9sdW1lPjxudW1iZXI+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</w:fldData>
        </w:fldChar>
      </w:r>
      <w:r w:rsidR="0059538B">
        <w:instrText xml:space="preserve"> ADDIN EN.CITE.DATA </w:instrText>
      </w:r>
      <w:r w:rsidR="0059538B">
        <w:fldChar w:fldCharType="end"/>
      </w:r>
      <w:r w:rsidR="0059538B">
        <w:fldChar w:fldCharType="separate"/>
      </w:r>
      <w:r w:rsidR="0059538B">
        <w:rPr>
          <w:noProof/>
        </w:rPr>
        <w:t>(13)</w:t>
      </w:r>
      <w:r w:rsidR="0059538B">
        <w:fldChar w:fldCharType="end"/>
      </w:r>
      <w:r>
        <w:t>.  Deletion of TNFAIP3 accentuates responses to HDM allergens with a T</w:t>
      </w:r>
      <w:r w:rsidRPr="004B7754">
        <w:rPr>
          <w:smallCaps/>
        </w:rPr>
        <w:t>h</w:t>
      </w:r>
      <w:r>
        <w:t xml:space="preserve">17 bias </w:t>
      </w:r>
      <w:r w:rsidR="0059538B">
        <w:fldChar w:fldCharType="begin">
          <w:fldData xml:space="preserve">PEVuZE5vdGU+PENpdGU+PEF1dGhvcj5TY2h1aWpzPC9BdXRob3I+PFllYXI+MjAxNTwvWWVhcj48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EwNi0xMDwvcGFnZXM+PHZvbHVtZT4zNDk8L3ZvbHVtZT48bnVt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NjIwLTE2MzMgZTEyPC9wYWdlcz48dm9sdW1lPjE0MTwvdm9sdW1lPjxudW1iZXI+
NTwvbnVtYmVyPjxkYXRlcz48eWVhcj4yMDE4PC95ZWFyPjxwdWItZGF0ZXM+PGRhdGU+TWF5PC9k
YXRlPjwvcHViLWRhdGVzPjwvZGF0ZXM+PGlzYm4+MTA5Ny02ODI1IChFbGVjdHJvbmljKSYjeEQ7
MDA5MS02NzQ5IChMaW5raW5nKTwvaXNibj48YWNjZXNzaW9uLW51bT4yODg4ODc4MjwvYWNjZXNz
aW9uLW51bT48dXJscz48cmVsYXRlZC11cmxzPjx1cmw+aHR0cDovL3d3dy5uY2JpLm5sbS5uaWgu
Z292L3B1Ym1lZC8yODg4ODc4MjwvdXJsPjwvcmVsYXRlZC11cmxzPjwvdXJscz48ZWxlY3Ryb25p
Yy1yZXNvdXJjZS1udW0+MTAuMTAxNi9qLmphY2kuMjAxNy4wOC4wMTI8L2VsZWN0cm9uaWMtcmVz
b3VyY2UtbnVtPjwvcmVjb3JkPjwvQ2l0ZT48L0VuZE5vdGU+
</w:fldData>
        </w:fldChar>
      </w:r>
      <w:r w:rsidR="0059538B">
        <w:instrText xml:space="preserve"> ADDIN EN.CITE </w:instrText>
      </w:r>
      <w:r w:rsidR="0059538B">
        <w:fldChar w:fldCharType="begin">
          <w:fldData xml:space="preserve">PEVuZE5vdGU+PENpdGU+PEF1dGhvcj5TY2h1aWpzPC9BdXRob3I+PFllYXI+MjAxNTwvWWVhcj48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EwNi0xMDwvcGFnZXM+PHZvbHVtZT4zNDk8L3ZvbHVtZT48bnVt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NjIwLTE2MzMgZTEyPC9wYWdlcz48dm9sdW1lPjE0MTwvdm9sdW1lPjxudW1iZXI+
NTwvbnVtYmVyPjxkYXRlcz48eWVhcj4yMDE4PC95ZWFyPjxwdWItZGF0ZXM+PGRhdGU+TWF5PC9k
YXRlPjwvcHViLWRhdGVzPjwvZGF0ZXM+PGlzYm4+MTA5Ny02ODI1IChFbGVjdHJvbmljKSYjeEQ7
MDA5MS02NzQ5IChMaW5raW5nKTwvaXNibj48YWNjZXNzaW9uLW51bT4yODg4ODc4MjwvYWNjZXNz
aW9uLW51bT48dXJscz48cmVsYXRlZC11cmxzPjx1cmw+aHR0cDovL3d3dy5uY2JpLm5sbS5uaWgu
Z292L3B1Ym1lZC8yODg4ODc4MjwvdXJsPjwvcmVsYXRlZC11cmxzPjwvdXJscz48ZWxlY3Ryb25p
Yy1yZXNvdXJjZS1udW0+MTAuMTAxNi9qLmphY2kuMjAxNy4wOC4wMTI8L2VsZWN0cm9uaWMtcmVz
b3VyY2UtbnVtPjwvcmVjb3JkPjwvQ2l0ZT48L0VuZE5vdGU+
</w:fldData>
        </w:fldChar>
      </w:r>
      <w:r w:rsidR="0059538B">
        <w:instrText xml:space="preserve"> ADDIN EN.CITE.DATA </w:instrText>
      </w:r>
      <w:r w:rsidR="0059538B">
        <w:fldChar w:fldCharType="end"/>
      </w:r>
      <w:r w:rsidR="0059538B">
        <w:fldChar w:fldCharType="separate"/>
      </w:r>
      <w:r w:rsidR="0059538B">
        <w:rPr>
          <w:noProof/>
        </w:rPr>
        <w:t>(13, 35)</w:t>
      </w:r>
      <w:r w:rsidR="0059538B">
        <w:fldChar w:fldCharType="end"/>
      </w:r>
      <w:r>
        <w:t xml:space="preserve">.  In contrast, deficiency in </w:t>
      </w:r>
      <w:proofErr w:type="spellStart"/>
      <w:r>
        <w:t>acyloxyacyl</w:t>
      </w:r>
      <w:proofErr w:type="spellEnd"/>
      <w:r>
        <w:t xml:space="preserve"> hydrolase </w:t>
      </w:r>
      <w:r w:rsidR="00926C2C">
        <w:t xml:space="preserve">in mice </w:t>
      </w:r>
      <w:r>
        <w:t>produces a refractoriness to HDM stimulation as a consequence of</w:t>
      </w:r>
      <w:r w:rsidR="00926C2C">
        <w:t xml:space="preserve"> </w:t>
      </w:r>
      <w:r w:rsidR="005C0DA1">
        <w:t>tolerance</w:t>
      </w:r>
      <w:r w:rsidR="00926C2C">
        <w:t xml:space="preserve"> of</w:t>
      </w:r>
      <w:r>
        <w:t xml:space="preserve"> airway epithelial cells</w:t>
      </w:r>
      <w:r w:rsidR="00926C2C">
        <w:t xml:space="preserve"> to LPS</w:t>
      </w:r>
      <w:r>
        <w:t xml:space="preserve"> </w:t>
      </w:r>
      <w:r w:rsidR="0059538B">
        <w:fldChar w:fldCharType="begin">
          <w:fldData xml:space="preserve">PEVuZE5vdGU+PENpdGU+PEF1dGhvcj5RaWFuPC9BdXRob3I+PFllYXI+MjAxODwvWWVhcj48UmVj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Mzk3LTI0MTI8L3BhZ2VzPjx2b2x1bWU+MjE1PC92b2x1bWU+PG51bWJlcj45PC9udW1i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</w:fldData>
        </w:fldChar>
      </w:r>
      <w:r w:rsidR="0059538B">
        <w:instrText xml:space="preserve"> ADDIN EN.CITE </w:instrText>
      </w:r>
      <w:r w:rsidR="0059538B">
        <w:fldChar w:fldCharType="begin">
          <w:fldData xml:space="preserve">PEVuZE5vdGU+PENpdGU+PEF1dGhvcj5RaWFuPC9BdXRob3I+PFllYXI+MjAxODwvWWVhcj48UmVj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Mzk3LTI0MTI8L3BhZ2VzPjx2b2x1bWU+MjE1PC92b2x1bWU+PG51bWJlcj45PC9udW1i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</w:fldData>
        </w:fldChar>
      </w:r>
      <w:r w:rsidR="0059538B">
        <w:instrText xml:space="preserve"> ADDIN EN.CITE.DATA </w:instrText>
      </w:r>
      <w:r w:rsidR="0059538B">
        <w:fldChar w:fldCharType="end"/>
      </w:r>
      <w:r w:rsidR="0059538B">
        <w:fldChar w:fldCharType="separate"/>
      </w:r>
      <w:r w:rsidR="0059538B">
        <w:rPr>
          <w:noProof/>
        </w:rPr>
        <w:t>(36)</w:t>
      </w:r>
      <w:r w:rsidR="0059538B">
        <w:fldChar w:fldCharType="end"/>
      </w:r>
      <w:r>
        <w:t xml:space="preserve">.    </w:t>
      </w:r>
    </w:p>
    <w:p w14:paraId="211F1EB6" w14:textId="77777777" w:rsidR="003F58F2" w:rsidRDefault="003F58F2" w:rsidP="0028372B">
      <w:pPr>
        <w:spacing w:line="480" w:lineRule="auto"/>
      </w:pPr>
    </w:p>
    <w:p w14:paraId="4D50DDD2" w14:textId="635530B6" w:rsidR="0028372B" w:rsidRDefault="003F58F2" w:rsidP="0028372B">
      <w:pPr>
        <w:spacing w:line="480" w:lineRule="auto"/>
      </w:pPr>
      <w:r>
        <w:lastRenderedPageBreak/>
        <w:t>The over-arching influence of TLR4 in the initiation of allergy to inhaled HDM extracts in experimental models</w:t>
      </w:r>
      <w:r w:rsidR="00C70356">
        <w:t>,</w:t>
      </w:r>
      <w:r>
        <w:t xml:space="preserve"> and its association </w:t>
      </w:r>
      <w:r w:rsidR="00EC5B38">
        <w:t xml:space="preserve">with asthma </w:t>
      </w:r>
      <w:r>
        <w:t>as a risk factor raises questions about its mechanism(s) of ligation, its regulation and whether the principles apply to HDM allergens encountered via the nasal airways or through the skin.</w:t>
      </w:r>
      <w:r w:rsidRPr="0028372B">
        <w:t xml:space="preserve"> </w:t>
      </w:r>
      <w:r>
        <w:t xml:space="preserve"> </w:t>
      </w:r>
      <w:r w:rsidR="005A699A">
        <w:t xml:space="preserve"> In attempting to resolve the complexities of TLR4 in allergy it is important to consider that while LPS is a ligand for the receptor and LPS exposure is associated with disease risk, it is but one known binding partner for TLR4.</w:t>
      </w:r>
      <w:r w:rsidR="00B81FE3">
        <w:t xml:space="preserve">  </w:t>
      </w:r>
      <w:r w:rsidR="005A699A">
        <w:t xml:space="preserve"> In particular, the binding modes of host-derived endogenous ligands of TLR4 may </w:t>
      </w:r>
      <w:r w:rsidR="00926C2C">
        <w:t>differ</w:t>
      </w:r>
      <w:r w:rsidR="005A699A">
        <w:t xml:space="preserve"> significantly from LPS and operate receptor signalling</w:t>
      </w:r>
      <w:r w:rsidR="00926C2C">
        <w:t xml:space="preserve"> with biased </w:t>
      </w:r>
      <w:proofErr w:type="spellStart"/>
      <w:r w:rsidR="00926C2C">
        <w:t>agonism</w:t>
      </w:r>
      <w:proofErr w:type="spellEnd"/>
      <w:r w:rsidR="00926C2C">
        <w:t xml:space="preserve">.   </w:t>
      </w:r>
      <w:r w:rsidR="00B81FE3">
        <w:t>Furthermore, the overall consequence of TLR4 ligation will be determined by the interplay of factors which regulate the availability of ligands at receptor</w:t>
      </w:r>
      <w:r w:rsidR="00ED541B">
        <w:t>s</w:t>
      </w:r>
      <w:r w:rsidR="00B81FE3">
        <w:t xml:space="preserve"> and</w:t>
      </w:r>
      <w:r w:rsidR="00ED541B">
        <w:t xml:space="preserve"> the </w:t>
      </w:r>
      <w:proofErr w:type="spellStart"/>
      <w:r w:rsidR="00ED541B">
        <w:t>activatability</w:t>
      </w:r>
      <w:proofErr w:type="spellEnd"/>
      <w:r w:rsidR="00ED541B">
        <w:t xml:space="preserve"> of the latter.  While there is </w:t>
      </w:r>
      <w:r w:rsidR="00953B02">
        <w:t>an evolving</w:t>
      </w:r>
      <w:r w:rsidR="00ED541B">
        <w:t xml:space="preserve"> understanding of these relationships for LPS and TLR4, almost nothing is known about the dynamic and kinetic events </w:t>
      </w:r>
      <w:r w:rsidR="00953B02">
        <w:t>which determine</w:t>
      </w:r>
      <w:r w:rsidR="00ED541B">
        <w:t xml:space="preserve"> the activation of TLR4 by endogenous ligands. </w:t>
      </w:r>
      <w:r w:rsidR="00B81FE3">
        <w:t xml:space="preserve"> </w:t>
      </w:r>
      <w:r w:rsidR="005C0DA1">
        <w:t>Gaining further i</w:t>
      </w:r>
      <w:r w:rsidR="00926C2C">
        <w:t>nsight into these complexities requires a</w:t>
      </w:r>
      <w:r w:rsidR="001B64B0">
        <w:t xml:space="preserve"> powerful</w:t>
      </w:r>
      <w:r w:rsidR="00926C2C">
        <w:t xml:space="preserve"> range of investigative techniques and experimental models.</w:t>
      </w:r>
      <w:r w:rsidR="005A699A">
        <w:t xml:space="preserve">  </w:t>
      </w:r>
    </w:p>
    <w:p w14:paraId="4E0AAA73" w14:textId="77777777" w:rsidR="00FD06D5" w:rsidRDefault="00FD06D5" w:rsidP="0095005F">
      <w:pPr>
        <w:spacing w:line="480" w:lineRule="auto"/>
        <w:rPr>
          <w:i/>
        </w:rPr>
      </w:pPr>
    </w:p>
    <w:p w14:paraId="53B5D284" w14:textId="603EE4CD" w:rsidR="002E6A6D" w:rsidRPr="002E6A6D" w:rsidRDefault="002E6A6D" w:rsidP="0095005F">
      <w:pPr>
        <w:spacing w:line="480" w:lineRule="auto"/>
        <w:rPr>
          <w:i/>
        </w:rPr>
      </w:pPr>
      <w:r w:rsidRPr="002E6A6D">
        <w:rPr>
          <w:i/>
        </w:rPr>
        <w:t>Group 2 HDM allergens and TLR4</w:t>
      </w:r>
    </w:p>
    <w:p w14:paraId="3B428327" w14:textId="318CAAB0" w:rsidR="00CE70AA" w:rsidRDefault="00FD1AD1" w:rsidP="0095005F">
      <w:pPr>
        <w:spacing w:line="480" w:lineRule="auto"/>
      </w:pPr>
      <w:r>
        <w:t xml:space="preserve">The first mechanistic connection between HDM allergens and TLR4 came from studies of group 2 allergens.  </w:t>
      </w:r>
      <w:r w:rsidR="00B56D0E">
        <w:t>Through</w:t>
      </w:r>
      <w:r w:rsidR="0039014D">
        <w:t xml:space="preserve"> </w:t>
      </w:r>
      <w:r w:rsidR="004E6E7F">
        <w:t xml:space="preserve">their </w:t>
      </w:r>
      <w:r w:rsidR="0039014D">
        <w:t>structural homolog</w:t>
      </w:r>
      <w:r w:rsidR="00B56D0E">
        <w:t>y with</w:t>
      </w:r>
      <w:r w:rsidR="0039014D">
        <w:t xml:space="preserve"> </w:t>
      </w:r>
      <w:r w:rsidR="00955CEF">
        <w:t>myeloid differentiation factor-2 (</w:t>
      </w:r>
      <w:r w:rsidR="0039014D">
        <w:t>MD-2</w:t>
      </w:r>
      <w:r w:rsidR="00955CEF">
        <w:t>)</w:t>
      </w:r>
      <w:r w:rsidR="0039014D">
        <w:t xml:space="preserve">, the co-receptor of TLR4 </w:t>
      </w:r>
      <w:r w:rsidR="00EE0630">
        <w:t>which binds LPS</w:t>
      </w:r>
      <w:r w:rsidR="00A97939">
        <w:t>,</w:t>
      </w:r>
      <w:r w:rsidR="005827A0">
        <w:t xml:space="preserve"> </w:t>
      </w:r>
      <w:r w:rsidR="005A4476">
        <w:t>group 2 allergens</w:t>
      </w:r>
      <w:r w:rsidR="00DB13F9">
        <w:t xml:space="preserve"> </w:t>
      </w:r>
      <w:r w:rsidR="005827A0">
        <w:t xml:space="preserve">can substitute for </w:t>
      </w:r>
      <w:r w:rsidR="00955CEF">
        <w:t>MD-2</w:t>
      </w:r>
      <w:r w:rsidR="005827A0">
        <w:t xml:space="preserve"> in facili</w:t>
      </w:r>
      <w:r w:rsidR="00344E3D">
        <w:t>tating LPS-triggered TLR4 signalling</w:t>
      </w:r>
      <w:r w:rsidR="00254DC5">
        <w:t xml:space="preserve"> </w:t>
      </w:r>
      <w:r w:rsidR="0059538B">
        <w:fldChar w:fldCharType="begin">
          <w:fldData xml:space="preserve">PEVuZE5vdGU+PENpdGU+PEF1dGhvcj5Ucm9tcGV0dGU8L0F1dGhvcj48WWVhcj4yMDA5PC9ZZWFy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1LTg8L3BhZ2Vz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</w:fldData>
        </w:fldChar>
      </w:r>
      <w:r w:rsidR="0059538B">
        <w:instrText xml:space="preserve"> ADDIN EN.CITE </w:instrText>
      </w:r>
      <w:r w:rsidR="0059538B">
        <w:fldChar w:fldCharType="begin">
          <w:fldData xml:space="preserve">PEVuZE5vdGU+PENpdGU+PEF1dGhvcj5Ucm9tcGV0dGU8L0F1dGhvcj48WWVhcj4yMDA5PC9ZZWFy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1LTg8L3BhZ2Vz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</w:fldData>
        </w:fldChar>
      </w:r>
      <w:r w:rsidR="0059538B">
        <w:instrText xml:space="preserve"> ADDIN EN.CITE.DATA </w:instrText>
      </w:r>
      <w:r w:rsidR="0059538B">
        <w:fldChar w:fldCharType="end"/>
      </w:r>
      <w:r w:rsidR="0059538B">
        <w:fldChar w:fldCharType="separate"/>
      </w:r>
      <w:r w:rsidR="0059538B">
        <w:rPr>
          <w:noProof/>
        </w:rPr>
        <w:t>(37)</w:t>
      </w:r>
      <w:r w:rsidR="0059538B">
        <w:fldChar w:fldCharType="end"/>
      </w:r>
      <w:r w:rsidR="00344E3D">
        <w:t>.</w:t>
      </w:r>
      <w:r w:rsidR="00A01993">
        <w:t xml:space="preserve"> </w:t>
      </w:r>
      <w:r w:rsidR="00841112">
        <w:t xml:space="preserve"> </w:t>
      </w:r>
      <w:r w:rsidR="004E6E7F">
        <w:t>This provides</w:t>
      </w:r>
      <w:r w:rsidR="00A96FAB">
        <w:t xml:space="preserve"> </w:t>
      </w:r>
      <w:r w:rsidR="00823ECE">
        <w:t>insight into how HDM allergens may be linked to the vital role of TLR4</w:t>
      </w:r>
      <w:r w:rsidR="00DC595B">
        <w:t xml:space="preserve"> (</w:t>
      </w:r>
      <w:r w:rsidR="00DC595B">
        <w:rPr>
          <w:b/>
        </w:rPr>
        <w:t>Figure 1)</w:t>
      </w:r>
      <w:r w:rsidR="00E76852">
        <w:t xml:space="preserve">.  </w:t>
      </w:r>
      <w:r w:rsidR="004C75F7">
        <w:t>For T</w:t>
      </w:r>
      <w:r w:rsidR="004C75F7" w:rsidRPr="004C75F7">
        <w:rPr>
          <w:smallCaps/>
        </w:rPr>
        <w:t>h</w:t>
      </w:r>
      <w:r w:rsidR="004C75F7">
        <w:t>2-mediated responses, f</w:t>
      </w:r>
      <w:r w:rsidR="004E6E7F">
        <w:t xml:space="preserve">indings </w:t>
      </w:r>
      <w:r w:rsidR="007732EA">
        <w:t>suggest a dominant role for TLR4 expression by structural cells</w:t>
      </w:r>
      <w:r w:rsidR="00942080">
        <w:t xml:space="preserve"> </w:t>
      </w:r>
      <w:r w:rsidR="0059538B">
        <w:fldChar w:fldCharType="begin">
          <w:fldData xml:space="preserve">PEVuZE5vdGU+PENpdGU+PEF1dGhvcj5IYW1tYWQ8L0F1dGhvcj48WWVhcj4yMDA5PC9ZZWFyPjxS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MC02PC9wYWdlcz48dm9sdW1lPjE1PC92b2x1bWU+PG51bWJlcj40PC9udW1i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</w:fldData>
        </w:fldChar>
      </w:r>
      <w:r w:rsidR="0059538B">
        <w:instrText xml:space="preserve"> ADDIN EN.CITE </w:instrText>
      </w:r>
      <w:r w:rsidR="0059538B">
        <w:fldChar w:fldCharType="begin">
          <w:fldData xml:space="preserve">PEVuZE5vdGU+PENpdGU+PEF1dGhvcj5IYW1tYWQ8L0F1dGhvcj48WWVhcj4yMDA5PC9ZZWFyPjxS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MC02PC9wYWdlcz48dm9sdW1lPjE1PC92b2x1bWU+PG51bWJlcj40PC9udW1i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</w:fldData>
        </w:fldChar>
      </w:r>
      <w:r w:rsidR="0059538B">
        <w:instrText xml:space="preserve"> ADDIN EN.CITE.DATA </w:instrText>
      </w:r>
      <w:r w:rsidR="0059538B">
        <w:fldChar w:fldCharType="end"/>
      </w:r>
      <w:r w:rsidR="0059538B">
        <w:fldChar w:fldCharType="separate"/>
      </w:r>
      <w:r w:rsidR="0059538B">
        <w:rPr>
          <w:noProof/>
        </w:rPr>
        <w:t>(21)</w:t>
      </w:r>
      <w:r w:rsidR="0059538B">
        <w:fldChar w:fldCharType="end"/>
      </w:r>
      <w:r w:rsidR="00B56D0E">
        <w:t>,</w:t>
      </w:r>
      <w:r w:rsidR="00EF4518">
        <w:t xml:space="preserve"> implying that </w:t>
      </w:r>
      <w:r w:rsidR="00D8315D">
        <w:t xml:space="preserve">the </w:t>
      </w:r>
      <w:r w:rsidR="00EF4518">
        <w:t>localisation</w:t>
      </w:r>
      <w:r w:rsidR="002E4D25">
        <w:t xml:space="preserve"> of accessible TLR4 </w:t>
      </w:r>
      <w:r w:rsidR="00EF4518">
        <w:t xml:space="preserve">and </w:t>
      </w:r>
      <w:r w:rsidR="002E4D25">
        <w:t xml:space="preserve">its </w:t>
      </w:r>
      <w:r w:rsidR="00EF4518">
        <w:t xml:space="preserve">regulation </w:t>
      </w:r>
      <w:r w:rsidR="00681616">
        <w:t xml:space="preserve">in the airway epithelium </w:t>
      </w:r>
      <w:r w:rsidR="003D0BF0">
        <w:t>are</w:t>
      </w:r>
      <w:r w:rsidR="00681616">
        <w:t xml:space="preserve"> paramount.  Under quiescent conditions, TLR4 </w:t>
      </w:r>
      <w:r w:rsidR="00D8315D">
        <w:t>in</w:t>
      </w:r>
      <w:r w:rsidR="00767C5B">
        <w:t xml:space="preserve"> epithelial cells</w:t>
      </w:r>
      <w:r w:rsidR="00681616">
        <w:t xml:space="preserve"> </w:t>
      </w:r>
      <w:r w:rsidR="00267E82">
        <w:t>may be mainly</w:t>
      </w:r>
      <w:r w:rsidR="00D8315D" w:rsidRPr="00D8315D">
        <w:t xml:space="preserve"> </w:t>
      </w:r>
      <w:r w:rsidR="00D8315D">
        <w:t>compartmentalised within endosomes or expressed</w:t>
      </w:r>
      <w:r w:rsidR="00267E82">
        <w:t xml:space="preserve"> </w:t>
      </w:r>
      <w:proofErr w:type="spellStart"/>
      <w:r w:rsidR="00267E82">
        <w:t>basolateral</w:t>
      </w:r>
      <w:r w:rsidR="00D8315D">
        <w:t>ly</w:t>
      </w:r>
      <w:proofErr w:type="spellEnd"/>
      <w:r w:rsidR="00267E82">
        <w:t xml:space="preserve">, with </w:t>
      </w:r>
      <w:r w:rsidR="00D8315D">
        <w:t>its</w:t>
      </w:r>
      <w:r w:rsidR="004C75F7">
        <w:t xml:space="preserve"> intramembrane</w:t>
      </w:r>
      <w:r w:rsidR="00267E82">
        <w:t xml:space="preserve"> mobility constrained by the ‘fence’ function of tight junctions (TJs)</w:t>
      </w:r>
      <w:r w:rsidR="00254DC5">
        <w:t xml:space="preserve"> </w:t>
      </w:r>
      <w:r w:rsidR="0059538B">
        <w:fldChar w:fldCharType="begin">
          <w:fldData xml:space="preserve">PEVuZE5vdGU+PENpdGU+PEF1dGhvcj5aaGFuZzwvQXV0aG9yPjxZZWFyPjIwMTg8L1llYXI+PFJl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NzEyLTg8L3Bh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c3Ny04MzwvcGFnZXM+PHZvbHVtZT4zMDwvdm9sdW1lPjxudW1iZXI+NjwvbnVtYmVyPjxr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==
</w:fldData>
        </w:fldChar>
      </w:r>
      <w:r w:rsidR="0059538B">
        <w:instrText xml:space="preserve"> ADDIN EN.CITE </w:instrText>
      </w:r>
      <w:r w:rsidR="0059538B">
        <w:fldChar w:fldCharType="begin">
          <w:fldData xml:space="preserve">PEVuZE5vdGU+PENpdGU+PEF1dGhvcj5aaGFuZzwvQXV0aG9yPjxZZWFyPjIwMTg8L1llYXI+PFJl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yNzEyLTg8L3Bh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2, 38-40)</w:t>
      </w:r>
      <w:r w:rsidR="0059538B">
        <w:fldChar w:fldCharType="end"/>
      </w:r>
      <w:r w:rsidR="00267E82">
        <w:t>.</w:t>
      </w:r>
      <w:r w:rsidR="00767C5B">
        <w:t xml:space="preserve"> </w:t>
      </w:r>
      <w:r w:rsidR="00244BDD">
        <w:t xml:space="preserve"> </w:t>
      </w:r>
      <w:r w:rsidR="00993ED8">
        <w:t xml:space="preserve">The </w:t>
      </w:r>
      <w:r w:rsidR="00274B21">
        <w:t xml:space="preserve">relative </w:t>
      </w:r>
      <w:proofErr w:type="spellStart"/>
      <w:r w:rsidR="00274B21">
        <w:t>impermeability</w:t>
      </w:r>
      <w:proofErr w:type="spellEnd"/>
      <w:r w:rsidR="00274B21">
        <w:t xml:space="preserve"> of the airway epithelium</w:t>
      </w:r>
      <w:r w:rsidR="00993ED8">
        <w:t xml:space="preserve"> to </w:t>
      </w:r>
      <w:r w:rsidR="00C233DE">
        <w:t xml:space="preserve">intact </w:t>
      </w:r>
      <w:r w:rsidR="00DE5C48">
        <w:t xml:space="preserve">native </w:t>
      </w:r>
      <w:r w:rsidR="00993ED8">
        <w:t>Der p 2</w:t>
      </w:r>
      <w:r w:rsidR="008F0A00">
        <w:t xml:space="preserve"> (prepared by </w:t>
      </w:r>
      <w:proofErr w:type="spellStart"/>
      <w:r w:rsidR="004E4731">
        <w:t>immunoaffinity</w:t>
      </w:r>
      <w:proofErr w:type="spellEnd"/>
      <w:r w:rsidR="004E4731">
        <w:t xml:space="preserve"> </w:t>
      </w:r>
      <w:r w:rsidR="004E4731">
        <w:lastRenderedPageBreak/>
        <w:t>chromatography with acid elution and polishing by size exclusion)</w:t>
      </w:r>
      <w:r w:rsidR="00DE5C48">
        <w:t xml:space="preserve"> has been noted.  This suggests</w:t>
      </w:r>
      <w:r w:rsidR="00E533DC">
        <w:t xml:space="preserve"> a necessity for</w:t>
      </w:r>
      <w:r w:rsidR="00C233DE">
        <w:t xml:space="preserve"> derogation of the </w:t>
      </w:r>
      <w:r w:rsidR="00A30D8A">
        <w:t>TJ barrier by group 1 HDM allergen</w:t>
      </w:r>
      <w:r w:rsidR="00823AC8">
        <w:t>s</w:t>
      </w:r>
      <w:r w:rsidR="004842E7">
        <w:t xml:space="preserve"> for optimal interaction between Der p 2 and</w:t>
      </w:r>
      <w:r w:rsidR="00125C00">
        <w:t xml:space="preserve"> cell surface</w:t>
      </w:r>
      <w:r w:rsidR="004842E7">
        <w:t xml:space="preserve"> TLR4</w:t>
      </w:r>
      <w:r w:rsidR="002E0C09">
        <w:t xml:space="preserve">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823AC8">
        <w:t xml:space="preserve">, a process which </w:t>
      </w:r>
      <w:r w:rsidR="00B24C9D">
        <w:t xml:space="preserve">would </w:t>
      </w:r>
      <w:r w:rsidR="00337FD9">
        <w:t xml:space="preserve">incidentally </w:t>
      </w:r>
      <w:r w:rsidR="00B24C9D">
        <w:t xml:space="preserve">facilitate </w:t>
      </w:r>
      <w:r w:rsidR="00337FD9">
        <w:t xml:space="preserve">the </w:t>
      </w:r>
      <w:r w:rsidR="00B24C9D">
        <w:t xml:space="preserve">apical presentation of </w:t>
      </w:r>
      <w:r w:rsidR="00337FD9">
        <w:t>the receptor</w:t>
      </w:r>
      <w:r w:rsidR="001068C6">
        <w:t>.</w:t>
      </w:r>
      <w:r w:rsidR="003A3502">
        <w:t xml:space="preserve">  This co-dependence </w:t>
      </w:r>
      <w:r w:rsidR="00F46AEA">
        <w:t xml:space="preserve">of group 1 and group 2 allergens in epithelia with intact TJs </w:t>
      </w:r>
      <w:r w:rsidR="00E1525D">
        <w:t xml:space="preserve">provides </w:t>
      </w:r>
      <w:r w:rsidR="00A266F1">
        <w:t>a rationale to reconcile the</w:t>
      </w:r>
      <w:r w:rsidR="00E1525D">
        <w:t xml:space="preserve"> </w:t>
      </w:r>
      <w:r w:rsidR="00F029F3">
        <w:t xml:space="preserve">indispensability of TLR4 signalling </w:t>
      </w:r>
      <w:r w:rsidR="00AA7846">
        <w:t>with the dominance of</w:t>
      </w:r>
      <w:r w:rsidR="00F029F3">
        <w:t xml:space="preserve"> protease activity in </w:t>
      </w:r>
      <w:r w:rsidR="007A00D9">
        <w:t xml:space="preserve">promoting </w:t>
      </w:r>
      <w:r w:rsidR="00DB55CB">
        <w:t>responses to HDM allergens</w:t>
      </w:r>
      <w:r w:rsidR="00231B85">
        <w:t xml:space="preserve"> in mouse models</w:t>
      </w:r>
      <w:r w:rsidR="00A266F1">
        <w:t xml:space="preserve"> </w:t>
      </w:r>
      <w:r w:rsidR="0059538B">
        <w:fldChar w:fldCharType="begin">
          <w:fldData xml:space="preserve">PEVuZE5vdGU+PENpdGU+PEF1dGhvcj5aaGFuZzwvQXV0aG9yPjxZZWFyPjIwMTg8L1llYXI+PFJl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DwvUmVjTnVtPjxEaXNwbGF5VGV4dD4oNDEsIDQyKTwvRGlzcGxheVRleHQ+PHJlY29y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 42)</w:t>
      </w:r>
      <w:r w:rsidR="0059538B">
        <w:fldChar w:fldCharType="end"/>
      </w:r>
      <w:r w:rsidR="00DB55CB">
        <w:t>.</w:t>
      </w:r>
      <w:r w:rsidR="000D6A7E">
        <w:t xml:space="preserve"> </w:t>
      </w:r>
      <w:r w:rsidR="00993ED8">
        <w:t xml:space="preserve"> </w:t>
      </w:r>
    </w:p>
    <w:p w14:paraId="03805843" w14:textId="77777777" w:rsidR="002E6A6D" w:rsidRDefault="002E6A6D" w:rsidP="0095005F">
      <w:pPr>
        <w:spacing w:line="480" w:lineRule="auto"/>
      </w:pPr>
    </w:p>
    <w:p w14:paraId="4DB108C9" w14:textId="6DC6C3AD" w:rsidR="00EB0C1D" w:rsidRPr="002E6A6D" w:rsidRDefault="002E6A6D" w:rsidP="0095005F">
      <w:pPr>
        <w:spacing w:line="480" w:lineRule="auto"/>
        <w:rPr>
          <w:i/>
        </w:rPr>
      </w:pPr>
      <w:r w:rsidRPr="002E6A6D">
        <w:rPr>
          <w:i/>
        </w:rPr>
        <w:t>Group 1 HDM allergens and TLR4</w:t>
      </w:r>
    </w:p>
    <w:p w14:paraId="2C3068F0" w14:textId="65C64BEE" w:rsidR="00BD10D0" w:rsidRDefault="00A96962" w:rsidP="00BD10D0">
      <w:pPr>
        <w:spacing w:line="480" w:lineRule="auto"/>
      </w:pPr>
      <w:r>
        <w:t xml:space="preserve">The </w:t>
      </w:r>
      <w:proofErr w:type="spellStart"/>
      <w:r>
        <w:t>adjuvanticity</w:t>
      </w:r>
      <w:proofErr w:type="spellEnd"/>
      <w:r>
        <w:t xml:space="preserve"> of certain HDM allergens is pivotal</w:t>
      </w:r>
      <w:r w:rsidR="00F003F5">
        <w:t xml:space="preserve"> </w:t>
      </w:r>
      <w:r w:rsidR="001A5406">
        <w:t xml:space="preserve">in the development of </w:t>
      </w:r>
      <w:r w:rsidR="00AB4EA6">
        <w:t xml:space="preserve">allergic </w:t>
      </w:r>
      <w:r w:rsidR="001A5406">
        <w:t>sensitisation</w:t>
      </w:r>
      <w:r w:rsidR="00F02B03">
        <w:t xml:space="preserve"> and</w:t>
      </w:r>
      <w:r w:rsidR="00B9535E">
        <w:t xml:space="preserve"> </w:t>
      </w:r>
      <w:r w:rsidR="00E14E56">
        <w:t>influences</w:t>
      </w:r>
      <w:r w:rsidR="00731251">
        <w:t xml:space="preserve"> the </w:t>
      </w:r>
      <w:r w:rsidR="003F6227">
        <w:t>responses to</w:t>
      </w:r>
      <w:r w:rsidR="00A1017E">
        <w:t xml:space="preserve"> HDM allergens</w:t>
      </w:r>
      <w:r w:rsidR="00B9535E">
        <w:t xml:space="preserve"> </w:t>
      </w:r>
      <w:r w:rsidR="00F41E53">
        <w:t>lacking</w:t>
      </w:r>
      <w:r w:rsidR="00B9535E">
        <w:t xml:space="preserve"> such</w:t>
      </w:r>
      <w:r w:rsidR="00414779">
        <w:t xml:space="preserve"> bioactivity</w:t>
      </w:r>
      <w:r w:rsidR="00596B99">
        <w:t xml:space="preserve"> and</w:t>
      </w:r>
      <w:r w:rsidR="00B56D0E">
        <w:t>, similarly,</w:t>
      </w:r>
      <w:r w:rsidR="00596B99">
        <w:t xml:space="preserve"> allergens from unrelated sources</w:t>
      </w:r>
      <w:r w:rsidR="00C8732E">
        <w:t xml:space="preserve"> </w:t>
      </w:r>
      <w:r w:rsidR="0059538B">
        <w:fldChar w:fldCharType="begin">
          <w:fldData xml:space="preserve">PEVuZE5vdGU+PENpdGU+PEF1dGhvcj5aaGFuZzwvQXV0aG9yPjxZZWFyPjIwMTg8L1llYXI+PFJl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z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ExNTktNjM8L3BhZ2VzPjx2b2x1bWU+MzM8L3ZvbHVtZT48bnVt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Tg5Ny05MDI8L3BhZ2VzPjx2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</w:fldData>
        </w:fldChar>
      </w:r>
      <w:r w:rsidR="0059538B">
        <w:instrText xml:space="preserve"> ADDIN EN.CITE </w:instrText>
      </w:r>
      <w:r w:rsidR="0059538B">
        <w:fldChar w:fldCharType="begin">
          <w:fldData xml:space="preserve">PEVuZE5vdGU+PENpdGU+PEF1dGhvcj5aaGFuZzwvQXV0aG9yPjxZZWFyPjIwMTg8L1llYXI+PFJl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z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ExNTktNjM8L3BhZ2VzPjx2b2x1bWU+MzM8L3ZvbHVtZT48bnVt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Tg5Ny05MDI8L3BhZ2VzPjx2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</w:fldData>
        </w:fldChar>
      </w:r>
      <w:r w:rsidR="0059538B">
        <w:instrText xml:space="preserve"> ADDIN EN.CITE.DATA </w:instrText>
      </w:r>
      <w:r w:rsidR="0059538B">
        <w:fldChar w:fldCharType="end"/>
      </w:r>
      <w:r w:rsidR="0059538B">
        <w:fldChar w:fldCharType="separate"/>
      </w:r>
      <w:r w:rsidR="0059538B">
        <w:rPr>
          <w:noProof/>
        </w:rPr>
        <w:t>(1, 2, 42-46)</w:t>
      </w:r>
      <w:r w:rsidR="0059538B">
        <w:fldChar w:fldCharType="end"/>
      </w:r>
      <w:r w:rsidR="001A5406">
        <w:t>.</w:t>
      </w:r>
      <w:r w:rsidR="00596B99">
        <w:t xml:space="preserve">  </w:t>
      </w:r>
      <w:r w:rsidR="00BD10D0">
        <w:t xml:space="preserve"> Allergens with proteolytic activity have received most attention in this regard </w:t>
      </w:r>
      <w:r w:rsidR="0059538B">
        <w:fldChar w:fldCharType="begin"/>
      </w:r>
      <w:r w:rsidR="0059538B">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fldChar w:fldCharType="separate"/>
      </w:r>
      <w:r w:rsidR="0059538B">
        <w:rPr>
          <w:noProof/>
        </w:rPr>
        <w:t>(1)</w:t>
      </w:r>
      <w:r w:rsidR="0059538B">
        <w:fldChar w:fldCharType="end"/>
      </w:r>
      <w:r w:rsidR="00F02B03">
        <w:t xml:space="preserve">. </w:t>
      </w:r>
      <w:r w:rsidR="00BD10D0">
        <w:t xml:space="preserve"> </w:t>
      </w:r>
      <w:r w:rsidR="000832E3">
        <w:t xml:space="preserve"> </w:t>
      </w:r>
      <w:r w:rsidR="00BD10D0">
        <w:t xml:space="preserve">By Referee request, we were asked to consider a paper which apparently refutes the contention that HDM proteases contribute to allergic sensitisation.  The study by Post </w:t>
      </w:r>
      <w:r w:rsidR="00BD10D0" w:rsidRPr="00F02B03">
        <w:rPr>
          <w:i/>
        </w:rPr>
        <w:t>et al.</w:t>
      </w:r>
      <w:r w:rsidR="00F02B03">
        <w:t xml:space="preserve"> </w: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 </w:instrTex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47)</w:t>
      </w:r>
      <w:r w:rsidR="0059538B">
        <w:fldChar w:fldCharType="end"/>
      </w:r>
      <w:r w:rsidR="00BD10D0">
        <w:t xml:space="preserve"> investigated the composition of different HDM extracts and their effects on allergic sensitisation</w:t>
      </w:r>
      <w:r w:rsidR="00263209">
        <w:t xml:space="preserve"> – a topic which</w:t>
      </w:r>
      <w:r w:rsidR="00BD10D0">
        <w:t xml:space="preserve"> has relevance to understanding immune responses in the airways and </w:t>
      </w:r>
      <w:r w:rsidR="00263209">
        <w:t xml:space="preserve">which </w:t>
      </w:r>
      <w:r w:rsidR="00BD10D0">
        <w:t xml:space="preserve">is also of pragmatic importance given the widespread use of allergen extracts as experimental tools. </w:t>
      </w:r>
      <w:r w:rsidR="00B372E7">
        <w:t xml:space="preserve"> </w:t>
      </w:r>
      <w:r w:rsidR="00BD10D0">
        <w:t xml:space="preserve"> While these reagents have convenience, differences in their composition and methods of manufacture</w:t>
      </w:r>
      <w:r w:rsidR="00E21873">
        <w:t xml:space="preserve"> can</w:t>
      </w:r>
      <w:r w:rsidR="00BD10D0">
        <w:t xml:space="preserve"> introduce </w:t>
      </w:r>
      <w:r w:rsidR="00B372E7">
        <w:t xml:space="preserve">some </w:t>
      </w:r>
      <w:r w:rsidR="00BD10D0">
        <w:t>problems for reproducibility and data interpretation</w:t>
      </w:r>
      <w:r w:rsidR="00501FBB">
        <w:t>.  T</w:t>
      </w:r>
      <w:r w:rsidR="005536A2">
        <w:t>h</w:t>
      </w:r>
      <w:r w:rsidR="00263209">
        <w:t xml:space="preserve">is paper is </w:t>
      </w:r>
      <w:r w:rsidR="00585E22">
        <w:t>instructive in this regard</w:t>
      </w:r>
      <w:r w:rsidR="008B14DF">
        <w:t xml:space="preserve"> as </w:t>
      </w:r>
      <w:r w:rsidR="00263209">
        <w:t>it</w:t>
      </w:r>
      <w:r w:rsidR="00BD10D0">
        <w:t xml:space="preserve"> invites inferences to be drawn between strands of data for biochemical activity and effector responses evoked </w:t>
      </w:r>
      <w:r w:rsidR="00BD10D0" w:rsidRPr="00421413">
        <w:rPr>
          <w:i/>
        </w:rPr>
        <w:t>in vitro</w:t>
      </w:r>
      <w:r w:rsidR="00BD10D0">
        <w:t xml:space="preserve"> and in </w:t>
      </w:r>
      <w:r w:rsidR="00BD10D0" w:rsidRPr="00421413">
        <w:rPr>
          <w:i/>
        </w:rPr>
        <w:t>vivo</w:t>
      </w:r>
      <w:r w:rsidR="00F02B03">
        <w:t xml:space="preserve"> </w: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 </w:instrTex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47)</w:t>
      </w:r>
      <w:r w:rsidR="0059538B">
        <w:fldChar w:fldCharType="end"/>
      </w:r>
      <w:r w:rsidR="00BD10D0">
        <w:t xml:space="preserve">.  However, it did not </w:t>
      </w:r>
      <w:r w:rsidR="0086540B">
        <w:t xml:space="preserve">seek to </w:t>
      </w:r>
      <w:r w:rsidR="00BD10D0">
        <w:t xml:space="preserve">address any mechanism by direct intervention in an </w:t>
      </w:r>
      <w:r w:rsidR="00BD10D0" w:rsidRPr="00421413">
        <w:rPr>
          <w:i/>
        </w:rPr>
        <w:t>in vivo</w:t>
      </w:r>
      <w:r w:rsidR="00BD10D0">
        <w:t xml:space="preserve"> setting.  The findings are </w:t>
      </w:r>
      <w:r w:rsidR="00263209">
        <w:t>worth</w:t>
      </w:r>
      <w:r w:rsidR="00BD10D0">
        <w:t xml:space="preserve"> discussion because they neatly encapsulate the technical barriers which must be confronted in defining the nature of extracted material and which may significantly affect the interpretation of mechanistic immunology studies conducted with such extracts.  The lack, at the time that work was undertaken, of optimised substrates and suitably selective and potent inhibitors to measure true active site concentrations of </w:t>
      </w:r>
      <w:r w:rsidR="00BD10D0">
        <w:lastRenderedPageBreak/>
        <w:t xml:space="preserve">defined components is reflected in the data reported in that manuscript, some of which is puzzling and some apparently contradictory.  </w:t>
      </w:r>
      <w:r w:rsidR="00F02B03">
        <w:t xml:space="preserve"> </w:t>
      </w:r>
      <w:r w:rsidR="00BD10D0">
        <w:t xml:space="preserve">A conclusion of Post </w:t>
      </w:r>
      <w:r w:rsidR="00BD10D0" w:rsidRPr="00F02B03">
        <w:rPr>
          <w:i/>
        </w:rPr>
        <w:t>et al.</w:t>
      </w:r>
      <w:r w:rsidR="00F02B03">
        <w:t xml:space="preserve"> </w: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 </w:instrTex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47)</w:t>
      </w:r>
      <w:r w:rsidR="0059538B">
        <w:fldChar w:fldCharType="end"/>
      </w:r>
      <w:r w:rsidR="00BD10D0">
        <w:t xml:space="preserve"> was that proteases and </w:t>
      </w:r>
      <w:proofErr w:type="spellStart"/>
      <w:r w:rsidR="00BD10D0">
        <w:t>chitinases</w:t>
      </w:r>
      <w:proofErr w:type="spellEnd"/>
      <w:r w:rsidR="00BD10D0">
        <w:t xml:space="preserve"> in HDM extracts are not critical for allergic sensitisation.  In fact, inspection of the data leads to a different view: The only extract to increase total IgE, induce allergen-specific IgE and elevate the IL-13 content of lung homogenates was the one which had the highest ranking in terms of either serine or cysteine peptidase activity</w:t>
      </w:r>
      <w:r w:rsidR="00F02B03">
        <w:t xml:space="preserve"> </w: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 </w:instrTex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47)</w:t>
      </w:r>
      <w:r w:rsidR="0059538B">
        <w:fldChar w:fldCharType="end"/>
      </w:r>
      <w:r w:rsidR="00BD10D0">
        <w:t>.</w:t>
      </w:r>
      <w:r w:rsidR="009F1BFE">
        <w:t xml:space="preserve">  This was delivered </w:t>
      </w:r>
      <w:proofErr w:type="spellStart"/>
      <w:r w:rsidR="009F1BFE">
        <w:t>intranasally</w:t>
      </w:r>
      <w:proofErr w:type="spellEnd"/>
      <w:r w:rsidR="009F1BFE">
        <w:t xml:space="preserve"> and without treatment with a reducing agent.</w:t>
      </w:r>
      <w:r w:rsidR="00BD10D0">
        <w:t xml:space="preserve">  This </w:t>
      </w:r>
      <w:r w:rsidR="00D32DE1">
        <w:t>picture</w:t>
      </w:r>
      <w:r w:rsidR="00BD10D0">
        <w:t xml:space="preserve"> is at odds with the stated conclusions of their 2012 paper and</w:t>
      </w:r>
      <w:r w:rsidR="005D4355">
        <w:t>, it seems,</w:t>
      </w:r>
      <w:r w:rsidR="00BD10D0">
        <w:t xml:space="preserve"> the received impression of others.</w:t>
      </w:r>
      <w:r w:rsidR="005D4AA5">
        <w:t xml:space="preserve"> </w:t>
      </w:r>
      <w:r w:rsidR="00BD10D0">
        <w:t xml:space="preserve">  In a later study</w:t>
      </w:r>
      <w:r w:rsidR="00F02B03">
        <w:t xml:space="preserve"> </w:t>
      </w:r>
      <w:r w:rsidR="0059538B">
        <w:fldChar w:fldCharType="begin">
          <w:fldData xml:space="preserve">PEVuZE5vdGU+PENpdGU+PEF1dGhvcj5Qb3N0PC9BdXRob3I+PFllYXI+MjAxNDwvWWVhcj48UmVj
TnVtPjE0MjwvUmVjTnVtPjxEaXNwbGF5VGV4dD4oNDgpPC9EaXNwbGF5VGV4dD48cmVjb3JkPjxy
ZWMtbnVtYmVyPjE0MjwvcmVjLW51bWJlcj48Zm9yZWlnbi1rZXlzPjxrZXkgYXBwPSJFTiIgZGIt
aWQ9IjA1Mjk5cGZzY3gyenR4ZTV2cjh2ZXo5MjllcHZ2ZHNkZmZlYSIgdGltZXN0YW1wPSIxNTMy
NjA0MDgzIj4xNDI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9538B">
        <w:instrText xml:space="preserve"> ADDIN EN.CITE </w:instrText>
      </w:r>
      <w:r w:rsidR="0059538B">
        <w:fldChar w:fldCharType="begin">
          <w:fldData xml:space="preserve">PEVuZE5vdGU+PENpdGU+PEF1dGhvcj5Qb3N0PC9BdXRob3I+PFllYXI+MjAxNDwvWWVhcj48UmVj
TnVtPjE0MjwvUmVjTnVtPjxEaXNwbGF5VGV4dD4oNDgpPC9EaXNwbGF5VGV4dD48cmVjb3JkPjxy
ZWMtbnVtYmVyPjE0MjwvcmVjLW51bWJlcj48Zm9yZWlnbi1rZXlzPjxrZXkgYXBwPSJFTiIgZGIt
aWQ9IjA1Mjk5cGZzY3gyenR4ZTV2cjh2ZXo5MjllcHZ2ZHNkZmZlYSIgdGltZXN0YW1wPSIxNTMy
NjA0MDgzIj4xNDI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9538B">
        <w:instrText xml:space="preserve"> ADDIN EN.CITE.DATA </w:instrText>
      </w:r>
      <w:r w:rsidR="0059538B">
        <w:fldChar w:fldCharType="end"/>
      </w:r>
      <w:r w:rsidR="0059538B">
        <w:fldChar w:fldCharType="separate"/>
      </w:r>
      <w:r w:rsidR="0059538B">
        <w:rPr>
          <w:noProof/>
        </w:rPr>
        <w:t>(48)</w:t>
      </w:r>
      <w:r w:rsidR="0059538B">
        <w:fldChar w:fldCharType="end"/>
      </w:r>
      <w:r w:rsidR="00BD10D0">
        <w:t xml:space="preserve"> the same extract with protease activity was used by these authors to show </w:t>
      </w:r>
      <w:proofErr w:type="gramStart"/>
      <w:r w:rsidR="00BD10D0">
        <w:t xml:space="preserve">that </w:t>
      </w:r>
      <w:r w:rsidR="009F1BFE">
        <w:t xml:space="preserve"> when</w:t>
      </w:r>
      <w:proofErr w:type="gramEnd"/>
      <w:r w:rsidR="009F1BFE">
        <w:t xml:space="preserve"> administered under the same conditions, </w:t>
      </w:r>
      <w:r w:rsidR="00BD10D0">
        <w:t>elevations in total IgE were attenuated in</w:t>
      </w:r>
      <w:r w:rsidR="00EA7B85">
        <w:t xml:space="preserve"> protease-activated receptor</w:t>
      </w:r>
      <w:r w:rsidR="00BD10D0">
        <w:t xml:space="preserve"> </w:t>
      </w:r>
      <w:r w:rsidR="00EA7B85">
        <w:t>(</w:t>
      </w:r>
      <w:r w:rsidR="00BD10D0">
        <w:t>PAR</w:t>
      </w:r>
      <w:r w:rsidR="00EA7B85">
        <w:t>)</w:t>
      </w:r>
      <w:r w:rsidR="00BD10D0">
        <w:t xml:space="preserve">-2 -/- mice. </w:t>
      </w:r>
      <w:r w:rsidR="003D05EF">
        <w:t xml:space="preserve"> </w:t>
      </w:r>
      <w:r w:rsidR="00BD10D0">
        <w:t xml:space="preserve"> PAR-2 is an </w:t>
      </w:r>
      <w:proofErr w:type="spellStart"/>
      <w:r w:rsidR="00BD10D0">
        <w:t>activatable</w:t>
      </w:r>
      <w:proofErr w:type="spellEnd"/>
      <w:r w:rsidR="00BD10D0">
        <w:t xml:space="preserve"> target of HDM serine peptidase allergens</w:t>
      </w:r>
      <w:r w:rsidR="00F02B03">
        <w:t>, so these findings</w:t>
      </w:r>
      <w:r w:rsidR="00BD10D0">
        <w:t xml:space="preserve"> suggest that total IgE may be influenced through</w:t>
      </w:r>
      <w:r w:rsidR="00930012">
        <w:t xml:space="preserve"> a non-canonical</w:t>
      </w:r>
      <w:r w:rsidR="00BD10D0">
        <w:t xml:space="preserve"> </w:t>
      </w:r>
      <w:r w:rsidR="00EA7B85">
        <w:t xml:space="preserve">trypsin-like </w:t>
      </w:r>
      <w:r w:rsidR="00BD10D0">
        <w:t>serine peptidase activity.  In contrast,</w:t>
      </w:r>
      <w:r w:rsidR="009F1BFE">
        <w:t xml:space="preserve"> Post et al. found that</w:t>
      </w:r>
      <w:r w:rsidR="00BD10D0">
        <w:t xml:space="preserve"> the production of HDM-specific IgE was not attenuated in </w:t>
      </w:r>
      <w:r w:rsidR="00EA7B85">
        <w:t>PAR-2</w:t>
      </w:r>
      <w:r w:rsidR="00BD10D0">
        <w:t xml:space="preserve"> -/- mice</w:t>
      </w:r>
      <w:r w:rsidR="00F02B03">
        <w:t xml:space="preserve"> </w:t>
      </w:r>
      <w:r w:rsidR="0059538B">
        <w:fldChar w:fldCharType="begin">
          <w:fldData xml:space="preserve">PEVuZE5vdGU+PENpdGU+PEF1dGhvcj5Qb3N0PC9BdXRob3I+PFllYXI+MjAxNDwvWWVhcj48UmVj
TnVtPjE0MjwvUmVjTnVtPjxEaXNwbGF5VGV4dD4oNDgpPC9EaXNwbGF5VGV4dD48cmVjb3JkPjxy
ZWMtbnVtYmVyPjE0MjwvcmVjLW51bWJlcj48Zm9yZWlnbi1rZXlzPjxrZXkgYXBwPSJFTiIgZGIt
aWQ9IjA1Mjk5cGZzY3gyenR4ZTV2cjh2ZXo5MjllcHZ2ZHNkZmZlYSIgdGltZXN0YW1wPSIxNTMy
NjA0MDgzIj4xNDI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9538B">
        <w:instrText xml:space="preserve"> ADDIN EN.CITE </w:instrText>
      </w:r>
      <w:r w:rsidR="0059538B">
        <w:fldChar w:fldCharType="begin">
          <w:fldData xml:space="preserve">PEVuZE5vdGU+PENpdGU+PEF1dGhvcj5Qb3N0PC9BdXRob3I+PFllYXI+MjAxNDwvWWVhcj48UmVj
TnVtPjE0MjwvUmVjTnVtPjxEaXNwbGF5VGV4dD4oNDgpPC9EaXNwbGF5VGV4dD48cmVjb3JkPjxy
ZWMtbnVtYmVyPjE0MjwvcmVjLW51bWJlcj48Zm9yZWlnbi1rZXlzPjxrZXkgYXBwPSJFTiIgZGIt
aWQ9IjA1Mjk5cGZzY3gyenR4ZTV2cjh2ZXo5MjllcHZ2ZHNkZmZlYSIgdGltZXN0YW1wPSIxNTMy
NjA0MDgzIj4xNDI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9538B">
        <w:instrText xml:space="preserve"> ADDIN EN.CITE.DATA </w:instrText>
      </w:r>
      <w:r w:rsidR="0059538B">
        <w:fldChar w:fldCharType="end"/>
      </w:r>
      <w:r w:rsidR="0059538B">
        <w:fldChar w:fldCharType="separate"/>
      </w:r>
      <w:r w:rsidR="0059538B">
        <w:rPr>
          <w:noProof/>
        </w:rPr>
        <w:t>(48)</w:t>
      </w:r>
      <w:r w:rsidR="0059538B">
        <w:fldChar w:fldCharType="end"/>
      </w:r>
      <w:r w:rsidR="00BD10D0">
        <w:t xml:space="preserve">.   </w:t>
      </w:r>
      <w:r w:rsidR="00F02B03">
        <w:t>As shown by Zhang and her co-workers, t</w:t>
      </w:r>
      <w:r w:rsidR="00BD10D0">
        <w:t>he production of allergen-specific IgE and elevation of total IgE can</w:t>
      </w:r>
      <w:r w:rsidR="00F02B03">
        <w:t>, however,</w:t>
      </w:r>
      <w:r w:rsidR="00BD10D0">
        <w:t xml:space="preserve"> be prevented by selective Der p 1 inhibitors in </w:t>
      </w:r>
      <w:r w:rsidR="002036DE">
        <w:t xml:space="preserve">HDM </w:t>
      </w:r>
      <w:r w:rsidR="00BD10D0">
        <w:t>extracts which contain functional cysteine and serine protease activities</w:t>
      </w:r>
      <w:r w:rsidR="00F02B03">
        <w:t xml:space="preserve">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BD10D0">
        <w:t>.    Indeed in their later study, Post et al. speculated that cysteine protease activity may be involved in IgE responses</w:t>
      </w:r>
      <w:r w:rsidR="00CD7C8F">
        <w:t xml:space="preserve"> </w:t>
      </w:r>
      <w:r w:rsidR="0059538B">
        <w:fldChar w:fldCharType="begin">
          <w:fldData xml:space="preserve">PEVuZE5vdGU+PENpdGU+PEF1dGhvcj5Qb3N0PC9BdXRob3I+PFllYXI+MjAxNDwvWWVhcj48UmVj
TnVtPjE0MjwvUmVjTnVtPjxEaXNwbGF5VGV4dD4oNDgpPC9EaXNwbGF5VGV4dD48cmVjb3JkPjxy
ZWMtbnVtYmVyPjE0MjwvcmVjLW51bWJlcj48Zm9yZWlnbi1rZXlzPjxrZXkgYXBwPSJFTiIgZGIt
aWQ9IjA1Mjk5cGZzY3gyenR4ZTV2cjh2ZXo5MjllcHZ2ZHNkZmZlYSIgdGltZXN0YW1wPSIxNTMy
NjA0MDgzIj4xNDI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9538B">
        <w:instrText xml:space="preserve"> ADDIN EN.CITE </w:instrText>
      </w:r>
      <w:r w:rsidR="0059538B">
        <w:fldChar w:fldCharType="begin">
          <w:fldData xml:space="preserve">PEVuZE5vdGU+PENpdGU+PEF1dGhvcj5Qb3N0PC9BdXRob3I+PFllYXI+MjAxNDwvWWVhcj48UmVj
TnVtPjE0MjwvUmVjTnVtPjxEaXNwbGF5VGV4dD4oNDgpPC9EaXNwbGF5VGV4dD48cmVjb3JkPjxy
ZWMtbnVtYmVyPjE0MjwvcmVjLW51bWJlcj48Zm9yZWlnbi1rZXlzPjxrZXkgYXBwPSJFTiIgZGIt
aWQ9IjA1Mjk5cGZzY3gyenR4ZTV2cjh2ZXo5MjllcHZ2ZHNkZmZlYSIgdGltZXN0YW1wPSIxNTMy
NjA0MDgzIj4xNDI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9538B">
        <w:instrText xml:space="preserve"> ADDIN EN.CITE.DATA </w:instrText>
      </w:r>
      <w:r w:rsidR="0059538B">
        <w:fldChar w:fldCharType="end"/>
      </w:r>
      <w:r w:rsidR="0059538B">
        <w:fldChar w:fldCharType="separate"/>
      </w:r>
      <w:r w:rsidR="0059538B">
        <w:rPr>
          <w:noProof/>
        </w:rPr>
        <w:t>(48)</w:t>
      </w:r>
      <w:r w:rsidR="0059538B">
        <w:fldChar w:fldCharType="end"/>
      </w:r>
      <w:r w:rsidR="00BD10D0">
        <w:t xml:space="preserve">, a </w:t>
      </w:r>
      <w:r w:rsidR="003B01EF">
        <w:t>viewpoint</w:t>
      </w:r>
      <w:r w:rsidR="00BD10D0">
        <w:t xml:space="preserve"> which</w:t>
      </w:r>
      <w:r w:rsidR="00EA7B85">
        <w:t xml:space="preserve"> is the</w:t>
      </w:r>
      <w:r w:rsidR="00BD10D0">
        <w:t xml:space="preserve"> </w:t>
      </w:r>
      <w:r w:rsidR="00EA7B85">
        <w:t>reverse of</w:t>
      </w:r>
      <w:r w:rsidR="00BD10D0">
        <w:t xml:space="preserve"> the earlier </w:t>
      </w:r>
      <w:r w:rsidR="003B01EF">
        <w:t>opinion</w:t>
      </w:r>
      <w:r w:rsidR="00CD7C8F">
        <w:t xml:space="preserve"> </w: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 </w:instrTex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47)</w:t>
      </w:r>
      <w:r w:rsidR="0059538B">
        <w:fldChar w:fldCharType="end"/>
      </w:r>
      <w:r w:rsidR="00BD10D0">
        <w:t xml:space="preserve">.  </w:t>
      </w:r>
      <w:r w:rsidR="00EC6A19">
        <w:t xml:space="preserve"> </w:t>
      </w:r>
      <w:r w:rsidR="003B01EF">
        <w:t>More recently disclosed</w:t>
      </w:r>
      <w:r w:rsidR="00CE51BC">
        <w:t xml:space="preserve"> s</w:t>
      </w:r>
      <w:r w:rsidR="00BD10D0">
        <w:t xml:space="preserve">tudies with inhibitors produced by structure-based chemical design strongly reinforce this </w:t>
      </w:r>
      <w:r w:rsidR="00CE51BC">
        <w:t xml:space="preserve">concept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E55D50">
        <w:t xml:space="preserve"> and a</w:t>
      </w:r>
      <w:r w:rsidR="00BD10D0">
        <w:t xml:space="preserve"> benefit of inhibiting Der p 1 in this way may be the </w:t>
      </w:r>
      <w:r w:rsidR="00025431">
        <w:t xml:space="preserve">consequent </w:t>
      </w:r>
      <w:r w:rsidR="00BD10D0">
        <w:t>pr</w:t>
      </w:r>
      <w:r w:rsidR="003244F2">
        <w:t>otection</w:t>
      </w:r>
      <w:r w:rsidR="00BD10D0">
        <w:t xml:space="preserve"> of </w:t>
      </w:r>
      <w:r w:rsidR="00025431">
        <w:t>airway antiprotease defences</w:t>
      </w:r>
      <w:r w:rsidR="00BD10D0">
        <w:t xml:space="preserve"> (</w:t>
      </w:r>
      <w:r w:rsidR="00025431">
        <w:t xml:space="preserve">which </w:t>
      </w:r>
      <w:r w:rsidR="00B4259E">
        <w:t>act as</w:t>
      </w:r>
      <w:r w:rsidR="00025431">
        <w:t xml:space="preserve"> endogenous</w:t>
      </w:r>
      <w:r w:rsidR="00BD10D0">
        <w:t xml:space="preserve"> inhibitors of serine peptidase HDM allergens) because Der p 1 </w:t>
      </w:r>
      <w:r w:rsidR="00025431">
        <w:t>is</w:t>
      </w:r>
      <w:r w:rsidR="00BD10D0">
        <w:t xml:space="preserve"> a serpin inactivator</w:t>
      </w:r>
      <w:r w:rsidR="00921003">
        <w:t xml:space="preserve"> </w:t>
      </w:r>
      <w:r w:rsidR="0059538B">
        <w:fldChar w:fldCharType="begin">
          <w:fldData xml:space="preserve">PEVuZE5vdGU+PENpdGU+PEF1dGhvcj5Ccm93bjwvQXV0aG9yPjxZZWFyPjIwMDM8L1llYXI+PFJl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ktNjE8L3BhZ2VzPjx2b2x1bWU+MjIxPC92b2x1bWU+PG51bWJlcj4xPC9udW1iZXI+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</w:fldData>
        </w:fldChar>
      </w:r>
      <w:r w:rsidR="0059538B">
        <w:instrText xml:space="preserve"> ADDIN EN.CITE </w:instrText>
      </w:r>
      <w:r w:rsidR="0059538B">
        <w:fldChar w:fldCharType="begin">
          <w:fldData xml:space="preserve">PEVuZE5vdGU+PENpdGU+PEF1dGhvcj5Ccm93bjwvQXV0aG9yPjxZZWFyPjIwMDM8L1llYXI+PFJl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ktNjE8L3BhZ2VzPjx2b2x1bWU+MjIxPC92b2x1bWU+PG51bWJlcj4xPC9udW1iZXI+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</w:fldData>
        </w:fldChar>
      </w:r>
      <w:r w:rsidR="0059538B">
        <w:instrText xml:space="preserve"> ADDIN EN.CITE.DATA </w:instrText>
      </w:r>
      <w:r w:rsidR="0059538B">
        <w:fldChar w:fldCharType="end"/>
      </w:r>
      <w:r w:rsidR="0059538B">
        <w:fldChar w:fldCharType="separate"/>
      </w:r>
      <w:r w:rsidR="0059538B">
        <w:rPr>
          <w:noProof/>
        </w:rPr>
        <w:t>(49, 50)</w:t>
      </w:r>
      <w:r w:rsidR="0059538B">
        <w:fldChar w:fldCharType="end"/>
      </w:r>
      <w:r w:rsidR="00BD10D0">
        <w:t xml:space="preserve">. </w:t>
      </w:r>
    </w:p>
    <w:p w14:paraId="583681A6" w14:textId="77777777" w:rsidR="00BD10D0" w:rsidRDefault="00BD10D0" w:rsidP="00BD10D0">
      <w:pPr>
        <w:spacing w:line="480" w:lineRule="auto"/>
      </w:pPr>
    </w:p>
    <w:p w14:paraId="3E189B91" w14:textId="0FE5827B" w:rsidR="00BD10D0" w:rsidRDefault="00BD10D0" w:rsidP="00BD10D0">
      <w:pPr>
        <w:spacing w:line="480" w:lineRule="auto"/>
      </w:pPr>
      <w:r>
        <w:t xml:space="preserve">We note </w:t>
      </w:r>
      <w:proofErr w:type="spellStart"/>
      <w:r>
        <w:rPr>
          <w:i/>
        </w:rPr>
        <w:t>en</w:t>
      </w:r>
      <w:proofErr w:type="spellEnd"/>
      <w:r>
        <w:rPr>
          <w:i/>
        </w:rPr>
        <w:t xml:space="preserve"> passant</w:t>
      </w:r>
      <w:r>
        <w:t xml:space="preserve"> that a HDM extract from Greer Laboratories was found to have low-ranking proteolytic activity in the studies reported by </w:t>
      </w:r>
      <w:r w:rsidRPr="00EC6A19">
        <w:rPr>
          <w:i/>
        </w:rPr>
        <w:t>Post et al</w:t>
      </w:r>
      <w:r w:rsidR="00EC6A19" w:rsidRPr="00EC6A19">
        <w:rPr>
          <w:i/>
        </w:rPr>
        <w:t>.</w:t>
      </w:r>
      <w:r>
        <w:t xml:space="preserve"> </w:t>
      </w:r>
      <w:r w:rsidR="0059538B">
        <w:fldChar w:fldCharType="begin">
          <w:fldData xml:space="preserve">PEVuZE5vdGU+PENpdGU+PEF1dGhvcj5Qb3N0PC9BdXRob3I+PFllYXI+MjAxNDwvWWVhcj48UmVj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EyMDY8L3BhZ2VzPjx2b2x1bWU+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0ODgtOTU8L3BhZ2VzPjx2b2x1bWU+Njc8L3Zv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</w:fldData>
        </w:fldChar>
      </w:r>
      <w:r w:rsidR="0059538B">
        <w:instrText xml:space="preserve"> ADDIN EN.CITE </w:instrText>
      </w:r>
      <w:r w:rsidR="0059538B">
        <w:fldChar w:fldCharType="begin">
          <w:fldData xml:space="preserve">PEVuZE5vdGU+PENpdGU+PEF1dGhvcj5Qb3N0PC9BdXRob3I+PFllYXI+MjAxNDwvWWVhcj48UmVj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EyMDY8L3BhZ2VzPjx2b2x1bWU+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0ODgtOTU8L3BhZ2VzPjx2b2x1bWU+Njc8L3Zv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</w:fldData>
        </w:fldChar>
      </w:r>
      <w:r w:rsidR="0059538B">
        <w:instrText xml:space="preserve"> ADDIN EN.CITE.DATA </w:instrText>
      </w:r>
      <w:r w:rsidR="0059538B">
        <w:fldChar w:fldCharType="end"/>
      </w:r>
      <w:r w:rsidR="0059538B">
        <w:fldChar w:fldCharType="separate"/>
      </w:r>
      <w:r w:rsidR="0059538B">
        <w:rPr>
          <w:noProof/>
        </w:rPr>
        <w:t>(47, 48)</w:t>
      </w:r>
      <w:r w:rsidR="0059538B">
        <w:fldChar w:fldCharType="end"/>
      </w:r>
      <w:r>
        <w:t xml:space="preserve">.   This is somewhat surprising based </w:t>
      </w:r>
      <w:r>
        <w:lastRenderedPageBreak/>
        <w:t>on our own unpublished findings, but it is worthy of remark because this material has been widely used in mechanistic studies.</w:t>
      </w:r>
      <w:r w:rsidR="00415AC1">
        <w:t xml:space="preserve"> </w:t>
      </w:r>
      <w:r>
        <w:t xml:space="preserve">  It should be borne in mind, however, that measurements of activity made in arbitrary units with non-optimised substrates</w:t>
      </w:r>
      <w:r w:rsidR="00EC6A19">
        <w:t xml:space="preserve"> </w: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 </w:instrText>
      </w:r>
      <w:r w:rsidR="0059538B">
        <w:fldChar w:fldCharType="begin">
          <w:fldData xml:space="preserve">PEVuZE5vdGU+PENpdGU+PEF1dGhvcj5Qb3N0PC9BdXRob3I+PFllYXI+MjAxMjwvWWVhcj48UmVj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0ODgtOTU8L3BhZ2VzPjx2b2x1bWU+Njc8L3ZvbHVtZT48bnVtYmVy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</w:fldData>
        </w:fldChar>
      </w:r>
      <w:r w:rsidR="0059538B">
        <w:instrText xml:space="preserve"> ADDIN EN.CITE.DATA </w:instrText>
      </w:r>
      <w:r w:rsidR="0059538B">
        <w:fldChar w:fldCharType="end"/>
      </w:r>
      <w:r w:rsidR="0059538B">
        <w:fldChar w:fldCharType="separate"/>
      </w:r>
      <w:r w:rsidR="0059538B">
        <w:rPr>
          <w:noProof/>
        </w:rPr>
        <w:t>(47)</w:t>
      </w:r>
      <w:r w:rsidR="0059538B">
        <w:fldChar w:fldCharType="end"/>
      </w:r>
      <w:r>
        <w:t xml:space="preserve">  may be misleading; they are poor surrogates for </w:t>
      </w:r>
      <w:r w:rsidR="00EA7B85">
        <w:t xml:space="preserve">the </w:t>
      </w:r>
      <w:r>
        <w:t xml:space="preserve">deconvolution of active site concentrations and an understanding of catalytic activity.   </w:t>
      </w:r>
      <w:r w:rsidR="00F14195">
        <w:t>Given the popularity of this extract</w:t>
      </w:r>
      <w:r w:rsidR="00306C64">
        <w:t xml:space="preserve"> as an experimental tool</w:t>
      </w:r>
      <w:r w:rsidR="006076C4">
        <w:t>,</w:t>
      </w:r>
      <w:r w:rsidR="00F14195">
        <w:t xml:space="preserve"> it seems prudent </w:t>
      </w:r>
      <w:r w:rsidR="00306C64">
        <w:t>t</w:t>
      </w:r>
      <w:r w:rsidR="00A033C9">
        <w:t>o characterise its behaviour in greater detail.</w:t>
      </w:r>
    </w:p>
    <w:p w14:paraId="419ED80F" w14:textId="77777777" w:rsidR="00BD10D0" w:rsidRDefault="00BD10D0" w:rsidP="0095005F">
      <w:pPr>
        <w:spacing w:line="480" w:lineRule="auto"/>
      </w:pPr>
    </w:p>
    <w:p w14:paraId="51B05A3D" w14:textId="5B1650C6" w:rsidR="002C1DCE" w:rsidRDefault="00EA7B85" w:rsidP="0095005F">
      <w:pPr>
        <w:spacing w:line="480" w:lineRule="auto"/>
      </w:pPr>
      <w:r>
        <w:t>Thus,</w:t>
      </w:r>
      <w:r w:rsidR="005E4113">
        <w:t xml:space="preserve"> </w:t>
      </w:r>
      <w:r w:rsidR="002036DE">
        <w:t>a</w:t>
      </w:r>
      <w:r w:rsidR="005E4113">
        <w:t xml:space="preserve"> reasonable </w:t>
      </w:r>
      <w:r>
        <w:t xml:space="preserve">contemporary view </w:t>
      </w:r>
      <w:r w:rsidR="002036DE">
        <w:t>is that group 1 allergens are significant foundations of the</w:t>
      </w:r>
      <w:r>
        <w:t xml:space="preserve"> </w:t>
      </w:r>
      <w:proofErr w:type="spellStart"/>
      <w:r>
        <w:t>adjuvanticity</w:t>
      </w:r>
      <w:proofErr w:type="spellEnd"/>
      <w:r>
        <w:t xml:space="preserve"> </w:t>
      </w:r>
      <w:r w:rsidR="002036DE">
        <w:t>of</w:t>
      </w:r>
      <w:r>
        <w:t xml:space="preserve"> HDM</w:t>
      </w:r>
      <w:r w:rsidR="0095452D">
        <w:t xml:space="preserve"> </w:t>
      </w:r>
      <w:r w:rsidR="002036DE">
        <w:t>extracts</w:t>
      </w:r>
      <w:r w:rsidR="00886BFA">
        <w:t xml:space="preserve">.  </w:t>
      </w:r>
      <w:r w:rsidR="006B43D9">
        <w:t xml:space="preserve"> </w:t>
      </w:r>
      <w:r w:rsidR="00C604D6">
        <w:t>Protease activity is linked to the ability to elicit IgE production</w:t>
      </w:r>
      <w:r w:rsidR="00F0772C">
        <w:t xml:space="preserve"> and </w:t>
      </w:r>
      <w:r w:rsidR="00A326AC">
        <w:t>Der p 1 inhibitors</w:t>
      </w:r>
      <w:r w:rsidR="001E6CC7">
        <w:t xml:space="preserve"> are prophylactic</w:t>
      </w:r>
      <w:r w:rsidR="00F13A12">
        <w:t xml:space="preserve"> in mice </w:t>
      </w:r>
      <w:r w:rsidR="00FD1F62">
        <w:t>exposed to aerosol</w:t>
      </w:r>
      <w:r w:rsidR="001E6CC7">
        <w:t>ised</w:t>
      </w:r>
      <w:r w:rsidR="00FD1F62">
        <w:t xml:space="preserve"> </w:t>
      </w:r>
      <w:r w:rsidR="005E4113">
        <w:t>HDM extracts</w:t>
      </w:r>
      <w:r w:rsidR="00A266F1">
        <w:t xml:space="preserve"> </w:t>
      </w:r>
      <w:r w:rsidR="0059538B">
        <w:fldChar w:fldCharType="begin">
          <w:fldData xml:space="preserve">PEVuZE5vdGU+PENpdGU+PEF1dGhvcj5aaGFuZzwvQXV0aG9yPjxZZWFyPjIwMTg8L1llYXI+PFJl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sIDUxKTwvRGlzcGxheVRleHQ+PHJlY29y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</w:fldData>
        </w:fldChar>
      </w:r>
      <w:r w:rsidR="0059538B">
        <w:instrText xml:space="preserve"> ADDIN EN.CITE.DATA </w:instrText>
      </w:r>
      <w:r w:rsidR="0059538B">
        <w:fldChar w:fldCharType="end"/>
      </w:r>
      <w:r w:rsidR="0059538B">
        <w:fldChar w:fldCharType="separate"/>
      </w:r>
      <w:r w:rsidR="0059538B">
        <w:rPr>
          <w:noProof/>
        </w:rPr>
        <w:t>(41, 51)</w:t>
      </w:r>
      <w:r w:rsidR="0059538B">
        <w:fldChar w:fldCharType="end"/>
      </w:r>
      <w:r w:rsidR="008B7726">
        <w:t xml:space="preserve">.  </w:t>
      </w:r>
      <w:r w:rsidR="00A96962">
        <w:t xml:space="preserve"> As both protease activity and TLR4 are </w:t>
      </w:r>
      <w:r w:rsidR="00BD10D0">
        <w:t>highly significant</w:t>
      </w:r>
      <w:r w:rsidR="00A96962">
        <w:t xml:space="preserve"> components in the development of allergy to HDM, t</w:t>
      </w:r>
      <w:r w:rsidR="00D57405">
        <w:t>h</w:t>
      </w:r>
      <w:r w:rsidR="001E6CC7">
        <w:t>is implies</w:t>
      </w:r>
      <w:r w:rsidR="00D57405">
        <w:t xml:space="preserve"> </w:t>
      </w:r>
      <w:r w:rsidR="00F72AB3">
        <w:t>a linkage between</w:t>
      </w:r>
      <w:r w:rsidR="00D57405">
        <w:t xml:space="preserve"> </w:t>
      </w:r>
      <w:r w:rsidR="00B808EC">
        <w:t>group 1 allergens</w:t>
      </w:r>
      <w:r w:rsidR="002A5C48">
        <w:t xml:space="preserve"> </w:t>
      </w:r>
      <w:r w:rsidR="00F72AB3">
        <w:t>and</w:t>
      </w:r>
      <w:r w:rsidR="002A5C48">
        <w:t xml:space="preserve"> TLR4 ligation</w:t>
      </w:r>
      <w:r w:rsidR="001E6CC7">
        <w:t xml:space="preserve"> </w: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2)</w:t>
      </w:r>
      <w:r w:rsidR="0059538B">
        <w:fldChar w:fldCharType="end"/>
      </w:r>
      <w:r w:rsidR="002A5C48">
        <w:t xml:space="preserve">.  </w:t>
      </w:r>
      <w:r w:rsidR="00423BBA">
        <w:t xml:space="preserve">But what </w:t>
      </w:r>
      <w:r w:rsidR="00D8315D">
        <w:t>unites</w:t>
      </w:r>
      <w:r w:rsidR="00423BBA">
        <w:t xml:space="preserve"> these components</w:t>
      </w:r>
      <w:r w:rsidR="00C7287F">
        <w:t>,</w:t>
      </w:r>
      <w:r w:rsidR="004C75F7">
        <w:t xml:space="preserve"> and what is their provenance</w:t>
      </w:r>
      <w:r w:rsidR="00423BBA">
        <w:t>?</w:t>
      </w:r>
    </w:p>
    <w:p w14:paraId="330B31A3" w14:textId="77777777" w:rsidR="002C1DCE" w:rsidRDefault="002C1DCE" w:rsidP="0095005F">
      <w:pPr>
        <w:spacing w:line="480" w:lineRule="auto"/>
      </w:pPr>
    </w:p>
    <w:p w14:paraId="0350E749" w14:textId="02B837C2" w:rsidR="00671F88" w:rsidRDefault="00113112" w:rsidP="0095005F">
      <w:pPr>
        <w:spacing w:line="480" w:lineRule="auto"/>
      </w:pPr>
      <w:r>
        <w:t>A recently identified pathway</w:t>
      </w:r>
      <w:r w:rsidR="0047072C">
        <w:t xml:space="preserve"> </w:t>
      </w:r>
      <w:r w:rsidR="00311088">
        <w:t xml:space="preserve">in human airway epithelial cells </w:t>
      </w:r>
      <w:r w:rsidR="0047072C">
        <w:t xml:space="preserve">and a previously unrecognised property of group 1 HDM allergens </w:t>
      </w:r>
      <w:r w:rsidR="002E4D25">
        <w:t>together</w:t>
      </w:r>
      <w:r w:rsidR="0047072C">
        <w:t xml:space="preserve"> provide </w:t>
      </w:r>
      <w:r w:rsidR="00B42118">
        <w:t>an</w:t>
      </w:r>
      <w:r w:rsidR="0047072C">
        <w:t xml:space="preserve"> </w:t>
      </w:r>
      <w:r w:rsidR="00311CCE">
        <w:t>explan</w:t>
      </w:r>
      <w:r w:rsidR="00B42118">
        <w:t>ation of</w:t>
      </w:r>
      <w:r w:rsidR="00B808EC">
        <w:t xml:space="preserve"> th</w:t>
      </w:r>
      <w:r w:rsidR="00FD5906">
        <w:t>is</w:t>
      </w:r>
      <w:r w:rsidR="00423BBA">
        <w:t xml:space="preserve"> HDM protease allergen</w:t>
      </w:r>
      <w:r w:rsidR="00E908B4">
        <w:t xml:space="preserve"> to </w:t>
      </w:r>
      <w:r w:rsidR="00423BBA">
        <w:t>TLR4</w:t>
      </w:r>
      <w:r w:rsidR="00B808EC">
        <w:t xml:space="preserve"> paradox</w:t>
      </w:r>
      <w:r w:rsidR="005E4573">
        <w:t xml:space="preserve"> </w:t>
      </w:r>
      <w:r w:rsidR="0059538B">
        <w:fldChar w:fldCharType="begin">
          <w:fldData xml:space="preserve">PEVuZE5vdGU+PENpdGU+PEF1dGhvcj5aaGFuZzwvQXV0aG9yPjxZZWFyPjIwMTY8L1llYXI+PFJl
Y051bT4zMzwvUmVjTnVtPjxEaXNwbGF5VGV4dD4oMSwgNDIsIDUyKTwvRGlzcGxheVRleHQ+PHJl
Y29yZD48cmVjLW51bWJlcj4zMzwvcmVjLW51bWJlcj48Zm9yZWlnbi1rZXlzPjxrZXkgYXBwPSJF
TiIgZGItaWQ9IjA1Mjk5cGZzY3gyenR4ZTV2cjh2ZXo5MjllcHZ2ZHNkZmZlYSIgdGltZXN0YW1w
PSIxNTI4MTIwNjM1Ij4zMz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MzQ8L1JlY051bT48cmVjb3JkPjxyZWMtbnVtYmVyPjM0PC9y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ZXJpb2RpY2FsPjxmdWxsLXRpdGxlPk1vbGVjdWxhciBQaGFybWFjb2xvZ3k8L2Z1bGwtdGl0bGU+
PC9wZXJpb2RpY2FsPjxwYWdlcz4xMDA3LTEwMzA8L3BhZ2VzPjx2b2x1bWU+OTQ8L3ZvbHVtZT48
ZGF0ZXM+PHllYXI+MjAxODwveWVhcj48L2RhdGVzPjx1cmxzPjxyZWxhdGVkLXVybHM+PHVybD5o
dHRwczovL3d3dy5uY2JpLm5sbS5uaWguZ292L3BtYy9hcnRpY2xlcy9QTUM2MDY0Nzg0L3BkZi9t
b2wuMTE4LjExMjczMC5wZGY8L3VybD48L3JlbGF0ZWQtdXJscz48L3VybHM+PGVsZWN0cm9uaWMt
cmVzb3VyY2UtbnVtPmh0dHBzOi8vZG9pLm9yZy8xMC4xMTI0L21vbC4xMTguMTEyNzMwPC9lbGVj
dHJv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Y8L1llYXI+PFJl
Y051bT4zMzwvUmVjTnVtPjxEaXNwbGF5VGV4dD4oMSwgNDIsIDUyKTwvRGlzcGxheVRleHQ+PHJl
Y29yZD48cmVjLW51bWJlcj4zMzwvcmVjLW51bWJlcj48Zm9yZWlnbi1rZXlzPjxrZXkgYXBwPSJF
TiIgZGItaWQ9IjA1Mjk5cGZzY3gyenR4ZTV2cjh2ZXo5MjllcHZ2ZHNkZmZlYSIgdGltZXN0YW1w
PSIxNTI4MTIwNjM1Ij4zMz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MzQ8L1JlY051bT48cmVjb3JkPjxyZWMtbnVtYmVyPjM0PC9y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ZXJpb2RpY2FsPjxmdWxsLXRpdGxlPk1vbGVjdWxhciBQaGFybWFjb2xvZ3k8L2Z1bGwtdGl0bGU+
PC9wZXJpb2RpY2FsPjxwYWdlcz4xMDA3LTEwMzA8L3BhZ2VzPjx2b2x1bWU+OTQ8L3ZvbHVtZT48
ZGF0ZXM+PHllYXI+MjAxODwveWVhcj48L2RhdGVzPjx1cmxzPjxyZWxhdGVkLXVybHM+PHVybD5o
dHRwczovL3d3dy5uY2JpLm5sbS5uaWguZ292L3BtYy9hcnRpY2xlcy9QTUM2MDY0Nzg0L3BkZi9t
b2wuMTE4LjExMjczMC5wZGY8L3VybD48L3JlbGF0ZWQtdXJscz48L3VybHM+PGVsZWN0cm9uaWMt
cmVzb3VyY2UtbnVtPmh0dHBzOi8vZG9pLm9yZy8xMC4xMTI0L21vbC4xMTguMTEyNzMwPC9lbGVj
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42, 52)</w:t>
      </w:r>
      <w:r w:rsidR="0059538B">
        <w:fldChar w:fldCharType="end"/>
      </w:r>
      <w:r w:rsidR="00B808EC">
        <w:t>.</w:t>
      </w:r>
      <w:r>
        <w:t xml:space="preserve"> </w:t>
      </w:r>
      <w:r w:rsidR="000D3792">
        <w:t xml:space="preserve"> </w:t>
      </w:r>
      <w:r w:rsidR="00B336DE">
        <w:t>Th</w:t>
      </w:r>
      <w:r w:rsidR="00E50B5C">
        <w:t>is cardinal</w:t>
      </w:r>
      <w:r w:rsidR="00B336DE">
        <w:t xml:space="preserve"> </w:t>
      </w:r>
      <w:r w:rsidR="00830F3A">
        <w:t>route</w:t>
      </w:r>
      <w:r w:rsidR="00DC595B">
        <w:t xml:space="preserve"> (</w:t>
      </w:r>
      <w:r w:rsidR="00DC595B">
        <w:rPr>
          <w:b/>
        </w:rPr>
        <w:t xml:space="preserve">Figure </w:t>
      </w:r>
      <w:r w:rsidR="00164F5B">
        <w:rPr>
          <w:b/>
        </w:rPr>
        <w:t>2</w:t>
      </w:r>
      <w:r w:rsidR="00DC595B">
        <w:t>)</w:t>
      </w:r>
      <w:r w:rsidR="00B336DE">
        <w:t xml:space="preserve"> </w:t>
      </w:r>
      <w:r w:rsidR="006B1807">
        <w:t xml:space="preserve">links key components </w:t>
      </w:r>
      <w:r w:rsidR="00EC772E">
        <w:t xml:space="preserve">of the </w:t>
      </w:r>
      <w:r w:rsidR="00930012">
        <w:t>PAR</w:t>
      </w:r>
      <w:r w:rsidR="00EC772E">
        <w:t xml:space="preserve"> signalling pathway (involving </w:t>
      </w:r>
      <w:r w:rsidR="003622D8">
        <w:t>epidermal growth factor receptor</w:t>
      </w:r>
      <w:r w:rsidR="00E50B5C">
        <w:t xml:space="preserve"> (EGFR)</w:t>
      </w:r>
      <w:r w:rsidR="003622D8">
        <w:t xml:space="preserve">, </w:t>
      </w:r>
      <w:r w:rsidR="00EC772E">
        <w:t xml:space="preserve">the </w:t>
      </w:r>
      <w:r w:rsidR="003622D8">
        <w:t>myosin motor</w:t>
      </w:r>
      <w:r w:rsidR="006A4992">
        <w:t xml:space="preserve"> gating of pannexons, </w:t>
      </w:r>
      <w:r w:rsidR="005E765E">
        <w:t xml:space="preserve">ATP release, </w:t>
      </w:r>
      <w:r w:rsidR="00E50B5C">
        <w:t>a</w:t>
      </w:r>
      <w:r w:rsidR="00EC772E">
        <w:t>nd activation of a</w:t>
      </w:r>
      <w:r w:rsidR="00E50B5C">
        <w:t xml:space="preserve"> disintegrin and metalloprotease (</w:t>
      </w:r>
      <w:r w:rsidR="005E765E">
        <w:t>ADAM</w:t>
      </w:r>
      <w:r w:rsidR="00E50B5C">
        <w:t>)</w:t>
      </w:r>
      <w:r w:rsidR="005E765E">
        <w:t xml:space="preserve"> 10) with gene expression</w:t>
      </w:r>
      <w:r w:rsidR="00EC772E">
        <w:t>.  This gene expression is</w:t>
      </w:r>
      <w:r w:rsidR="005E765E">
        <w:t xml:space="preserve"> mediated by </w:t>
      </w:r>
      <w:r w:rsidR="00C75B96">
        <w:t>intracellular reactive oxidant</w:t>
      </w:r>
      <w:r w:rsidR="00E50B5C">
        <w:t xml:space="preserve"> species (ROS)</w:t>
      </w:r>
      <w:r w:rsidR="00C75B96">
        <w:t xml:space="preserve"> </w:t>
      </w:r>
      <w:r w:rsidR="00EC772E">
        <w:t>whose roles</w:t>
      </w:r>
      <w:r w:rsidR="00C75B96">
        <w:t xml:space="preserve"> </w:t>
      </w:r>
      <w:r w:rsidR="00EC772E">
        <w:t xml:space="preserve">in regulating </w:t>
      </w:r>
      <w:r w:rsidR="00C75B96">
        <w:t xml:space="preserve">redox-sensitive transcription factors and signalling </w:t>
      </w:r>
      <w:r w:rsidR="00830F3A">
        <w:t>pathways</w:t>
      </w:r>
      <w:r w:rsidR="00EC772E">
        <w:t xml:space="preserve"> is well established</w:t>
      </w:r>
      <w:r w:rsidR="005E4573">
        <w:t xml:space="preserve"> </w:t>
      </w:r>
      <w:r w:rsidR="0059538B">
        <w:fldChar w:fldCharType="begin">
          <w:fldData xml:space="preserve">PEVuZE5vdGU+PENpdGU+PEF1dGhvcj5aaGFuZzwvQXV0aG9yPjxZZWFyPjIwMTY8L1llYXI+PFJl
Y051bT4zMzwvUmVjTnVtPjxEaXNwbGF5VGV4dD4oMSwgNDIsIDUyKTwvRGlzcGxheVRleHQ+PHJl
Y29yZD48cmVjLW51bWJlcj4zMzwvcmVjLW51bWJlcj48Zm9yZWlnbi1rZXlzPjxrZXkgYXBwPSJF
TiIgZGItaWQ9IjA1Mjk5cGZzY3gyenR4ZTV2cjh2ZXo5MjllcHZ2ZHNkZmZlYSIgdGltZXN0YW1w
PSIxNTI4MTIwNjM1Ij4zMz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MzQ8L1JlY051bT48cmVjb3JkPjxyZWMtbnVtYmVyPjM0PC9y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ZXJpb2RpY2FsPjxmdWxsLXRpdGxlPk1vbGVjdWxhciBQaGFybWFjb2xvZ3k8L2Z1bGwtdGl0bGU+
PC9wZXJpb2RpY2FsPjxwYWdlcz4xMDA3LTEwMzA8L3BhZ2VzPjx2b2x1bWU+OTQ8L3ZvbHVtZT48
ZGF0ZXM+PHllYXI+MjAxODwveWVhcj48L2RhdGVzPjx1cmxzPjxyZWxhdGVkLXVybHM+PHVybD5o
dHRwczovL3d3dy5uY2JpLm5sbS5uaWguZ292L3BtYy9hcnRpY2xlcy9QTUM2MDY0Nzg0L3BkZi9t
b2wuMTE4LjExMjczMC5wZGY8L3VybD48L3JlbGF0ZWQtdXJscz48L3VybHM+PGVsZWN0cm9uaWMt
cmVzb3VyY2UtbnVtPmh0dHBzOi8vZG9pLm9yZy8xMC4xMTI0L21vbC4xMTguMTEyNzMwPC9lbGVj
dHJv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Y8L1llYXI+PFJl
Y051bT4zMzwvUmVjTnVtPjxEaXNwbGF5VGV4dD4oMSwgNDIsIDUyKTwvRGlzcGxheVRleHQ+PHJl
Y29yZD48cmVjLW51bWJlcj4zMzwvcmVjLW51bWJlcj48Zm9yZWlnbi1rZXlzPjxrZXkgYXBwPSJF
TiIgZGItaWQ9IjA1Mjk5cGZzY3gyenR4ZTV2cjh2ZXo5MjllcHZ2ZHNkZmZlYSIgdGltZXN0YW1w
PSIxNTI4MTIwNjM1Ij4zMz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MzQ8L1JlY051bT48cmVjb3JkPjxyZWMtbnVtYmVyPjM0PC9y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ZXJpb2RpY2FsPjxmdWxsLXRpdGxlPk1vbGVjdWxhciBQaGFybWFjb2xvZ3k8L2Z1bGwtdGl0bGU+
PC9wZXJpb2RpY2FsPjxwYWdlcz4xMDA3LTEwMzA8L3BhZ2VzPjx2b2x1bWU+OTQ8L3ZvbHVtZT48
ZGF0ZXM+PHllYXI+MjAxODwveWVhcj48L2RhdGVzPjx1cmxzPjxyZWxhdGVkLXVybHM+PHVybD5o
dHRwczovL3d3dy5uY2JpLm5sbS5uaWguZ292L3BtYy9hcnRpY2xlcy9QTUM2MDY0Nzg0L3BkZi9t
b2wuMTE4LjExMjczMC5wZGY8L3VybD48L3JlbGF0ZWQtdXJscz48L3VybHM+PGVsZWN0cm9uaWMt
cmVzb3VyY2UtbnVtPmh0dHBzOi8vZG9pLm9yZy8xMC4xMTI0L21vbC4xMTguMTEyNzMwPC9lbGVj
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42, 52)</w:t>
      </w:r>
      <w:r w:rsidR="0059538B">
        <w:fldChar w:fldCharType="end"/>
      </w:r>
      <w:r w:rsidR="00591936">
        <w:t>.</w:t>
      </w:r>
      <w:r w:rsidR="00D573B0">
        <w:t xml:space="preserve">  </w:t>
      </w:r>
      <w:r w:rsidR="0045160B">
        <w:t>A critical</w:t>
      </w:r>
      <w:r w:rsidR="005A4476">
        <w:t xml:space="preserve"> </w:t>
      </w:r>
      <w:r w:rsidR="00671F88">
        <w:t>step</w:t>
      </w:r>
      <w:r w:rsidR="0045160B">
        <w:t xml:space="preserve"> </w:t>
      </w:r>
      <w:r w:rsidR="005C5C56">
        <w:t>is the activation of TLR4</w:t>
      </w:r>
      <w:r w:rsidR="005A4476">
        <w:t>,</w:t>
      </w:r>
      <w:r w:rsidR="00BF54DB">
        <w:t xml:space="preserve"> </w:t>
      </w:r>
      <w:r w:rsidR="00F97BFA">
        <w:t>which</w:t>
      </w:r>
      <w:r w:rsidR="005A4476">
        <w:t xml:space="preserve"> </w:t>
      </w:r>
      <w:r w:rsidR="00F97BFA">
        <w:t xml:space="preserve">is ultimately </w:t>
      </w:r>
      <w:r w:rsidR="00BF23B1">
        <w:t>dependent on</w:t>
      </w:r>
      <w:r w:rsidR="00800B96">
        <w:t xml:space="preserve"> </w:t>
      </w:r>
      <w:r w:rsidR="001E4855">
        <w:t xml:space="preserve">the </w:t>
      </w:r>
      <w:r w:rsidR="00800B96">
        <w:t>prothrombinase</w:t>
      </w:r>
      <w:r w:rsidR="008432CE">
        <w:t xml:space="preserve"> activity</w:t>
      </w:r>
      <w:r w:rsidR="001E4855">
        <w:t xml:space="preserve"> of group 1 HDM allergens</w:t>
      </w:r>
      <w:r w:rsidR="005E4573">
        <w:t xml:space="preserve"> </w:t>
      </w:r>
      <w:r w:rsidR="0059538B">
        <w:fldChar w:fldCharType="begin">
          <w:fldData xml:space="preserve">PEVuZE5vdGU+PENpdGU+PEF1dGhvcj5aaGFuZzwvQXV0aG9yPjxZZWFyPjIwMTY8L1llYXI+PFJl
Y051bT4zMzwvUmVjTnVtPjxEaXNwbGF5VGV4dD4oMSwgNDIsIDUyKTwvRGlzcGxheVRleHQ+PHJl
Y29yZD48cmVjLW51bWJlcj4zMzwvcmVjLW51bWJlcj48Zm9yZWlnbi1rZXlzPjxrZXkgYXBwPSJF
TiIgZGItaWQ9IjA1Mjk5cGZzY3gyenR4ZTV2cjh2ZXo5MjllcHZ2ZHNkZmZlYSIgdGltZXN0YW1w
PSIxNTI4MTIwNjM1Ij4zMz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MzQ8L1JlY051bT48cmVjb3JkPjxyZWMtbnVtYmVyPjM0PC9y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ZXJpb2RpY2FsPjxmdWxsLXRpdGxlPk1vbGVjdWxhciBQaGFybWFjb2xvZ3k8L2Z1bGwtdGl0bGU+
PC9wZXJpb2RpY2FsPjxwYWdlcz4xMDA3LTEwMzA8L3BhZ2VzPjx2b2x1bWU+OTQ8L3ZvbHVtZT48
ZGF0ZXM+PHllYXI+MjAxODwveWVhcj48L2RhdGVzPjx1cmxzPjxyZWxhdGVkLXVybHM+PHVybD5o
dHRwczovL3d3dy5uY2JpLm5sbS5uaWguZ292L3BtYy9hcnRpY2xlcy9QTUM2MDY0Nzg0L3BkZi9t
b2wuMTE4LjExMjczMC5wZGY8L3VybD48L3JlbGF0ZWQtdXJscz48L3VybHM+PGVsZWN0cm9uaWMt
cmVzb3VyY2UtbnVtPmh0dHBzOi8vZG9pLm9yZy8xMC4xMTI0L21vbC4xMTguMTEyNzMwPC9lbGVj
dHJv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Y8L1llYXI+PFJl
Y051bT4zMzwvUmVjTnVtPjxEaXNwbGF5VGV4dD4oMSwgNDIsIDUyKTwvRGlzcGxheVRleHQ+PHJl
Y29yZD48cmVjLW51bWJlcj4zMzwvcmVjLW51bWJlcj48Zm9yZWlnbi1rZXlzPjxrZXkgYXBwPSJF
TiIgZGItaWQ9IjA1Mjk5cGZzY3gyenR4ZTV2cjh2ZXo5MjllcHZ2ZHNkZmZlYSIgdGltZXN0YW1w
PSIxNTI4MTIwNjM1Ij4zMz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MzQ8L1JlY051bT48cmVjb3JkPjxyZWMtbnVtYmVyPjM0PC9y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ZXJpb2RpY2FsPjxmdWxsLXRpdGxlPk1vbGVjdWxhciBQaGFybWFjb2xvZ3k8L2Z1bGwtdGl0bGU+
PC9wZXJpb2RpY2FsPjxwYWdlcz4xMDA3LTEwMzA8L3BhZ2VzPjx2b2x1bWU+OTQ8L3ZvbHVtZT48
ZGF0ZXM+PHllYXI+MjAxODwveWVhcj48L2RhdGVzPjx1cmxzPjxyZWxhdGVkLXVybHM+PHVybD5o
dHRwczovL3d3dy5uY2JpLm5sbS5uaWguZ292L3BtYy9hcnRpY2xlcy9QTUM2MDY0Nzg0L3BkZi9t
b2wuMTE4LjExMjczMC5wZGY8L3VybD48L3JlbGF0ZWQtdXJscz48L3VybHM+PGVsZWN0cm9uaWMt
cmVzb3VyY2UtbnVtPmh0dHBzOi8vZG9pLm9yZy8xMC4xMTI0L21vbC4xMTguMTEyNzMwPC9lbGVj
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42, 52)</w:t>
      </w:r>
      <w:r w:rsidR="0059538B">
        <w:fldChar w:fldCharType="end"/>
      </w:r>
      <w:r w:rsidR="00500F30">
        <w:t xml:space="preserve">.  This </w:t>
      </w:r>
      <w:r w:rsidR="00BD0A29">
        <w:t>enable</w:t>
      </w:r>
      <w:r w:rsidR="00500F30">
        <w:t>s</w:t>
      </w:r>
      <w:r w:rsidR="00072305">
        <w:t xml:space="preserve"> </w:t>
      </w:r>
      <w:r w:rsidR="00955CEF">
        <w:t>the</w:t>
      </w:r>
      <w:r w:rsidR="00453236">
        <w:t xml:space="preserve"> </w:t>
      </w:r>
      <w:r w:rsidR="00E76A80">
        <w:t>generat</w:t>
      </w:r>
      <w:r w:rsidR="00955CEF">
        <w:t xml:space="preserve">ion of </w:t>
      </w:r>
      <w:r w:rsidR="00E76A80">
        <w:t>thrombin</w:t>
      </w:r>
      <w:r w:rsidR="0052119C">
        <w:t xml:space="preserve"> </w:t>
      </w:r>
      <w:r w:rsidR="005A4476">
        <w:t xml:space="preserve">and </w:t>
      </w:r>
      <w:r w:rsidR="004D6EB4">
        <w:t>the canonical activation of PAR</w:t>
      </w:r>
      <w:r w:rsidR="00FD5906">
        <w:t>-</w:t>
      </w:r>
      <w:r w:rsidR="004D6EB4">
        <w:t>1 and PAR</w:t>
      </w:r>
      <w:r w:rsidR="00FD5906">
        <w:t>-</w:t>
      </w:r>
      <w:r w:rsidR="004D6EB4">
        <w:t>4</w:t>
      </w:r>
      <w:r w:rsidR="004113D4">
        <w:t xml:space="preserve"> </w:t>
      </w:r>
      <w:r w:rsidR="00500F30">
        <w:t>to</w:t>
      </w:r>
      <w:r w:rsidR="004113D4">
        <w:t xml:space="preserve"> initiate ROS </w:t>
      </w:r>
      <w:r w:rsidR="00E54DE6">
        <w:t>production</w:t>
      </w:r>
      <w:r w:rsidR="004D6EB4">
        <w:t xml:space="preserve">.  </w:t>
      </w:r>
      <w:r w:rsidR="00D8708A">
        <w:t xml:space="preserve">The major dependency of this process on group 1 HDM allergens </w:t>
      </w:r>
      <w:r w:rsidR="00E54DE6">
        <w:t>makes</w:t>
      </w:r>
      <w:r w:rsidR="00F56AF7">
        <w:t xml:space="preserve"> it </w:t>
      </w:r>
      <w:r w:rsidR="00E54DE6">
        <w:t>susceptible to inhibitors</w:t>
      </w:r>
      <w:r w:rsidR="00FD5906">
        <w:t xml:space="preserve"> of group 1 allergens</w:t>
      </w:r>
      <w:r w:rsidR="00E54DE6">
        <w:t xml:space="preserve"> </w:t>
      </w:r>
      <w:r w:rsidR="0059538B">
        <w:fldChar w:fldCharType="begin"/>
      </w:r>
      <w:r w:rsidR="0059538B">
        <w:instrText xml:space="preserve"> ADDIN EN.CITE &lt;EndNote&gt;&lt;Cite&gt;&lt;Author&gt;Zhang&lt;/Author&gt;&lt;Year&gt;2018&lt;/Year&gt;&lt;RecNum&gt;34&lt;/RecNum&gt;&lt;DisplayText&gt;(42)&lt;/DisplayText&gt;&lt;record&gt;&lt;rec-number&gt;34&lt;/rec-number&gt;&lt;foreign-keys&gt;&lt;key app="EN" db-id="05299pfscx2ztxe5vr8vez929epvvdsdffea" timestamp="1528120635"&gt;34&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9538B">
        <w:fldChar w:fldCharType="separate"/>
      </w:r>
      <w:r w:rsidR="0059538B">
        <w:rPr>
          <w:noProof/>
        </w:rPr>
        <w:t>(42)</w:t>
      </w:r>
      <w:r w:rsidR="0059538B">
        <w:fldChar w:fldCharType="end"/>
      </w:r>
      <w:r w:rsidR="00706604">
        <w:t>.</w:t>
      </w:r>
      <w:r w:rsidR="001D576A">
        <w:t xml:space="preserve"> </w:t>
      </w:r>
      <w:r w:rsidR="00D8708A">
        <w:t xml:space="preserve"> </w:t>
      </w:r>
      <w:r w:rsidR="00467BD4">
        <w:lastRenderedPageBreak/>
        <w:t>Unexpectedly</w:t>
      </w:r>
      <w:r w:rsidR="004D6EB4">
        <w:t xml:space="preserve">, this </w:t>
      </w:r>
      <w:r w:rsidR="00452C1A">
        <w:t>cycle</w:t>
      </w:r>
      <w:r w:rsidR="004D6EB4">
        <w:t xml:space="preserve"> converges</w:t>
      </w:r>
      <w:r w:rsidR="00715779">
        <w:t xml:space="preserve"> </w:t>
      </w:r>
      <w:r w:rsidR="004D6EB4">
        <w:t xml:space="preserve">with </w:t>
      </w:r>
      <w:r w:rsidR="006E7463">
        <w:t xml:space="preserve">signalling initiated through TLR3, </w:t>
      </w:r>
      <w:r w:rsidR="00915702">
        <w:t>retinoic acid-inducible gene-I (</w:t>
      </w:r>
      <w:r w:rsidR="006E7463">
        <w:t>RIG-I</w:t>
      </w:r>
      <w:r w:rsidR="00915702">
        <w:t>)</w:t>
      </w:r>
      <w:r w:rsidR="006E7463">
        <w:t xml:space="preserve"> and </w:t>
      </w:r>
      <w:r w:rsidR="00915702">
        <w:t>melanoma differentiation-associated protein-5 (</w:t>
      </w:r>
      <w:r w:rsidR="006E7463">
        <w:t>MDA-5</w:t>
      </w:r>
      <w:r w:rsidR="00915702">
        <w:t>)</w:t>
      </w:r>
      <w:r w:rsidR="006E7463">
        <w:t xml:space="preserve"> by </w:t>
      </w:r>
      <w:r w:rsidR="00ED33D0">
        <w:t xml:space="preserve">viral RNA, suggesting a linkage to </w:t>
      </w:r>
      <w:r w:rsidR="00C7287F">
        <w:t xml:space="preserve">virus-induced </w:t>
      </w:r>
      <w:r w:rsidR="00ED33D0">
        <w:t>disease exacerbations</w:t>
      </w:r>
      <w:r w:rsidR="00C7287F">
        <w:t xml:space="preserve">, especially </w:t>
      </w:r>
      <w:r w:rsidR="00500F30">
        <w:t>relevant to</w:t>
      </w:r>
      <w:r w:rsidR="00C7287F">
        <w:t xml:space="preserve"> asthma</w:t>
      </w:r>
      <w:r w:rsidR="00D60251">
        <w:t xml:space="preserve"> </w:t>
      </w:r>
      <w:r w:rsidR="0059538B">
        <w:fldChar w:fldCharType="begin"/>
      </w:r>
      <w:r w:rsidR="0059538B">
        <w:instrText xml:space="preserve"> ADDIN EN.CITE &lt;EndNote&gt;&lt;Cite&gt;&lt;Author&gt;Zhang&lt;/Author&gt;&lt;Year&gt;2018&lt;/Year&gt;&lt;RecNum&gt;34&lt;/RecNum&gt;&lt;DisplayText&gt;(42)&lt;/DisplayText&gt;&lt;record&gt;&lt;rec-number&gt;34&lt;/rec-number&gt;&lt;foreign-keys&gt;&lt;key app="EN" db-id="05299pfscx2ztxe5vr8vez929epvvdsdffea" timestamp="1528120635"&gt;34&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9538B">
        <w:fldChar w:fldCharType="separate"/>
      </w:r>
      <w:r w:rsidR="0059538B">
        <w:rPr>
          <w:noProof/>
        </w:rPr>
        <w:t>(42)</w:t>
      </w:r>
      <w:r w:rsidR="0059538B">
        <w:fldChar w:fldCharType="end"/>
      </w:r>
      <w:r w:rsidR="00ED33D0">
        <w:t>.</w:t>
      </w:r>
      <w:r w:rsidR="00DC434D">
        <w:t xml:space="preserve"> </w:t>
      </w:r>
      <w:r w:rsidR="001A5406">
        <w:t xml:space="preserve"> </w:t>
      </w:r>
      <w:r w:rsidR="00F276C4">
        <w:t xml:space="preserve">The </w:t>
      </w:r>
      <w:r w:rsidR="00153650">
        <w:t>subsequent</w:t>
      </w:r>
      <w:r w:rsidR="00B66969">
        <w:t xml:space="preserve"> </w:t>
      </w:r>
      <w:r w:rsidR="00197992">
        <w:t xml:space="preserve">activation of TLR4 involves </w:t>
      </w:r>
      <w:r w:rsidR="00F20C18">
        <w:t>an</w:t>
      </w:r>
      <w:r w:rsidR="00197992">
        <w:t xml:space="preserve"> ensemble</w:t>
      </w:r>
      <w:r w:rsidR="00F20C18">
        <w:t xml:space="preserve"> of endogenous ligands</w:t>
      </w:r>
      <w:r w:rsidR="001A4542">
        <w:t xml:space="preserve"> which includes</w:t>
      </w:r>
      <w:r w:rsidR="00865F21">
        <w:t xml:space="preserve"> fibrinogen and its </w:t>
      </w:r>
      <w:r w:rsidR="001A4542">
        <w:t>cleavage</w:t>
      </w:r>
      <w:r w:rsidR="00865F21">
        <w:t xml:space="preserve"> products</w:t>
      </w:r>
      <w:r w:rsidR="00D60251">
        <w:t xml:space="preserve"> </w:t>
      </w:r>
      <w:r w:rsidR="0059538B">
        <w:fldChar w:fldCharType="begin"/>
      </w:r>
      <w:r w:rsidR="0059538B">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fldChar w:fldCharType="separate"/>
      </w:r>
      <w:r w:rsidR="0059538B">
        <w:rPr>
          <w:noProof/>
        </w:rPr>
        <w:t>(1)</w:t>
      </w:r>
      <w:r w:rsidR="0059538B">
        <w:fldChar w:fldCharType="end"/>
      </w:r>
      <w:r w:rsidR="00B6236C">
        <w:t xml:space="preserve">.  </w:t>
      </w:r>
      <w:r w:rsidR="00443AA6">
        <w:t>T</w:t>
      </w:r>
      <w:r w:rsidR="00B6236C">
        <w:t xml:space="preserve">he airway epithelium has the </w:t>
      </w:r>
      <w:r w:rsidR="00800C7F">
        <w:t xml:space="preserve">uncommon </w:t>
      </w:r>
      <w:r w:rsidR="00547FC0">
        <w:t>capacity</w:t>
      </w:r>
      <w:r w:rsidR="007762B6">
        <w:t xml:space="preserve"> of expressing</w:t>
      </w:r>
      <w:r w:rsidR="00C00CF9">
        <w:t xml:space="preserve"> and releasing</w:t>
      </w:r>
      <w:r w:rsidR="007762B6">
        <w:t xml:space="preserve"> </w:t>
      </w:r>
      <w:r w:rsidR="006157C8">
        <w:t>all component (</w:t>
      </w:r>
      <w:r w:rsidR="00D60251">
        <w:t>α</w:t>
      </w:r>
      <w:r w:rsidR="006157C8">
        <w:t xml:space="preserve">, </w:t>
      </w:r>
      <w:r w:rsidR="00D60251">
        <w:t>β</w:t>
      </w:r>
      <w:r w:rsidR="006157C8">
        <w:t xml:space="preserve">, </w:t>
      </w:r>
      <w:r w:rsidR="00D60251">
        <w:t>γ</w:t>
      </w:r>
      <w:r w:rsidR="006157C8">
        <w:t xml:space="preserve">) chains of fibrinogen, and </w:t>
      </w:r>
      <w:r w:rsidR="00914B77">
        <w:t xml:space="preserve">silencing of the </w:t>
      </w:r>
      <w:r w:rsidR="008609CE">
        <w:t xml:space="preserve">encoding </w:t>
      </w:r>
      <w:r w:rsidR="00914B77">
        <w:t>genes</w:t>
      </w:r>
      <w:r w:rsidR="00DC434D">
        <w:t xml:space="preserve"> </w:t>
      </w:r>
      <w:r w:rsidR="0093311F">
        <w:t>blocks the response to HDM allergen extracts</w:t>
      </w:r>
      <w:r w:rsidR="002E6478">
        <w:t xml:space="preserve"> </w:t>
      </w:r>
      <w:r w:rsidR="0059538B">
        <w:fldChar w:fldCharType="begin"/>
      </w:r>
      <w:r w:rsidR="0059538B">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fldChar w:fldCharType="separate"/>
      </w:r>
      <w:r w:rsidR="0059538B">
        <w:rPr>
          <w:noProof/>
        </w:rPr>
        <w:t>(1)</w:t>
      </w:r>
      <w:r w:rsidR="0059538B">
        <w:fldChar w:fldCharType="end"/>
      </w:r>
      <w:r w:rsidR="0093311F">
        <w:t>.</w:t>
      </w:r>
      <w:r w:rsidR="00B6236C">
        <w:t xml:space="preserve"> </w:t>
      </w:r>
      <w:r w:rsidR="00922657">
        <w:t xml:space="preserve"> Th</w:t>
      </w:r>
      <w:r w:rsidR="006B23FE">
        <w:t>is</w:t>
      </w:r>
      <w:r w:rsidR="00922657">
        <w:t xml:space="preserve"> involvement of </w:t>
      </w:r>
      <w:r w:rsidR="006B23FE">
        <w:t xml:space="preserve">fibrinogen-derived products in TLR4 activation by group 1 HDM allergens mirrors </w:t>
      </w:r>
      <w:r w:rsidR="006179E8">
        <w:t xml:space="preserve">the precedent established </w:t>
      </w:r>
      <w:r w:rsidR="00AD0577">
        <w:t>by</w:t>
      </w:r>
      <w:r w:rsidR="006179E8">
        <w:t xml:space="preserve"> proteases</w:t>
      </w:r>
      <w:r w:rsidR="00D60251">
        <w:t xml:space="preserve"> from</w:t>
      </w:r>
      <w:r w:rsidR="00840B57">
        <w:t xml:space="preserve"> </w:t>
      </w:r>
      <w:r w:rsidR="00840B57">
        <w:rPr>
          <w:i/>
        </w:rPr>
        <w:t xml:space="preserve">Aspergillus </w:t>
      </w:r>
      <w:proofErr w:type="spellStart"/>
      <w:r w:rsidR="00840B57">
        <w:rPr>
          <w:i/>
        </w:rPr>
        <w:t>oryzae</w:t>
      </w:r>
      <w:proofErr w:type="spellEnd"/>
      <w:r w:rsidR="00840B57">
        <w:t xml:space="preserve"> </w:t>
      </w:r>
      <w:r w:rsidR="0059538B">
        <w:fldChar w:fldCharType="begin">
          <w:fldData xml:space="preserve">PEVuZE5vdGU+PENpdGU+PEF1dGhvcj5NaWxsaWVuPC9BdXRob3I+PFllYXI+MjAxMzwvWWVhcj48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3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UzMC01NDEuZTY8L3BhZ2VzPjx2b2x1bWU+MTQyPC92b2x1bWU+PGRhdGVzPjx5ZWFyPjIw
MTg8L3llYXI+PHB1Yi1kYXRlcz48ZGF0ZT5PY3QgMTQ8L2RhdGU+PC9wdWItZGF0ZXM+PC9kYXRl
cz48aXNibj4xMDk3LTY4MjUgKEVsZWN0cm9uaWMpJiN4RDswMDkxLTY3NDkgKExpbmtpbmcpPC9p
c2JuPjxhY2Nlc3Npb24tbnVtPjI5MDM4MDA4PC9hY2Nlc3Npb24tbnVtPjx1cmxzPjxyZWxhdGVk
LXVybHM+PHVybD5odHRwOi8vd3d3Lm5jYmkubmxtLm5paC5nb3YvcHVibWVkLzI5MDM4MDA4PC91
cmw+PC9yZWxhdGVkLXVybHM+PC91cmxzPjxlbGVjdHJvbmljLXJlc291cmNlLW51bT4xMC4xMDE2
L2ouamFjaS4yMDE3LjA5LjAxOTwvZWxlY3Ryb25pYy1yZXNvdXJjZS1udW0+PC9yZWNvcmQ+PC9D
aXRlPjwvRW5kTm90ZT4A
</w:fldData>
        </w:fldChar>
      </w:r>
      <w:r w:rsidR="0059538B">
        <w:instrText xml:space="preserve"> ADDIN EN.CITE </w:instrText>
      </w:r>
      <w:r w:rsidR="0059538B">
        <w:fldChar w:fldCharType="begin">
          <w:fldData xml:space="preserve">PEVuZE5vdGU+PENpdGU+PEF1dGhvcj5NaWxsaWVuPC9BdXRob3I+PFllYXI+MjAxMzwvWWVhcj48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3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UzMC01NDEuZTY8L3BhZ2VzPjx2b2x1bWU+MTQyPC92b2x1bWU+PGRhdGVzPjx5ZWFyPjIw
MTg8L3llYXI+PHB1Yi1kYXRlcz48ZGF0ZT5PY3QgMTQ8L2RhdGU+PC9wdWItZGF0ZXM+PC9kYXRl
cz48aXNibj4xMDk3LTY4MjUgKEVsZWN0cm9uaWMpJiN4RDswMDkxLTY3NDkgKExpbmtpbmcpPC9p
c2JuPjxhY2Nlc3Npb24tbnVtPjI5MDM4MDA4PC9hY2Nlc3Npb24tbnVtPjx1cmxzPjxyZWxhdGVk
LXVybHM+PHVybD5odHRwOi8vd3d3Lm5jYmkubmxtLm5paC5nb3YvcHVibWVkLzI5MDM4MDA4PC91
cmw+PC9yZWxhdGVkLXVybHM+PC91cmxzPjxlbGVjdHJvbmljLXJlc291cmNlLW51bT4xMC4xMDE2
L2ouamFjaS4yMDE3LjA5LjAxOTwvZWxlY3Ryb25pYy1yZXNvdXJjZS1udW0+PC9yZWNvcmQ+PC9D
aXRlPjwvRW5kTm90ZT4A
</w:fldData>
        </w:fldChar>
      </w:r>
      <w:r w:rsidR="0059538B">
        <w:instrText xml:space="preserve"> ADDIN EN.CITE.DATA </w:instrText>
      </w:r>
      <w:r w:rsidR="0059538B">
        <w:fldChar w:fldCharType="end"/>
      </w:r>
      <w:r w:rsidR="0059538B">
        <w:fldChar w:fldCharType="separate"/>
      </w:r>
      <w:r w:rsidR="0059538B">
        <w:rPr>
          <w:noProof/>
        </w:rPr>
        <w:t>(53, 54)</w:t>
      </w:r>
      <w:r w:rsidR="0059538B">
        <w:fldChar w:fldCharType="end"/>
      </w:r>
      <w:r w:rsidR="006179E8">
        <w:t>.</w:t>
      </w:r>
      <w:r w:rsidR="001A5406">
        <w:t xml:space="preserve"> </w:t>
      </w:r>
      <w:r w:rsidR="004F415C">
        <w:t xml:space="preserve"> </w:t>
      </w:r>
      <w:r w:rsidR="002C1DCE">
        <w:t xml:space="preserve">High Mobility Group Box protein (HMGB1) is </w:t>
      </w:r>
      <w:r w:rsidR="00B66969">
        <w:t>another potential</w:t>
      </w:r>
      <w:r w:rsidR="002C1DCE">
        <w:t xml:space="preserve"> member of the activating ensemble</w:t>
      </w:r>
      <w:r w:rsidR="00DD1B10">
        <w:t>,</w:t>
      </w:r>
      <w:r w:rsidR="002C1DCE">
        <w:t xml:space="preserve"> operat</w:t>
      </w:r>
      <w:r w:rsidR="00DD1B10">
        <w:t>ing</w:t>
      </w:r>
      <w:r w:rsidR="002C1DCE">
        <w:t xml:space="preserve"> through either TLR4 or receptor for advanced glycation end products (RAGE).  </w:t>
      </w:r>
      <w:r w:rsidR="00CB1952">
        <w:t xml:space="preserve"> </w:t>
      </w:r>
      <w:r w:rsidR="00B66969">
        <w:t>After HDM allergen inhalation i</w:t>
      </w:r>
      <w:r w:rsidR="002C1DCE">
        <w:t xml:space="preserve">n a mouse model of </w:t>
      </w:r>
      <w:r w:rsidR="00671F88">
        <w:t xml:space="preserve">acute </w:t>
      </w:r>
      <w:r w:rsidR="002C1DCE">
        <w:t xml:space="preserve">allergic </w:t>
      </w:r>
      <w:r w:rsidR="00671F88">
        <w:t>inflammation</w:t>
      </w:r>
      <w:r w:rsidR="002C1DCE">
        <w:t xml:space="preserve">, RAGE </w:t>
      </w:r>
      <w:r w:rsidR="00B66969">
        <w:t>wa</w:t>
      </w:r>
      <w:r w:rsidR="002C1DCE">
        <w:t>s engaged secondary to TLR4 and amplifie</w:t>
      </w:r>
      <w:r w:rsidR="00B66969">
        <w:t>d</w:t>
      </w:r>
      <w:r w:rsidR="002C1DCE">
        <w:t xml:space="preserve"> HMBG1</w:t>
      </w:r>
      <w:r w:rsidR="0052119C">
        <w:t>,</w:t>
      </w:r>
      <w:r w:rsidR="00B66969">
        <w:t xml:space="preserve"> resulting in</w:t>
      </w:r>
      <w:r w:rsidR="002C1DCE">
        <w:t xml:space="preserve"> the expression of epithelium-derived IL-25 and IL-33</w:t>
      </w:r>
      <w:r w:rsidR="002E6478">
        <w:t xml:space="preserve"> </w:t>
      </w:r>
      <w:r w:rsidR="0059538B">
        <w:fldChar w:fldCharType="begin">
          <w:fldData xml:space="preserve">PEVuZE5vdGU+PENpdGU+PEF1dGhvcj5VbGxhaDwvQXV0aG9yPjxZZWFyPjIwMTQ8L1llYXI+PFJl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NDQwLTUwPC9wYWdlcz48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</w:fldData>
        </w:fldChar>
      </w:r>
      <w:r w:rsidR="0059538B">
        <w:instrText xml:space="preserve"> ADDIN EN.CITE </w:instrText>
      </w:r>
      <w:r w:rsidR="0059538B">
        <w:fldChar w:fldCharType="begin">
          <w:fldData xml:space="preserve">PEVuZE5vdGU+PENpdGU+PEF1dGhvcj5VbGxhaDwvQXV0aG9yPjxZZWFyPjIwMTQ8L1llYXI+PFJl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NDQwLTUwPC9wYWdlcz48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</w:fldData>
        </w:fldChar>
      </w:r>
      <w:r w:rsidR="0059538B">
        <w:instrText xml:space="preserve"> ADDIN EN.CITE.DATA </w:instrText>
      </w:r>
      <w:r w:rsidR="0059538B">
        <w:fldChar w:fldCharType="end"/>
      </w:r>
      <w:r w:rsidR="0059538B">
        <w:fldChar w:fldCharType="separate"/>
      </w:r>
      <w:r w:rsidR="0059538B">
        <w:rPr>
          <w:noProof/>
        </w:rPr>
        <w:t>(24)</w:t>
      </w:r>
      <w:r w:rsidR="0059538B">
        <w:fldChar w:fldCharType="end"/>
      </w:r>
      <w:r w:rsidR="002C1DCE">
        <w:t xml:space="preserve">.  TLR2 </w:t>
      </w:r>
      <w:r w:rsidR="00DD1B10">
        <w:t xml:space="preserve">might </w:t>
      </w:r>
      <w:r w:rsidR="002C1DCE">
        <w:t xml:space="preserve">also ligate HMBG1, but this remains to be </w:t>
      </w:r>
      <w:r w:rsidR="00C00CF9">
        <w:t>demonstrated</w:t>
      </w:r>
      <w:r w:rsidR="002C1DCE">
        <w:t xml:space="preserve"> in HDM allergy </w:t>
      </w:r>
      <w:r w:rsidR="0059538B">
        <w:fldChar w:fldCharType="begin"/>
      </w:r>
      <w:r w:rsidR="0059538B">
        <w:instrText xml:space="preserve"> ADDIN EN.CITE &lt;EndNote&gt;&lt;Cite&gt;&lt;Author&gt;Sims&lt;/Author&gt;&lt;Year&gt;2010&lt;/Year&gt;&lt;RecNum&gt;184&lt;/RecNum&gt;&lt;DisplayText&gt;(55)&lt;/DisplayText&gt;&lt;record&gt;&lt;rec-number&gt;184&lt;/rec-number&gt;&lt;foreign-keys&gt;&lt;key app="EN" db-id="05299pfscx2ztxe5vr8vez929epvvdsdffea" timestamp="1542820103"&gt;184&lt;/key&gt;&lt;/foreign-keys&gt;&lt;ref-type name="Journal Article"&gt;17&lt;/ref-type&gt;&lt;contributors&gt;&lt;authors&gt;&lt;author&gt;Sims, G. P.&lt;/author&gt;&lt;author&gt;Rowe, D. C.&lt;/author&gt;&lt;author&gt;Rietdijk, S. T.&lt;/author&gt;&lt;author&gt;Herbst, R.&lt;/author&gt;&lt;author&gt;Coyle, A. J.&lt;/author&gt;&lt;/authors&gt;&lt;/contributors&gt;&lt;auth-address&gt;Department of Respiratory, Inflammation and Autoimmune Disease, MedImmune, Gaithersburg, Maryland 20878, USA.&lt;/auth-address&gt;&lt;titles&gt;&lt;title&gt;HMGB1 and RAGE in inflammation and cancer&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367-88&lt;/pages&gt;&lt;volume&gt;28&lt;/volume&gt;&lt;keywords&gt;&lt;keyword&gt;Animals&lt;/keyword&gt;&lt;keyword&gt;HMGB1 Protein/chemistry/*immunology&lt;/keyword&gt;&lt;keyword&gt;Humans&lt;/keyword&gt;&lt;keyword&gt;Inflammation/*immunology/metabolism&lt;/keyword&gt;&lt;keyword&gt;Ligands&lt;/keyword&gt;&lt;keyword&gt;Neoplasms/*immunology/metabolism&lt;/keyword&gt;&lt;keyword&gt;Receptor for Advanced Glycation End Products&lt;/keyword&gt;&lt;keyword&gt;Receptors, Immunologic/*immunology/metabolism&lt;/keyword&gt;&lt;keyword&gt;Signal Transduction&lt;/keyword&gt;&lt;/keywords&gt;&lt;dates&gt;&lt;year&gt;2010&lt;/year&gt;&lt;/dates&gt;&lt;isbn&gt;1545-3278 (Electronic)&amp;#xD;0732-0582 (Linking)&lt;/isbn&gt;&lt;accession-num&gt;20192808&lt;/accession-num&gt;&lt;urls&gt;&lt;related-urls&gt;&lt;url&gt;http://www.ncbi.nlm.nih.gov/pubmed/20192808&lt;/url&gt;&lt;/related-urls&gt;&lt;/urls&gt;&lt;electronic-resource-num&gt;10.1146/annurev.immunol.021908.132603&lt;/electronic-resource-num&gt;&lt;/record&gt;&lt;/Cite&gt;&lt;/EndNote&gt;</w:instrText>
      </w:r>
      <w:r w:rsidR="0059538B">
        <w:fldChar w:fldCharType="separate"/>
      </w:r>
      <w:r w:rsidR="0059538B">
        <w:rPr>
          <w:noProof/>
        </w:rPr>
        <w:t>(55)</w:t>
      </w:r>
      <w:r w:rsidR="0059538B">
        <w:fldChar w:fldCharType="end"/>
      </w:r>
      <w:r w:rsidR="002C1DCE">
        <w:t>.</w:t>
      </w:r>
    </w:p>
    <w:p w14:paraId="07474532" w14:textId="77777777" w:rsidR="0066020F" w:rsidRDefault="0066020F" w:rsidP="0095005F">
      <w:pPr>
        <w:spacing w:line="480" w:lineRule="auto"/>
      </w:pPr>
    </w:p>
    <w:p w14:paraId="4CABD1CB" w14:textId="771DA8A1" w:rsidR="006E686F" w:rsidRPr="002E6A6D" w:rsidRDefault="006E686F" w:rsidP="0095005F">
      <w:pPr>
        <w:spacing w:line="480" w:lineRule="auto"/>
        <w:rPr>
          <w:i/>
        </w:rPr>
      </w:pPr>
      <w:r>
        <w:rPr>
          <w:i/>
        </w:rPr>
        <w:t>Miscellaneous</w:t>
      </w:r>
      <w:r w:rsidRPr="002E6A6D">
        <w:rPr>
          <w:i/>
        </w:rPr>
        <w:t xml:space="preserve"> HDM allergens </w:t>
      </w:r>
      <w:r w:rsidR="00221699">
        <w:rPr>
          <w:i/>
        </w:rPr>
        <w:t xml:space="preserve">as candidate activators of </w:t>
      </w:r>
      <w:r w:rsidRPr="002E6A6D">
        <w:rPr>
          <w:i/>
        </w:rPr>
        <w:t>TLR4</w:t>
      </w:r>
    </w:p>
    <w:p w14:paraId="769C3FC5" w14:textId="4FD1AFB3" w:rsidR="006E686F" w:rsidRDefault="006E686F" w:rsidP="0095005F">
      <w:pPr>
        <w:spacing w:line="480" w:lineRule="auto"/>
      </w:pPr>
      <w:r>
        <w:t xml:space="preserve">The newly-identified </w:t>
      </w:r>
      <w:r>
        <w:rPr>
          <w:i/>
        </w:rPr>
        <w:t>D. farinae</w:t>
      </w:r>
      <w:r>
        <w:t xml:space="preserve"> allergen, Der f 35, is of interest because it contains a conserved MD-2-related lipid recognition domain like the group 2 mite allergens</w:t>
      </w:r>
      <w:r w:rsidR="002E6478">
        <w:t xml:space="preserve"> </w:t>
      </w:r>
      <w:r w:rsidR="0059538B">
        <w:fldChar w:fldCharType="begin"/>
      </w:r>
      <w:r w:rsidR="0059538B">
        <w:instrText xml:space="preserve"> ADDIN EN.CITE &lt;EndNote&gt;&lt;Cite&gt;&lt;Author&gt;Fujimura&lt;/Author&gt;&lt;Year&gt;2017&lt;/Year&gt;&lt;RecNum&gt;216&lt;/RecNum&gt;&lt;DisplayText&gt;(56)&lt;/DisplayText&gt;&lt;record&gt;&lt;rec-number&gt;216&lt;/rec-number&gt;&lt;foreign-keys&gt;&lt;key app="EN" db-id="05299pfscx2ztxe5vr8vez929epvvdsdffea" timestamp="1542880565"&gt;216&lt;/key&gt;&lt;/foreign-keys&gt;&lt;ref-type name="Journal Article"&gt;17&lt;/ref-type&gt;&lt;contributors&gt;&lt;authors&gt;&lt;author&gt;Fujimura, T.&lt;/author&gt;&lt;author&gt;Aki, T.&lt;/author&gt;&lt;author&gt;Isobe, T.&lt;/author&gt;&lt;author&gt;Matsuoka, A.&lt;/author&gt;&lt;author&gt;Hayashi, T.&lt;/author&gt;&lt;author&gt;Ono, K.&lt;/author&gt;&lt;author&gt;Kawamoto, S.&lt;/author&gt;&lt;/authors&gt;&lt;/contributors&gt;&lt;auth-address&gt;Hiroshima Research Center for Healthy Aging (HiHA), Department of Molecular Biotechnology, Graduate School of Advanced Sciences of Matter, Hiroshima University, Higashi-Hiroshima, Japan.&amp;#xD;Takanobashi Central Hospital, Hiroshima, Japan.&lt;/auth-address&gt;&lt;titles&gt;&lt;title&gt;Der f 35: An MD-2-like house dust mite allergen that cross-reacts with Der f 2 and Pso o 2&lt;/title&gt;&lt;secondary-title&gt;Allergy&lt;/secondary-title&gt;&lt;alt-title&gt;Allergy&lt;/alt-title&gt;&lt;/titles&gt;&lt;periodical&gt;&lt;full-title&gt;Allergy&lt;/full-title&gt;&lt;/periodical&gt;&lt;alt-periodical&gt;&lt;full-title&gt;Allergy&lt;/full-title&gt;&lt;/alt-periodical&gt;&lt;pages&gt;1728-1736&lt;/pages&gt;&lt;volume&gt;72&lt;/volume&gt;&lt;number&gt;11&lt;/number&gt;&lt;keywords&gt;&lt;keyword&gt;Allergens/*immunology&lt;/keyword&gt;&lt;keyword&gt;Animals&lt;/keyword&gt;&lt;keyword&gt;Antigens, Dermatophagoides/*immunology&lt;/keyword&gt;&lt;keyword&gt;Arthropod Proteins/immunology&lt;/keyword&gt;&lt;keyword&gt;Cross Reactions/*immunology&lt;/keyword&gt;&lt;keyword&gt;Dermatophagoides farinae/immunology&lt;/keyword&gt;&lt;keyword&gt;Immunoglobulin E/metabolism&lt;/keyword&gt;&lt;keyword&gt;Mites/*immunology&lt;/keyword&gt;&lt;keyword&gt;Psoroptidae/immunology&lt;/keyword&gt;&lt;keyword&gt;Sequence Analysis, Protein&lt;/keyword&gt;&lt;keyword&gt;Sheep&lt;/keyword&gt;&lt;/keywords&gt;&lt;dates&gt;&lt;year&gt;2017&lt;/year&gt;&lt;pub-dates&gt;&lt;date&gt;Nov&lt;/date&gt;&lt;/pub-dates&gt;&lt;/dates&gt;&lt;isbn&gt;1398-9995 (Electronic)&amp;#xD;0105-4538 (Linking)&lt;/isbn&gt;&lt;accession-num&gt;28439905&lt;/accession-num&gt;&lt;urls&gt;&lt;related-urls&gt;&lt;url&gt;http://www.ncbi.nlm.nih.gov/pubmed/28439905&lt;/url&gt;&lt;/related-urls&gt;&lt;/urls&gt;&lt;electronic-resource-num&gt;10.1111/all.13192&lt;/electronic-resource-num&gt;&lt;/record&gt;&lt;/Cite&gt;&lt;/EndNote&gt;</w:instrText>
      </w:r>
      <w:r w:rsidR="0059538B">
        <w:fldChar w:fldCharType="separate"/>
      </w:r>
      <w:r w:rsidR="0059538B">
        <w:rPr>
          <w:noProof/>
        </w:rPr>
        <w:t>(56)</w:t>
      </w:r>
      <w:r w:rsidR="0059538B">
        <w:fldChar w:fldCharType="end"/>
      </w:r>
      <w:r>
        <w:t xml:space="preserve">. </w:t>
      </w:r>
      <w:r w:rsidR="00CC038E">
        <w:t xml:space="preserve"> </w:t>
      </w:r>
      <w:r>
        <w:t xml:space="preserve">However, whether this is functional for TLR4 activation remains to be determined. </w:t>
      </w:r>
    </w:p>
    <w:p w14:paraId="2C704E9A" w14:textId="77777777" w:rsidR="00E50B5C" w:rsidRDefault="00E50B5C" w:rsidP="0095005F">
      <w:pPr>
        <w:spacing w:line="480" w:lineRule="auto"/>
      </w:pPr>
    </w:p>
    <w:p w14:paraId="63475F67" w14:textId="65B70E6A" w:rsidR="006E686F" w:rsidRDefault="006E686F" w:rsidP="0095005F">
      <w:pPr>
        <w:spacing w:line="480" w:lineRule="auto"/>
      </w:pPr>
      <w:r>
        <w:t>Group 14</w:t>
      </w:r>
      <w:r w:rsidR="002D55C6">
        <w:t xml:space="preserve"> allergens </w:t>
      </w:r>
      <w:r w:rsidR="005D65D9">
        <w:t>are</w:t>
      </w:r>
      <w:r w:rsidR="002D55C6">
        <w:t xml:space="preserve"> </w:t>
      </w:r>
      <w:proofErr w:type="spellStart"/>
      <w:r w:rsidR="002D55C6">
        <w:t>apolipophorin</w:t>
      </w:r>
      <w:proofErr w:type="spellEnd"/>
      <w:r w:rsidR="0088461B">
        <w:t xml:space="preserve"> I/II</w:t>
      </w:r>
      <w:r w:rsidR="002D55C6">
        <w:t>-like proteins</w:t>
      </w:r>
      <w:r w:rsidR="0088461B">
        <w:t xml:space="preserve"> which are</w:t>
      </w:r>
      <w:r w:rsidR="002D55C6">
        <w:t xml:space="preserve"> lipid transport molecules</w:t>
      </w:r>
      <w:r w:rsidR="0088461B">
        <w:t xml:space="preserve">.  These proteins contain a </w:t>
      </w:r>
      <w:proofErr w:type="spellStart"/>
      <w:r w:rsidR="0088461B">
        <w:t>vitellogenin</w:t>
      </w:r>
      <w:proofErr w:type="spellEnd"/>
      <w:r w:rsidR="0088461B">
        <w:t xml:space="preserve"> domain which can bind </w:t>
      </w:r>
      <w:r w:rsidR="002D55C6">
        <w:t xml:space="preserve">microbial ligands </w:t>
      </w:r>
      <w:r w:rsidR="0088461B">
        <w:t>including</w:t>
      </w:r>
      <w:r w:rsidR="002D55C6">
        <w:t xml:space="preserve"> LPS, </w:t>
      </w:r>
      <w:proofErr w:type="spellStart"/>
      <w:r w:rsidR="002D55C6">
        <w:t>lipoteichoic</w:t>
      </w:r>
      <w:proofErr w:type="spellEnd"/>
      <w:r w:rsidR="002D55C6">
        <w:t xml:space="preserve"> acid and β-glucan</w:t>
      </w:r>
      <w:r w:rsidR="00DB3121">
        <w:t>s</w:t>
      </w:r>
      <w:r w:rsidR="002E6478">
        <w:t xml:space="preserve"> </w:t>
      </w:r>
      <w:r w:rsidR="0059538B">
        <w:fldChar w:fldCharType="begin">
          <w:fldData xml:space="preserve">PEVuZE5vdGU+PENpdGU+PEF1dGhvcj5XZW48L0F1dGhvcj48WWVhcj4yMDE2PC9ZZWFyPjxSZWNO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==
</w:fldData>
        </w:fldChar>
      </w:r>
      <w:r w:rsidR="0059538B">
        <w:instrText xml:space="preserve"> ADDIN EN.CITE </w:instrText>
      </w:r>
      <w:r w:rsidR="0059538B">
        <w:fldChar w:fldCharType="begin">
          <w:fldData xml:space="preserve">PEVuZE5vdGU+PENpdGU+PEF1dGhvcj5XZW48L0F1dGhvcj48WWVhcj4yMDE2PC9ZZWFyPjxSZWNO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57)</w:t>
      </w:r>
      <w:r w:rsidR="0059538B">
        <w:fldChar w:fldCharType="end"/>
      </w:r>
      <w:r w:rsidR="002D55C6">
        <w:t xml:space="preserve">, </w:t>
      </w:r>
      <w:r w:rsidR="005D65D9">
        <w:t>suggesting</w:t>
      </w:r>
      <w:r w:rsidR="002D55C6">
        <w:t xml:space="preserve"> </w:t>
      </w:r>
      <w:r w:rsidR="005D65D9">
        <w:t xml:space="preserve">that </w:t>
      </w:r>
      <w:r w:rsidR="002D55C6">
        <w:t>gr</w:t>
      </w:r>
      <w:r w:rsidR="00FD5906">
        <w:t>oup 14 allergens might present these</w:t>
      </w:r>
      <w:r w:rsidR="0066020F">
        <w:t>,</w:t>
      </w:r>
      <w:r w:rsidR="00FD5906">
        <w:t xml:space="preserve"> or others</w:t>
      </w:r>
      <w:r w:rsidR="0066020F">
        <w:t>,</w:t>
      </w:r>
      <w:r w:rsidR="002D55C6">
        <w:t xml:space="preserve"> to </w:t>
      </w:r>
      <w:r w:rsidR="005D65D9">
        <w:t>PRRs</w:t>
      </w:r>
      <w:r w:rsidR="002D55C6">
        <w:t xml:space="preserve"> such as TLR4.  However</w:t>
      </w:r>
      <w:r w:rsidR="00403C03">
        <w:t xml:space="preserve">, </w:t>
      </w:r>
      <w:r w:rsidR="00AE5C20">
        <w:t>recombinant</w:t>
      </w:r>
      <w:r w:rsidR="004800BB">
        <w:t xml:space="preserve"> (r)</w:t>
      </w:r>
      <w:r w:rsidR="00AE5C20">
        <w:t xml:space="preserve"> expression of the intact allergens </w:t>
      </w:r>
      <w:r w:rsidR="00403C03">
        <w:t>ha</w:t>
      </w:r>
      <w:r w:rsidR="00FD5906">
        <w:t>s</w:t>
      </w:r>
      <w:r w:rsidR="00403C03">
        <w:t xml:space="preserve"> been hampered by </w:t>
      </w:r>
      <w:r w:rsidR="00403C03">
        <w:lastRenderedPageBreak/>
        <w:t>their molecular weight (177 kDa), although</w:t>
      </w:r>
      <w:r w:rsidR="003C0448">
        <w:t xml:space="preserve"> production of</w:t>
      </w:r>
      <w:r w:rsidR="00403C03">
        <w:t xml:space="preserve"> an N-terminal </w:t>
      </w:r>
      <w:proofErr w:type="spellStart"/>
      <w:r w:rsidR="004800BB">
        <w:t>r</w:t>
      </w:r>
      <w:r w:rsidR="00403C03">
        <w:t>Der</w:t>
      </w:r>
      <w:proofErr w:type="spellEnd"/>
      <w:r w:rsidR="00403C03">
        <w:t xml:space="preserve"> f 14 fragment bearing a lipid-binding </w:t>
      </w:r>
      <w:proofErr w:type="spellStart"/>
      <w:r w:rsidR="00403C03">
        <w:t>vitellogenin</w:t>
      </w:r>
      <w:proofErr w:type="spellEnd"/>
      <w:r w:rsidR="00403C03">
        <w:t xml:space="preserve"> domain </w:t>
      </w:r>
      <w:r w:rsidR="00A024FC">
        <w:t>was successful</w:t>
      </w:r>
      <w:r w:rsidR="00403C03">
        <w:t xml:space="preserve"> </w:t>
      </w:r>
      <w:r w:rsidR="0059538B">
        <w:fldChar w:fldCharType="begin">
          <w:fldData xml:space="preserve">PEVuZE5vdGU+PENpdGU+PEF1dGhvcj5FbFJhbWxhd3k8L0F1dGhvcj48WWVhcj4yMDE4PC9ZZWFy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</w:fldData>
        </w:fldChar>
      </w:r>
      <w:r w:rsidR="0059538B">
        <w:instrText xml:space="preserve"> ADDIN EN.CITE </w:instrText>
      </w:r>
      <w:r w:rsidR="0059538B">
        <w:fldChar w:fldCharType="begin">
          <w:fldData xml:space="preserve">PEVuZE5vdGU+PENpdGU+PEF1dGhvcj5FbFJhbWxhd3k8L0F1dGhvcj48WWVhcj4yMDE4PC9ZZWFy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</w:fldData>
        </w:fldChar>
      </w:r>
      <w:r w:rsidR="0059538B">
        <w:instrText xml:space="preserve"> ADDIN EN.CITE.DATA </w:instrText>
      </w:r>
      <w:r w:rsidR="0059538B">
        <w:fldChar w:fldCharType="end"/>
      </w:r>
      <w:r w:rsidR="0059538B">
        <w:fldChar w:fldCharType="separate"/>
      </w:r>
      <w:r w:rsidR="0059538B">
        <w:rPr>
          <w:noProof/>
        </w:rPr>
        <w:t>(58)</w:t>
      </w:r>
      <w:r w:rsidR="0059538B">
        <w:fldChar w:fldCharType="end"/>
      </w:r>
      <w:r w:rsidR="00403C03">
        <w:t>.</w:t>
      </w:r>
    </w:p>
    <w:p w14:paraId="2A88BA68" w14:textId="77777777" w:rsidR="00C47567" w:rsidRDefault="00C47567" w:rsidP="0095005F">
      <w:pPr>
        <w:spacing w:line="480" w:lineRule="auto"/>
      </w:pPr>
    </w:p>
    <w:p w14:paraId="1B040CAD" w14:textId="0032BD15" w:rsidR="000C5A4B" w:rsidRPr="0041110C" w:rsidRDefault="00C47567" w:rsidP="0095005F">
      <w:pPr>
        <w:spacing w:line="480" w:lineRule="auto"/>
        <w:rPr>
          <w:u w:val="single"/>
        </w:rPr>
      </w:pPr>
      <w:r w:rsidRPr="0041110C">
        <w:rPr>
          <w:u w:val="single"/>
        </w:rPr>
        <w:t>TLR2</w:t>
      </w:r>
      <w:r w:rsidR="002E392F" w:rsidRPr="0041110C">
        <w:rPr>
          <w:u w:val="single"/>
        </w:rPr>
        <w:t xml:space="preserve"> </w:t>
      </w:r>
    </w:p>
    <w:p w14:paraId="5F66A6AE" w14:textId="4AF05331" w:rsidR="0033628F" w:rsidRDefault="0033628F" w:rsidP="0095005F">
      <w:pPr>
        <w:spacing w:line="480" w:lineRule="auto"/>
      </w:pPr>
      <w:r>
        <w:t xml:space="preserve">The ligand repertoire of TLR2 includes </w:t>
      </w:r>
      <w:proofErr w:type="spellStart"/>
      <w:r>
        <w:t>lipoteichoic</w:t>
      </w:r>
      <w:proofErr w:type="spellEnd"/>
      <w:r>
        <w:t xml:space="preserve"> acids, </w:t>
      </w:r>
      <w:proofErr w:type="spellStart"/>
      <w:r>
        <w:t>lipopeptides</w:t>
      </w:r>
      <w:proofErr w:type="spellEnd"/>
      <w:r>
        <w:t xml:space="preserve"> and peptidoglycans.  TLR2-dependent signalling relies on the formation of heterodimers with TLR1 or TLR6</w:t>
      </w:r>
      <w:r w:rsidR="00C53E4B">
        <w:t xml:space="preserve"> in a process</w:t>
      </w:r>
      <w:r>
        <w:t xml:space="preserve"> facilitated by binding of the lipid chains </w:t>
      </w:r>
      <w:r w:rsidR="00C53E4B">
        <w:t>of</w:t>
      </w:r>
      <w:r>
        <w:t xml:space="preserve"> lipoproteins </w:t>
      </w:r>
      <w:r w:rsidR="00C53E4B">
        <w:t>with the</w:t>
      </w:r>
      <w:r>
        <w:t xml:space="preserve"> hydrophobic faces of the individual receptors.  This is best characterised by structural analysis of TLR1/2 associat</w:t>
      </w:r>
      <w:r w:rsidR="00DA332A">
        <w:t xml:space="preserve">ed </w:t>
      </w:r>
      <w:r>
        <w:t xml:space="preserve">with the synthetic </w:t>
      </w:r>
      <w:proofErr w:type="spellStart"/>
      <w:r>
        <w:t>lipopeptide</w:t>
      </w:r>
      <w:proofErr w:type="spellEnd"/>
      <w:r>
        <w:t xml:space="preserve"> Pam3CSK4</w:t>
      </w:r>
      <w:r w:rsidR="0068308D">
        <w:t xml:space="preserve"> </w:t>
      </w:r>
      <w:r w:rsidR="0059538B">
        <w:fldChar w:fldCharType="begin">
          <w:fldData xml:space="preserve">PEVuZE5vdGU+PENpdGU+PEF1dGhvcj5KaW48L0F1dGhvcj48WWVhcj4yMDA3PC9ZZWFyPjxSZWNO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3MS04MjwvcGFnZXM+PHZvbHVtZT4xMzA8L3Zv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</w:fldData>
        </w:fldChar>
      </w:r>
      <w:r w:rsidR="0059538B">
        <w:instrText xml:space="preserve"> ADDIN EN.CITE </w:instrText>
      </w:r>
      <w:r w:rsidR="0059538B">
        <w:fldChar w:fldCharType="begin">
          <w:fldData xml:space="preserve">PEVuZE5vdGU+PENpdGU+PEF1dGhvcj5KaW48L0F1dGhvcj48WWVhcj4yMDA3PC9ZZWFyPjxSZWNO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3MS04MjwvcGFnZXM+PHZvbHVtZT4xMzA8L3Zv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</w:fldData>
        </w:fldChar>
      </w:r>
      <w:r w:rsidR="0059538B">
        <w:instrText xml:space="preserve"> ADDIN EN.CITE.DATA </w:instrText>
      </w:r>
      <w:r w:rsidR="0059538B">
        <w:fldChar w:fldCharType="end"/>
      </w:r>
      <w:r w:rsidR="0059538B">
        <w:fldChar w:fldCharType="separate"/>
      </w:r>
      <w:r w:rsidR="0059538B">
        <w:rPr>
          <w:noProof/>
        </w:rPr>
        <w:t>(59)</w:t>
      </w:r>
      <w:r w:rsidR="0059538B">
        <w:fldChar w:fldCharType="end"/>
      </w:r>
      <w:r>
        <w:t xml:space="preserve">.  Less </w:t>
      </w:r>
      <w:r w:rsidR="00C53E4B">
        <w:t>described</w:t>
      </w:r>
      <w:r w:rsidR="0012093F">
        <w:t>, but of interest given the current trajectory of understanding,</w:t>
      </w:r>
      <w:r>
        <w:t xml:space="preserve"> is the</w:t>
      </w:r>
      <w:r w:rsidR="00C53E4B">
        <w:t xml:space="preserve"> potential</w:t>
      </w:r>
      <w:r>
        <w:t xml:space="preserve"> heterologous </w:t>
      </w:r>
      <w:r w:rsidR="004A21F9">
        <w:t>interaction</w:t>
      </w:r>
      <w:r>
        <w:t xml:space="preserve"> of TLR2 with TLR4 </w:t>
      </w:r>
      <w:r w:rsidR="0059538B">
        <w:fldChar w:fldCharType="begin">
          <w:fldData xml:space="preserve">PEVuZE5vdGU+PENpdGU+PEF1dGhvcj5Hb29kPC9BdXRob3I+PFllYXI+MjAxMjwvWWVhcj48UmVj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AyMDgtMjA8L3BhZ2VzPjx2b2x1bWU+Mjg3PC92b2x1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TA1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</w:fldData>
        </w:fldChar>
      </w:r>
      <w:r w:rsidR="0059538B">
        <w:instrText xml:space="preserve"> ADDIN EN.CITE </w:instrText>
      </w:r>
      <w:r w:rsidR="0059538B">
        <w:fldChar w:fldCharType="begin">
          <w:fldData xml:space="preserve">PEVuZE5vdGU+PENpdGU+PEF1dGhvcj5Hb29kPC9BdXRob3I+PFllYXI+MjAxMjwvWWVhcj48UmVj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AyMDgtMjA8L3BhZ2VzPjx2b2x1bWU+Mjg3PC92b2x1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TA1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60, 61)</w:t>
      </w:r>
      <w:r w:rsidR="0059538B">
        <w:fldChar w:fldCharType="end"/>
      </w:r>
      <w:r w:rsidR="002E3298">
        <w:t>.</w:t>
      </w:r>
      <w:r>
        <w:t xml:space="preserve">  Additionally, TLR2 operates in association with a range of putative co-receptors (including: CD14 </w:t>
      </w:r>
      <w:r w:rsidR="00EA1382">
        <w:t>–</w:t>
      </w:r>
      <w:r>
        <w:t xml:space="preserve"> </w:t>
      </w:r>
      <w:r w:rsidR="00EA1382">
        <w:t>involved as well in</w:t>
      </w:r>
      <w:r>
        <w:t xml:space="preserve"> responses to LPS via TLR4; scavenger receptors; and the C-type lectin domain receptor, dectin-1)</w:t>
      </w:r>
      <w:r w:rsidR="00241A00">
        <w:t xml:space="preserve"> </w:t>
      </w:r>
      <w:r w:rsidR="0059538B">
        <w:fldChar w:fldCharType="begin">
          <w:fldData xml:space="preserve">PEVuZE5vdGU+PENpdGU+PEF1dGhvcj52YW4gQmVyZ2VuaGVuZWdvdXdlbjwvQXV0aG9yPjxZZWFy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4ODUtOTAyPC9wYWdlcz48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=
</w:fldData>
        </w:fldChar>
      </w:r>
      <w:r w:rsidR="0059538B">
        <w:instrText xml:space="preserve"> ADDIN EN.CITE </w:instrText>
      </w:r>
      <w:r w:rsidR="0059538B">
        <w:fldChar w:fldCharType="begin">
          <w:fldData xml:space="preserve">PEVuZE5vdGU+PENpdGU+PEF1dGhvcj52YW4gQmVyZ2VuaGVuZWdvdXdlbjwvQXV0aG9yPjxZZWFy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4ODUtOTAyPC9wYWdlcz48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62)</w:t>
      </w:r>
      <w:r w:rsidR="0059538B">
        <w:fldChar w:fldCharType="end"/>
      </w:r>
      <w:r>
        <w:t xml:space="preserve">. </w:t>
      </w:r>
      <w:r w:rsidR="00CA6515">
        <w:t xml:space="preserve">  </w:t>
      </w:r>
      <w:r w:rsidR="0016201F">
        <w:t>While</w:t>
      </w:r>
      <w:r w:rsidR="00CA6515">
        <w:t xml:space="preserve"> heterodimeric or cross-talk relationships expand the ligand repertoire of </w:t>
      </w:r>
      <w:r w:rsidR="00DA332A">
        <w:t>monomeric</w:t>
      </w:r>
      <w:r w:rsidR="00CA6515">
        <w:t xml:space="preserve"> PRRs, the</w:t>
      </w:r>
      <w:r w:rsidR="00C7287F">
        <w:t>ir</w:t>
      </w:r>
      <w:r w:rsidR="00CA6515">
        <w:t xml:space="preserve"> consequences for signal transduction are </w:t>
      </w:r>
      <w:r w:rsidR="00DB35F7">
        <w:t>uncertain</w:t>
      </w:r>
      <w:r w:rsidR="00CA6515">
        <w:t>.</w:t>
      </w:r>
    </w:p>
    <w:p w14:paraId="00155B46" w14:textId="77777777" w:rsidR="0033628F" w:rsidRDefault="0033628F" w:rsidP="0095005F">
      <w:pPr>
        <w:spacing w:line="480" w:lineRule="auto"/>
      </w:pPr>
    </w:p>
    <w:p w14:paraId="14A3F5DF" w14:textId="3EAFB48A" w:rsidR="00B5463D" w:rsidRPr="00B5463D" w:rsidRDefault="00E62D13" w:rsidP="0095005F">
      <w:pPr>
        <w:spacing w:line="480" w:lineRule="auto"/>
      </w:pPr>
      <w:r>
        <w:t>Whereas</w:t>
      </w:r>
      <w:r w:rsidR="00DC1ECF">
        <w:t xml:space="preserve"> several lines of evidence suggest that</w:t>
      </w:r>
      <w:r w:rsidR="00C82ED7">
        <w:t xml:space="preserve"> TLR4 </w:t>
      </w:r>
      <w:r w:rsidR="000A31FA">
        <w:t>is</w:t>
      </w:r>
      <w:r w:rsidR="00DC1ECF">
        <w:t xml:space="preserve"> a significant </w:t>
      </w:r>
      <w:r w:rsidR="00F93680">
        <w:t>factor in</w:t>
      </w:r>
      <w:r w:rsidR="00B27482">
        <w:t xml:space="preserve"> </w:t>
      </w:r>
      <w:r w:rsidR="00EC5B38">
        <w:t>pulmonary</w:t>
      </w:r>
      <w:r w:rsidR="0048217E">
        <w:t xml:space="preserve"> sensitization to HDM allergens</w:t>
      </w:r>
      <w:r w:rsidR="00995276">
        <w:t xml:space="preserve"> in experimental models</w:t>
      </w:r>
      <w:r w:rsidR="00CF2B77">
        <w:t xml:space="preserve">, the </w:t>
      </w:r>
      <w:r w:rsidR="001B67D7">
        <w:t>importance of</w:t>
      </w:r>
      <w:r w:rsidR="00277834">
        <w:t xml:space="preserve"> TLR2</w:t>
      </w:r>
      <w:r w:rsidR="000D6FDC">
        <w:t xml:space="preserve"> </w:t>
      </w:r>
      <w:r w:rsidR="00095B70">
        <w:t>is less clear.</w:t>
      </w:r>
      <w:r w:rsidR="00FD5906">
        <w:t xml:space="preserve"> </w:t>
      </w:r>
      <w:r w:rsidR="00A33021">
        <w:t xml:space="preserve"> </w:t>
      </w:r>
      <w:r w:rsidR="004E703C">
        <w:t>I</w:t>
      </w:r>
      <w:r w:rsidR="006248A7">
        <w:t>n TLR2</w:t>
      </w:r>
      <w:r w:rsidR="00ED7785">
        <w:t xml:space="preserve">-deficient mice </w:t>
      </w:r>
      <w:r w:rsidR="0056212F">
        <w:t>the phenotypic hallmarks</w:t>
      </w:r>
      <w:r w:rsidR="001E6A25">
        <w:t xml:space="preserve"> of sensitisation</w:t>
      </w:r>
      <w:r w:rsidR="004E703C">
        <w:t xml:space="preserve"> to HDM extracts</w:t>
      </w:r>
      <w:r w:rsidR="001E6A25">
        <w:t xml:space="preserve"> (</w:t>
      </w:r>
      <w:r w:rsidR="00A87D4A">
        <w:t>airway hyperreactivity</w:t>
      </w:r>
      <w:r w:rsidR="001E6A25">
        <w:t>, Th2 cytokines</w:t>
      </w:r>
      <w:r w:rsidR="00102534">
        <w:t xml:space="preserve">, </w:t>
      </w:r>
      <w:proofErr w:type="gramStart"/>
      <w:r w:rsidR="00102534">
        <w:t>cellular</w:t>
      </w:r>
      <w:proofErr w:type="gramEnd"/>
      <w:r w:rsidR="00102534">
        <w:t xml:space="preserve"> infiltration)</w:t>
      </w:r>
      <w:r w:rsidR="004E703C">
        <w:t xml:space="preserve"> </w:t>
      </w:r>
      <w:r w:rsidR="00C53E4B">
        <w:t>we</w:t>
      </w:r>
      <w:r w:rsidR="004B21CB">
        <w:t>re</w:t>
      </w:r>
      <w:r w:rsidR="004E703C">
        <w:t xml:space="preserve"> unaffected</w:t>
      </w:r>
      <w:r w:rsidR="00FE3630">
        <w:t>,</w:t>
      </w:r>
      <w:r w:rsidR="004E703C">
        <w:t xml:space="preserve"> but</w:t>
      </w:r>
      <w:r w:rsidR="00FE3630">
        <w:t xml:space="preserve"> </w:t>
      </w:r>
      <w:r w:rsidR="003C6D44">
        <w:t>uncharacterised</w:t>
      </w:r>
      <w:r w:rsidR="00FE3630">
        <w:t xml:space="preserve"> </w:t>
      </w:r>
      <w:r w:rsidR="001F4B65">
        <w:t>component(s)</w:t>
      </w:r>
      <w:r w:rsidR="00060A06">
        <w:t xml:space="preserve"> in the extract operate</w:t>
      </w:r>
      <w:r w:rsidR="004B21CB">
        <w:t>d</w:t>
      </w:r>
      <w:r w:rsidR="00FE3630">
        <w:t xml:space="preserve"> TLR2-mediated signalling</w:t>
      </w:r>
      <w:r w:rsidR="00130217">
        <w:t xml:space="preserve"> in cells transfected with the receptor</w:t>
      </w:r>
      <w:r w:rsidR="005201D2">
        <w:t xml:space="preserve"> </w:t>
      </w:r>
      <w:r w:rsidR="0059538B">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instrText xml:space="preserve"> ADDIN EN.CITE </w:instrText>
      </w:r>
      <w:r w:rsidR="0059538B">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instrText xml:space="preserve"> ADDIN EN.CITE.DATA </w:instrText>
      </w:r>
      <w:r w:rsidR="0059538B">
        <w:fldChar w:fldCharType="end"/>
      </w:r>
      <w:r w:rsidR="0059538B">
        <w:fldChar w:fldCharType="separate"/>
      </w:r>
      <w:r w:rsidR="0059538B">
        <w:rPr>
          <w:noProof/>
        </w:rPr>
        <w:t>(22)</w:t>
      </w:r>
      <w:r w:rsidR="0059538B">
        <w:fldChar w:fldCharType="end"/>
      </w:r>
      <w:r w:rsidR="00130217">
        <w:t xml:space="preserve">. </w:t>
      </w:r>
      <w:r w:rsidR="00EC5B38">
        <w:t xml:space="preserve"> Other work in mice has suggested that TLR2, but not TLR4, is involved in </w:t>
      </w:r>
      <w:r w:rsidR="00B13BA0">
        <w:t>β</w:t>
      </w:r>
      <w:r w:rsidR="00EC5B38">
        <w:t xml:space="preserve">-glucan mediated sensitisation to HDM allergens via the nose, whereas pulmonary sensitisation required TLR4 </w:t>
      </w:r>
      <w:r w:rsidR="0059538B">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instrText xml:space="preserve"> ADDIN EN.CITE </w:instrText>
      </w:r>
      <w:r w:rsidR="0059538B">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instrText xml:space="preserve"> ADDIN EN.CITE.DATA </w:instrText>
      </w:r>
      <w:r w:rsidR="0059538B">
        <w:fldChar w:fldCharType="end"/>
      </w:r>
      <w:r w:rsidR="0059538B">
        <w:fldChar w:fldCharType="separate"/>
      </w:r>
      <w:r w:rsidR="0059538B">
        <w:rPr>
          <w:noProof/>
        </w:rPr>
        <w:t>(34)</w:t>
      </w:r>
      <w:r w:rsidR="0059538B">
        <w:fldChar w:fldCharType="end"/>
      </w:r>
      <w:r w:rsidR="00EC5B38">
        <w:t xml:space="preserve">. </w:t>
      </w:r>
      <w:r w:rsidR="00130217">
        <w:t xml:space="preserve"> </w:t>
      </w:r>
      <w:r w:rsidR="0017065D" w:rsidRPr="00DA332A">
        <w:t xml:space="preserve">Intriguingly, </w:t>
      </w:r>
      <w:r w:rsidR="00365B80" w:rsidRPr="00DA332A">
        <w:t xml:space="preserve">TLR2 </w:t>
      </w:r>
      <w:r w:rsidR="00E058A9">
        <w:t>may be involved in the</w:t>
      </w:r>
      <w:r w:rsidR="00365B80" w:rsidRPr="00DA332A">
        <w:t xml:space="preserve"> </w:t>
      </w:r>
      <w:r w:rsidR="00983D2C" w:rsidRPr="00DA332A">
        <w:t>sensitisation to ovalbumin</w:t>
      </w:r>
      <w:r w:rsidR="009247EF" w:rsidRPr="00DA332A">
        <w:t xml:space="preserve"> through </w:t>
      </w:r>
      <w:r w:rsidR="00D739A4" w:rsidRPr="00DA332A">
        <w:t>increased</w:t>
      </w:r>
      <w:r w:rsidR="002305F6" w:rsidRPr="00DA332A">
        <w:t xml:space="preserve"> epithelial</w:t>
      </w:r>
      <w:r w:rsidR="00D739A4" w:rsidRPr="00DA332A">
        <w:t xml:space="preserve"> expression of </w:t>
      </w:r>
      <w:proofErr w:type="spellStart"/>
      <w:r w:rsidR="000A31FA" w:rsidRPr="00DA332A">
        <w:t>thymic</w:t>
      </w:r>
      <w:proofErr w:type="spellEnd"/>
      <w:r w:rsidR="000A31FA" w:rsidRPr="00DA332A">
        <w:t xml:space="preserve"> stromal</w:t>
      </w:r>
      <w:r w:rsidR="000A31FA">
        <w:t xml:space="preserve"> </w:t>
      </w:r>
      <w:proofErr w:type="spellStart"/>
      <w:r w:rsidR="000A31FA">
        <w:t>lymphopoietin</w:t>
      </w:r>
      <w:proofErr w:type="spellEnd"/>
      <w:r w:rsidR="00AD092C">
        <w:t xml:space="preserve"> (</w:t>
      </w:r>
      <w:r w:rsidR="00D739A4">
        <w:t>TSLP</w:t>
      </w:r>
      <w:r w:rsidR="00AD092C">
        <w:t>)</w:t>
      </w:r>
      <w:r w:rsidR="00ED5CE0">
        <w:t xml:space="preserve"> </w:t>
      </w:r>
      <w:r w:rsidR="00AD092C">
        <w:t>and</w:t>
      </w:r>
      <w:r w:rsidR="000A31FA">
        <w:t xml:space="preserve"> the</w:t>
      </w:r>
      <w:r w:rsidR="00AD092C">
        <w:t xml:space="preserve"> </w:t>
      </w:r>
      <w:r w:rsidR="000A31FA">
        <w:t>C-C chemokine ligand-2 (</w:t>
      </w:r>
      <w:r w:rsidR="00ED5CE0">
        <w:t>CCL-2</w:t>
      </w:r>
      <w:r w:rsidR="000A31FA">
        <w:t>)</w:t>
      </w:r>
      <w:r w:rsidR="00ED5CE0">
        <w:t xml:space="preserve">-dependent recruitment of </w:t>
      </w:r>
      <w:r w:rsidR="00ED5CE0">
        <w:lastRenderedPageBreak/>
        <w:t>basophils</w:t>
      </w:r>
      <w:r w:rsidR="00E54DE6">
        <w:t xml:space="preserve"> </w:t>
      </w:r>
      <w:r w:rsidR="0059538B">
        <w:fldChar w:fldCharType="begin"/>
      </w:r>
      <w:r w:rsidR="0059538B">
        <w:instrText xml:space="preserve"> ADDIN EN.CITE &lt;EndNote&gt;&lt;Cite&gt;&lt;Author&gt;Lv&lt;/Author&gt;&lt;Year&gt;2018&lt;/Year&gt;&lt;RecNum&gt;163&lt;/RecNum&gt;&lt;DisplayText&gt;(63)&lt;/DisplayText&gt;&lt;record&gt;&lt;rec-number&gt;163&lt;/rec-number&gt;&lt;foreign-keys&gt;&lt;key app="EN" db-id="05299pfscx2ztxe5vr8vez929epvvdsdffea" timestamp="1541435162"&gt;163&lt;/key&gt;&lt;/foreign-keys&gt;&lt;ref-type name="Journal Article"&gt;17&lt;/ref-type&gt;&lt;contributors&gt;&lt;authors&gt;&lt;author&gt;Lv, J.&lt;/author&gt;&lt;author&gt;Yu, Q.&lt;/author&gt;&lt;author&gt;Lv, J.&lt;/author&gt;&lt;author&gt;Di, C.&lt;/author&gt;&lt;author&gt;Lin, X.&lt;/author&gt;&lt;author&gt;Su, W.&lt;/author&gt;&lt;author&gt;Wu, M.&lt;/author&gt;&lt;author&gt;Xia, Z.&lt;/author&gt;&lt;/authors&gt;&lt;/contributors&gt;&lt;auth-address&gt;Department of Pediatrics, Ruijin Hospital affiliated to Shanghai Jiao Tong University School of Medicine, Shanghai, China.&amp;#xD;Department of Pediatrics, Xinhua Hospital affiliated to Shanghai Jiao Tong University School of Medicine, Shanghai, China.&amp;#xD;School of Medicine &amp;amp; Health Sciences, Department of Biomedical Sciences, University of North Dakota, Grand Forks, North Dakota.&lt;/auth-address&gt;&lt;titles&gt;&lt;title&gt;Airway epithelial TSLP production of TLR2 drives type 2 immunity in allergic airway inflammation&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dates&gt;&lt;year&gt;2018&lt;/year&gt;&lt;pub-dates&gt;&lt;date&gt;Sep 5&lt;/date&gt;&lt;/pub-dates&gt;&lt;/dates&gt;&lt;isbn&gt;1521-4141 (Electronic)&amp;#xD;0014-2980 (Linking)&lt;/isbn&gt;&lt;accession-num&gt;30184256&lt;/accession-num&gt;&lt;urls&gt;&lt;related-urls&gt;&lt;url&gt;http://www.ncbi.nlm.nih.gov/pubmed/30184256&lt;/url&gt;&lt;url&gt;https://onlinelibrary.wiley.com/doi/pdf/10.1002/eji.201847663&lt;/url&gt;&lt;/related-urls&gt;&lt;/urls&gt;&lt;electronic-resource-num&gt;10.1002/eji.201847663&lt;/electronic-resource-num&gt;&lt;/record&gt;&lt;/Cite&gt;&lt;/EndNote&gt;</w:instrText>
      </w:r>
      <w:r w:rsidR="0059538B">
        <w:fldChar w:fldCharType="separate"/>
      </w:r>
      <w:r w:rsidR="0059538B">
        <w:rPr>
          <w:noProof/>
        </w:rPr>
        <w:t>(63)</w:t>
      </w:r>
      <w:r w:rsidR="0059538B">
        <w:fldChar w:fldCharType="end"/>
      </w:r>
      <w:r w:rsidR="00AD092C">
        <w:t>.</w:t>
      </w:r>
      <w:r w:rsidR="00146F0E">
        <w:t xml:space="preserve"> </w:t>
      </w:r>
      <w:r w:rsidR="00153650">
        <w:t xml:space="preserve"> </w:t>
      </w:r>
      <w:r w:rsidR="00146F0E">
        <w:t xml:space="preserve"> </w:t>
      </w:r>
      <w:r w:rsidR="00BF6ECA">
        <w:t xml:space="preserve">Although </w:t>
      </w:r>
      <w:r w:rsidR="00146F0E">
        <w:t>these responses were ablated</w:t>
      </w:r>
      <w:r w:rsidR="00BF6ECA" w:rsidRPr="00BF6ECA">
        <w:t xml:space="preserve"> </w:t>
      </w:r>
      <w:r w:rsidR="00BF6ECA">
        <w:t>in TLR2</w:t>
      </w:r>
      <w:r w:rsidR="00E54DE6">
        <w:t>-deficient</w:t>
      </w:r>
      <w:r w:rsidR="00E54DE6" w:rsidRPr="00E54DE6">
        <w:t xml:space="preserve"> </w:t>
      </w:r>
      <w:r w:rsidR="00E54DE6">
        <w:t>mice</w:t>
      </w:r>
      <w:r w:rsidR="00146F0E">
        <w:t>,</w:t>
      </w:r>
      <w:r w:rsidR="00BF6ECA">
        <w:t xml:space="preserve"> suggesting causal connection, </w:t>
      </w:r>
      <w:r w:rsidR="004E44B3">
        <w:t>a</w:t>
      </w:r>
      <w:r w:rsidR="00BF6ECA">
        <w:t xml:space="preserve"> mechanistic </w:t>
      </w:r>
      <w:r w:rsidR="00943F10">
        <w:t xml:space="preserve">linkage </w:t>
      </w:r>
      <w:r w:rsidR="00BF6ECA">
        <w:t xml:space="preserve">remains to be </w:t>
      </w:r>
      <w:r w:rsidR="00943F10">
        <w:t>established</w:t>
      </w:r>
      <w:r w:rsidR="00782F9A">
        <w:t xml:space="preserve">. </w:t>
      </w:r>
      <w:r w:rsidR="000C7E93">
        <w:t xml:space="preserve"> </w:t>
      </w:r>
      <w:r w:rsidR="00277834">
        <w:t xml:space="preserve"> </w:t>
      </w:r>
      <w:r w:rsidR="00506FEA">
        <w:t>In contrast to the allergy-promoting, inflammatory role of TLR4 ligation</w:t>
      </w:r>
      <w:r w:rsidR="0057484A">
        <w:t xml:space="preserve"> seen in</w:t>
      </w:r>
      <w:r w:rsidR="00ED202F">
        <w:t xml:space="preserve"> acute-</w:t>
      </w:r>
      <w:r w:rsidR="0057484A">
        <w:t>subacute exposures to HDM extracts</w:t>
      </w:r>
      <w:r w:rsidR="005201D2">
        <w:t xml:space="preserve"> </w:t>
      </w:r>
      <w:r w:rsidR="0059538B">
        <w:fldChar w:fldCharType="begin">
          <w:fldData xml:space="preserve">PEVuZE5vdGU+PENpdGU+PEF1dGhvcj5IYW1tYWQ8L0F1dGhvcj48WWVhcj4yMDA5PC9ZZWFyPjxS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0MTAtNjwvcGFnZXM+PHZvbHVtZT4xNTwvdm9sdW1lPjxudW1iZXI+NDwv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g2My03MzwvcGFnZXM+PHZvbHVtZT44PC92b2x1bWU+PG51bWJlcj40PC9udW1i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</w:fldData>
        </w:fldChar>
      </w:r>
      <w:r w:rsidR="0059538B">
        <w:instrText xml:space="preserve"> ADDIN EN.CITE </w:instrText>
      </w:r>
      <w:r w:rsidR="0059538B">
        <w:fldChar w:fldCharType="begin">
          <w:fldData xml:space="preserve">PEVuZE5vdGU+PENpdGU+PEF1dGhvcj5IYW1tYWQ8L0F1dGhvcj48WWVhcj4yMDA5PC9ZZWFyPjxS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0MTAtNjwvcGFnZXM+PHZvbHVtZT4xNTwvdm9sdW1lPjxudW1iZXI+NDwv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g2My03MzwvcGFnZXM+PHZvbHVtZT44PC92b2x1bWU+PG51bWJlcj40PC9udW1i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</w:fldData>
        </w:fldChar>
      </w:r>
      <w:r w:rsidR="0059538B">
        <w:instrText xml:space="preserve"> ADDIN EN.CITE.DATA </w:instrText>
      </w:r>
      <w:r w:rsidR="0059538B">
        <w:fldChar w:fldCharType="end"/>
      </w:r>
      <w:r w:rsidR="0059538B">
        <w:fldChar w:fldCharType="separate"/>
      </w:r>
      <w:r w:rsidR="0059538B">
        <w:rPr>
          <w:noProof/>
        </w:rPr>
        <w:t>(21, 25)</w:t>
      </w:r>
      <w:r w:rsidR="0059538B">
        <w:fldChar w:fldCharType="end"/>
      </w:r>
      <w:r w:rsidR="00506FEA">
        <w:t xml:space="preserve">, </w:t>
      </w:r>
      <w:r w:rsidR="0057484A">
        <w:t xml:space="preserve">other </w:t>
      </w:r>
      <w:r w:rsidR="004B21CB">
        <w:t xml:space="preserve">evidence suggests that </w:t>
      </w:r>
      <w:r w:rsidR="00506FEA">
        <w:t xml:space="preserve">the effects of TLR2 activation may be more nuanced. </w:t>
      </w:r>
      <w:r w:rsidR="008C0F3D">
        <w:t xml:space="preserve"> </w:t>
      </w:r>
      <w:r w:rsidR="00506FEA">
        <w:t xml:space="preserve"> </w:t>
      </w:r>
      <w:r w:rsidR="00C53E4B">
        <w:t>I</w:t>
      </w:r>
      <w:r w:rsidR="004B21CB">
        <w:t>n</w:t>
      </w:r>
      <w:r w:rsidR="00506FEA">
        <w:t xml:space="preserve"> some circumstances</w:t>
      </w:r>
      <w:r w:rsidR="004B21CB">
        <w:t>,</w:t>
      </w:r>
      <w:r w:rsidR="00506FEA">
        <w:t xml:space="preserve"> </w:t>
      </w:r>
      <w:r w:rsidR="004B21CB">
        <w:t>TLR</w:t>
      </w:r>
      <w:r w:rsidR="00C53E4B">
        <w:t>2</w:t>
      </w:r>
      <w:r w:rsidR="004B21CB">
        <w:t xml:space="preserve"> activation </w:t>
      </w:r>
      <w:r w:rsidR="00506FEA">
        <w:t>exert</w:t>
      </w:r>
      <w:r w:rsidR="00C7287F">
        <w:t>s</w:t>
      </w:r>
      <w:r w:rsidR="00506FEA">
        <w:t xml:space="preserve"> an anti-inflammatory role through the signal transduction factor </w:t>
      </w:r>
      <w:r w:rsidR="00506FEA">
        <w:rPr>
          <w:i/>
        </w:rPr>
        <w:t>c-</w:t>
      </w:r>
      <w:proofErr w:type="spellStart"/>
      <w:r w:rsidR="00506FEA">
        <w:rPr>
          <w:i/>
        </w:rPr>
        <w:t>fos</w:t>
      </w:r>
      <w:proofErr w:type="spellEnd"/>
      <w:r w:rsidR="00506FEA">
        <w:t xml:space="preserve">; under other conditions its ligation </w:t>
      </w:r>
      <w:r w:rsidR="0012093F">
        <w:t>is</w:t>
      </w:r>
      <w:r w:rsidR="00506FEA">
        <w:t xml:space="preserve"> pro</w:t>
      </w:r>
      <w:r w:rsidR="00665CAB">
        <w:t>-</w:t>
      </w:r>
      <w:r w:rsidR="00506FEA">
        <w:t>inflammatory</w:t>
      </w:r>
      <w:r w:rsidR="004B21CB">
        <w:t>, however</w:t>
      </w:r>
      <w:r w:rsidR="005201D2">
        <w:t xml:space="preserve"> </w:t>
      </w:r>
      <w:r w:rsidR="0059538B">
        <w:fldChar w:fldCharType="begin">
          <w:fldData xml:space="preserve">PEVuZE5vdGU+PENpdGU+PEF1dGhvcj5OZXRlYTwvQXV0aG9yPjxZZWFyPjIwMDg8L1llYXI+PFJl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TQ4LTU0PC9wYWdlcz48dm9sdW1lPjExNzwv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</w:fldData>
        </w:fldChar>
      </w:r>
      <w:r w:rsidR="0059538B">
        <w:instrText xml:space="preserve"> ADDIN EN.CITE </w:instrText>
      </w:r>
      <w:r w:rsidR="0059538B">
        <w:fldChar w:fldCharType="begin">
          <w:fldData xml:space="preserve">PEVuZE5vdGU+PENpdGU+PEF1dGhvcj5OZXRlYTwvQXV0aG9yPjxZZWFyPjIwMDg8L1llYXI+PFJl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TQ4LTU0PC9wYWdlcz48dm9sdW1lPjExNzwv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</w:fldData>
        </w:fldChar>
      </w:r>
      <w:r w:rsidR="0059538B">
        <w:instrText xml:space="preserve"> ADDIN EN.CITE.DATA </w:instrText>
      </w:r>
      <w:r w:rsidR="0059538B">
        <w:fldChar w:fldCharType="end"/>
      </w:r>
      <w:r w:rsidR="0059538B">
        <w:fldChar w:fldCharType="separate"/>
      </w:r>
      <w:r w:rsidR="0059538B">
        <w:rPr>
          <w:noProof/>
        </w:rPr>
        <w:t>(62, 64, 65)</w:t>
      </w:r>
      <w:r w:rsidR="0059538B">
        <w:fldChar w:fldCharType="end"/>
      </w:r>
      <w:r w:rsidR="00506FEA">
        <w:t xml:space="preserve">.  </w:t>
      </w:r>
      <w:r w:rsidR="00995276">
        <w:t>Further d</w:t>
      </w:r>
      <w:r w:rsidR="00B5463D">
        <w:t>eveloping the theme that organ-specific differences exist in TLR utilisation in allergic sensitisation</w:t>
      </w:r>
      <w:r w:rsidR="009D7F25">
        <w:t xml:space="preserve"> in mice, </w:t>
      </w:r>
      <w:r w:rsidR="00B5463D">
        <w:t>TLR2 has been shown to drive T</w:t>
      </w:r>
      <w:r w:rsidR="00B5463D" w:rsidRPr="00462978">
        <w:rPr>
          <w:smallCaps/>
        </w:rPr>
        <w:t>h</w:t>
      </w:r>
      <w:r w:rsidR="00B5463D">
        <w:t>2-dependent responses</w:t>
      </w:r>
      <w:r w:rsidR="00462978">
        <w:t xml:space="preserve"> to Der p 2 in skin that were</w:t>
      </w:r>
      <w:r w:rsidR="00B5463D">
        <w:t xml:space="preserve"> independent of functional TLR4</w:t>
      </w:r>
      <w:r w:rsidR="00462978">
        <w:t xml:space="preserve"> </w:t>
      </w:r>
      <w:r w:rsidR="0059538B">
        <w:fldChar w:fldCharType="begin">
          <w:fldData xml:space="preserve">PEVuZE5vdGU+PENpdGU+PEF1dGhvcj5TdHJlbW5pdHplcjwvQXV0aG9yPjxZZWFyPjIwMTQ8L1ll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</w:fldData>
        </w:fldChar>
      </w:r>
      <w:r w:rsidR="0059538B">
        <w:instrText xml:space="preserve"> ADDIN EN.CITE </w:instrText>
      </w:r>
      <w:r w:rsidR="0059538B">
        <w:fldChar w:fldCharType="begin">
          <w:fldData xml:space="preserve">PEVuZE5vdGU+PENpdGU+PEF1dGhvcj5TdHJlbW5pdHplcjwvQXV0aG9yPjxZZWFyPjIwMTQ8L1ll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</w:fldData>
        </w:fldChar>
      </w:r>
      <w:r w:rsidR="0059538B">
        <w:instrText xml:space="preserve"> ADDIN EN.CITE.DATA </w:instrText>
      </w:r>
      <w:r w:rsidR="0059538B">
        <w:fldChar w:fldCharType="end"/>
      </w:r>
      <w:r w:rsidR="0059538B">
        <w:fldChar w:fldCharType="separate"/>
      </w:r>
      <w:r w:rsidR="0059538B">
        <w:rPr>
          <w:noProof/>
        </w:rPr>
        <w:t>(66)</w:t>
      </w:r>
      <w:r w:rsidR="0059538B">
        <w:fldChar w:fldCharType="end"/>
      </w:r>
      <w:r w:rsidR="00B5463D">
        <w:t>.</w:t>
      </w:r>
    </w:p>
    <w:p w14:paraId="436CCC1D" w14:textId="3FDF4B87" w:rsidR="00A95E6F" w:rsidRDefault="00A95E6F" w:rsidP="0095005F">
      <w:pPr>
        <w:spacing w:line="480" w:lineRule="auto"/>
      </w:pPr>
    </w:p>
    <w:p w14:paraId="2E5AE72D" w14:textId="5C61663E" w:rsidR="008F6FE6" w:rsidRDefault="00A95E6F" w:rsidP="0095005F">
      <w:pPr>
        <w:spacing w:line="480" w:lineRule="auto"/>
      </w:pPr>
      <w:r>
        <w:t>The</w:t>
      </w:r>
      <w:r w:rsidR="00885408">
        <w:t xml:space="preserve"> structur</w:t>
      </w:r>
      <w:r w:rsidR="009734A2">
        <w:t>al</w:t>
      </w:r>
      <w:r w:rsidR="00885408">
        <w:t xml:space="preserve"> </w:t>
      </w:r>
      <w:r w:rsidR="001C0080">
        <w:t>capacity</w:t>
      </w:r>
      <w:r w:rsidR="00885408">
        <w:t xml:space="preserve"> </w:t>
      </w:r>
      <w:r>
        <w:t>of the hydrophobic pocket</w:t>
      </w:r>
      <w:r w:rsidR="00885408">
        <w:t xml:space="preserve"> in group 2 HDM allergens which enables </w:t>
      </w:r>
      <w:r w:rsidR="005F63E4">
        <w:t>the</w:t>
      </w:r>
      <w:r w:rsidR="00885408">
        <w:t xml:space="preserve"> </w:t>
      </w:r>
      <w:r w:rsidR="009734A2">
        <w:t>binding of</w:t>
      </w:r>
      <w:r w:rsidR="00885408">
        <w:t xml:space="preserve"> LPS </w:t>
      </w:r>
      <w:r w:rsidR="0059538B">
        <w:fldChar w:fldCharType="begin">
          <w:fldData xml:space="preserve">PEVuZE5vdGU+PENpdGU+PEF1dGhvcj5JY2hpa2F3YTwvQXV0aG9yPjxZZWFyPjIwMDk8L1llYXI+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</w:fldData>
        </w:fldChar>
      </w:r>
      <w:r w:rsidR="0059538B">
        <w:instrText xml:space="preserve"> ADDIN EN.CITE </w:instrText>
      </w:r>
      <w:r w:rsidR="0059538B">
        <w:fldChar w:fldCharType="begin">
          <w:fldData xml:space="preserve">PEVuZE5vdGU+PENpdGU+PEF1dGhvcj5JY2hpa2F3YTwvQXV0aG9yPjxZZWFyPjIwMDk8L1llYXI+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</w:fldData>
        </w:fldChar>
      </w:r>
      <w:r w:rsidR="0059538B">
        <w:instrText xml:space="preserve"> ADDIN EN.CITE.DATA </w:instrText>
      </w:r>
      <w:r w:rsidR="0059538B">
        <w:fldChar w:fldCharType="end"/>
      </w:r>
      <w:r w:rsidR="0059538B">
        <w:fldChar w:fldCharType="separate"/>
      </w:r>
      <w:r w:rsidR="0059538B">
        <w:rPr>
          <w:noProof/>
        </w:rPr>
        <w:t>(67)</w:t>
      </w:r>
      <w:r w:rsidR="0059538B">
        <w:fldChar w:fldCharType="end"/>
      </w:r>
      <w:r>
        <w:t xml:space="preserve"> suggests that </w:t>
      </w:r>
      <w:r w:rsidR="009734A2">
        <w:t xml:space="preserve">other </w:t>
      </w:r>
      <w:r>
        <w:t xml:space="preserve">moieties might </w:t>
      </w:r>
      <w:r w:rsidR="009734A2">
        <w:t>be ligated</w:t>
      </w:r>
      <w:r>
        <w:t xml:space="preserve">, </w:t>
      </w:r>
      <w:r w:rsidR="00AC4135">
        <w:t>enabling</w:t>
      </w:r>
      <w:r>
        <w:t xml:space="preserve"> </w:t>
      </w:r>
      <w:r w:rsidR="00AC4135">
        <w:t>assorted</w:t>
      </w:r>
      <w:r w:rsidR="00123E05">
        <w:t xml:space="preserve"> lipid cargoes</w:t>
      </w:r>
      <w:r w:rsidR="00D913B4" w:rsidRPr="00D913B4">
        <w:t xml:space="preserve"> </w:t>
      </w:r>
      <w:r w:rsidR="00D913B4">
        <w:t>to interact</w:t>
      </w:r>
      <w:r>
        <w:t xml:space="preserve"> with </w:t>
      </w:r>
      <w:r w:rsidR="00C7287F">
        <w:t>a range of</w:t>
      </w:r>
      <w:r>
        <w:t xml:space="preserve"> TLR</w:t>
      </w:r>
      <w:r w:rsidR="00EF5E4D">
        <w:t>s</w:t>
      </w:r>
      <w:r>
        <w:t>.</w:t>
      </w:r>
      <w:r w:rsidR="00C8116A">
        <w:t xml:space="preserve"> </w:t>
      </w:r>
      <w:r w:rsidR="00153650">
        <w:t xml:space="preserve"> </w:t>
      </w:r>
      <w:r w:rsidR="00C8116A">
        <w:t xml:space="preserve"> </w:t>
      </w:r>
      <w:r w:rsidR="00123E05">
        <w:t>Lipids have various effects on TLR behaviour; s</w:t>
      </w:r>
      <w:r w:rsidR="00F238F3">
        <w:t>aturated fatty acids</w:t>
      </w:r>
      <w:r w:rsidR="00491583">
        <w:t xml:space="preserve"> (SFAs)</w:t>
      </w:r>
      <w:r w:rsidR="006854CA">
        <w:t xml:space="preserve"> </w:t>
      </w:r>
      <w:r w:rsidR="00F238F3">
        <w:t>promote</w:t>
      </w:r>
      <w:r w:rsidR="00C768ED">
        <w:t xml:space="preserve"> </w:t>
      </w:r>
      <w:r w:rsidR="00D6238B">
        <w:t xml:space="preserve">their </w:t>
      </w:r>
      <w:r w:rsidR="00C768ED">
        <w:t xml:space="preserve">migration to membrane lipid rafts, receptor </w:t>
      </w:r>
      <w:proofErr w:type="spellStart"/>
      <w:r w:rsidR="00C768ED">
        <w:t>dimerisation</w:t>
      </w:r>
      <w:proofErr w:type="spellEnd"/>
      <w:r w:rsidR="00C768ED">
        <w:t>, and</w:t>
      </w:r>
      <w:r w:rsidR="00F238F3">
        <w:t xml:space="preserve"> inflammatory signalling, whereas polyunsaturated fatty acids are inhibitory</w:t>
      </w:r>
      <w:r w:rsidR="009E2B21">
        <w:t xml:space="preserve"> </w:t>
      </w:r>
      <w:r w:rsidR="0059538B">
        <w:fldChar w:fldCharType="begin">
          <w:fldData xml:space="preserve">PEVuZE5vdGU+PENpdGU+PEF1dGhvcj5Id2FuZzwvQXV0aG9yPjxZZWFyPjIwMTY8L1llYXI+PFJl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</w:fldData>
        </w:fldChar>
      </w:r>
      <w:r w:rsidR="0059538B">
        <w:instrText xml:space="preserve"> ADDIN EN.CITE </w:instrText>
      </w:r>
      <w:r w:rsidR="0059538B">
        <w:fldChar w:fldCharType="begin">
          <w:fldData xml:space="preserve">PEVuZE5vdGU+PENpdGU+PEF1dGhvcj5Id2FuZzwvQXV0aG9yPjxZZWFyPjIwMTY8L1llYXI+PFJl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</w:fldData>
        </w:fldChar>
      </w:r>
      <w:r w:rsidR="0059538B">
        <w:instrText xml:space="preserve"> ADDIN EN.CITE.DATA </w:instrText>
      </w:r>
      <w:r w:rsidR="0059538B">
        <w:fldChar w:fldCharType="end"/>
      </w:r>
      <w:r w:rsidR="0059538B">
        <w:fldChar w:fldCharType="separate"/>
      </w:r>
      <w:r w:rsidR="0059538B">
        <w:rPr>
          <w:noProof/>
        </w:rPr>
        <w:t>(68)</w:t>
      </w:r>
      <w:r w:rsidR="0059538B">
        <w:fldChar w:fldCharType="end"/>
      </w:r>
      <w:r w:rsidR="00EA1382">
        <w:t xml:space="preserve"> (</w:t>
      </w:r>
      <w:r w:rsidR="00EA1382">
        <w:rPr>
          <w:b/>
        </w:rPr>
        <w:t>Figure 1</w:t>
      </w:r>
      <w:r w:rsidR="00EA1382">
        <w:t>)</w:t>
      </w:r>
      <w:r w:rsidR="00F238F3">
        <w:t xml:space="preserve">. </w:t>
      </w:r>
      <w:r w:rsidR="00153650">
        <w:t xml:space="preserve"> </w:t>
      </w:r>
      <w:r w:rsidR="00F238F3">
        <w:t xml:space="preserve"> </w:t>
      </w:r>
      <w:r w:rsidR="00EA1382">
        <w:t>While</w:t>
      </w:r>
      <w:r w:rsidR="00F238F3">
        <w:t xml:space="preserve"> </w:t>
      </w:r>
      <w:r w:rsidR="00491583">
        <w:t>SFAs</w:t>
      </w:r>
      <w:r w:rsidR="00F238F3">
        <w:t xml:space="preserve"> </w:t>
      </w:r>
      <w:r w:rsidR="00954FBC">
        <w:t>are</w:t>
      </w:r>
      <w:r w:rsidR="00491583">
        <w:t xml:space="preserve"> substantially </w:t>
      </w:r>
      <w:r w:rsidR="00954FBC">
        <w:t>less potent than either</w:t>
      </w:r>
      <w:r w:rsidR="000F0A90">
        <w:t xml:space="preserve"> </w:t>
      </w:r>
      <w:r w:rsidR="00721BA7">
        <w:t>natural (</w:t>
      </w:r>
      <w:proofErr w:type="spellStart"/>
      <w:r w:rsidR="00CD0933">
        <w:t>eg</w:t>
      </w:r>
      <w:proofErr w:type="spellEnd"/>
      <w:r w:rsidR="00721BA7">
        <w:t xml:space="preserve"> LPS) or synthetic</w:t>
      </w:r>
      <w:r w:rsidR="00CD0933">
        <w:t xml:space="preserve"> (</w:t>
      </w:r>
      <w:proofErr w:type="spellStart"/>
      <w:r w:rsidR="00CD0933">
        <w:t>eg</w:t>
      </w:r>
      <w:proofErr w:type="spellEnd"/>
      <w:r w:rsidR="00CD0933">
        <w:t xml:space="preserve"> Pam3CSK4)</w:t>
      </w:r>
      <w:r w:rsidR="00721BA7">
        <w:t xml:space="preserve"> </w:t>
      </w:r>
      <w:proofErr w:type="spellStart"/>
      <w:r w:rsidR="00721BA7">
        <w:t>lipope</w:t>
      </w:r>
      <w:r w:rsidR="00EA1382">
        <w:t>p</w:t>
      </w:r>
      <w:r w:rsidR="00721BA7">
        <w:t>tides</w:t>
      </w:r>
      <w:proofErr w:type="spellEnd"/>
      <w:r w:rsidR="001C0080">
        <w:t>,</w:t>
      </w:r>
      <w:r w:rsidR="00F238F3">
        <w:t xml:space="preserve"> implying that binding energy is sub-optimal without a peptide moiety</w:t>
      </w:r>
      <w:r w:rsidR="00EA1382">
        <w:t xml:space="preserve">, </w:t>
      </w:r>
      <w:proofErr w:type="spellStart"/>
      <w:r w:rsidR="00EA1382">
        <w:t>lauric</w:t>
      </w:r>
      <w:proofErr w:type="spellEnd"/>
      <w:r w:rsidR="00EA1382">
        <w:t xml:space="preserve"> acid and palmitic acid could activate TLR signalling through </w:t>
      </w:r>
      <w:proofErr w:type="spellStart"/>
      <w:r w:rsidR="00EA1382">
        <w:t>homodimerisation</w:t>
      </w:r>
      <w:proofErr w:type="spellEnd"/>
      <w:r w:rsidR="00EA1382">
        <w:t xml:space="preserve"> of TLR4 or </w:t>
      </w:r>
      <w:proofErr w:type="spellStart"/>
      <w:r w:rsidR="00EA1382">
        <w:t>heterodimerisation</w:t>
      </w:r>
      <w:proofErr w:type="spellEnd"/>
      <w:r w:rsidR="00EA1382">
        <w:t xml:space="preserve"> of TLR2 with TLR1</w:t>
      </w:r>
      <w:r w:rsidR="007F2F4B">
        <w:t xml:space="preserve"> </w:t>
      </w:r>
      <w:r w:rsidR="0059538B">
        <w:fldChar w:fldCharType="begin">
          <w:fldData xml:space="preserve">PEVuZE5vdGU+PENpdGU+PEF1dGhvcj5Tbm9kZ3Jhc3M8L0F1dGhvcj48WWVhcj4yMDEzPC9ZZWFy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QzMzctNDc8L3BhZ2VzPjx2b2x1bWU+MTkxPC92b2x1bWU+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</w:fldData>
        </w:fldChar>
      </w:r>
      <w:r w:rsidR="0059538B">
        <w:instrText xml:space="preserve"> ADDIN EN.CITE </w:instrText>
      </w:r>
      <w:r w:rsidR="0059538B">
        <w:fldChar w:fldCharType="begin">
          <w:fldData xml:space="preserve">PEVuZE5vdGU+PENpdGU+PEF1dGhvcj5Tbm9kZ3Jhc3M8L0F1dGhvcj48WWVhcj4yMDEzPC9ZZWFy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QzMzctNDc8L3BhZ2VzPjx2b2x1bWU+MTkxPC92b2x1bWU+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</w:fldData>
        </w:fldChar>
      </w:r>
      <w:r w:rsidR="0059538B">
        <w:instrText xml:space="preserve"> ADDIN EN.CITE.DATA </w:instrText>
      </w:r>
      <w:r w:rsidR="0059538B">
        <w:fldChar w:fldCharType="end"/>
      </w:r>
      <w:r w:rsidR="0059538B">
        <w:fldChar w:fldCharType="separate"/>
      </w:r>
      <w:r w:rsidR="0059538B">
        <w:rPr>
          <w:noProof/>
        </w:rPr>
        <w:t>(69)</w:t>
      </w:r>
      <w:r w:rsidR="0059538B">
        <w:fldChar w:fldCharType="end"/>
      </w:r>
      <w:r w:rsidR="00F238F3">
        <w:t>.</w:t>
      </w:r>
      <w:r w:rsidR="00F57039">
        <w:t xml:space="preserve"> </w:t>
      </w:r>
      <w:r w:rsidR="00153650">
        <w:t xml:space="preserve"> </w:t>
      </w:r>
      <w:r w:rsidR="00F57039">
        <w:t xml:space="preserve"> </w:t>
      </w:r>
      <w:r w:rsidR="00153650">
        <w:t xml:space="preserve"> </w:t>
      </w:r>
      <w:r w:rsidR="00EA1382">
        <w:t>Moreover</w:t>
      </w:r>
      <w:r w:rsidR="00EF5E4D">
        <w:t>,</w:t>
      </w:r>
      <w:r w:rsidR="00F57039">
        <w:t xml:space="preserve"> palmitic acid </w:t>
      </w:r>
      <w:r w:rsidR="00EA1382">
        <w:t>was recently shown to bind to</w:t>
      </w:r>
      <w:r w:rsidR="00F57039">
        <w:t xml:space="preserve"> MD-2</w:t>
      </w:r>
      <w:r w:rsidR="008F40CA">
        <w:t>,</w:t>
      </w:r>
      <w:r w:rsidR="00F57039">
        <w:t xml:space="preserve"> alluding to effect</w:t>
      </w:r>
      <w:r w:rsidR="00AD23B2">
        <w:t>s</w:t>
      </w:r>
      <w:r w:rsidR="00F57039">
        <w:t xml:space="preserve"> on TLR4</w:t>
      </w:r>
      <w:r w:rsidR="00332B18">
        <w:t xml:space="preserve"> </w:t>
      </w:r>
      <w:r w:rsidR="0059538B">
        <w:fldChar w:fldCharType="begin">
          <w:fldData xml:space="preserve">PEVuZE5vdGU+PENpdGU+PEF1dGhvcj5XYW5nPC9BdXRob3I+PFllYXI+MjAxNzwvWWVhcj48UmVj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zOTk3PC9wYWdlcz48dm9sdW1lPjg8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</w:fldData>
        </w:fldChar>
      </w:r>
      <w:r w:rsidR="0059538B">
        <w:instrText xml:space="preserve"> ADDIN EN.CITE </w:instrText>
      </w:r>
      <w:r w:rsidR="0059538B">
        <w:fldChar w:fldCharType="begin">
          <w:fldData xml:space="preserve">PEVuZE5vdGU+PENpdGU+PEF1dGhvcj5XYW5nPC9BdXRob3I+PFllYXI+MjAxNzwvWWVhcj48UmVj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zOTk3PC9wYWdlcz48dm9sdW1lPjg8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70)</w:t>
      </w:r>
      <w:r w:rsidR="0059538B">
        <w:fldChar w:fldCharType="end"/>
      </w:r>
      <w:r w:rsidR="00491583">
        <w:t>.</w:t>
      </w:r>
      <w:r w:rsidR="00491583">
        <w:rPr>
          <w:color w:val="FF0000"/>
        </w:rPr>
        <w:t xml:space="preserve"> </w:t>
      </w:r>
    </w:p>
    <w:p w14:paraId="323156B1" w14:textId="77777777" w:rsidR="008F6FE6" w:rsidRDefault="008F6FE6" w:rsidP="0095005F">
      <w:pPr>
        <w:spacing w:line="480" w:lineRule="auto"/>
      </w:pPr>
    </w:p>
    <w:p w14:paraId="139445C2" w14:textId="069429E6" w:rsidR="007A4EFC" w:rsidRDefault="0032691A" w:rsidP="0095005F">
      <w:pPr>
        <w:spacing w:line="480" w:lineRule="auto"/>
      </w:pPr>
      <w:r>
        <w:t xml:space="preserve">Environmental encounters with HDM allergens occur </w:t>
      </w:r>
      <w:r w:rsidR="00DB3121">
        <w:t>alongside contact with</w:t>
      </w:r>
      <w:r>
        <w:t xml:space="preserve"> fatty acids derived from microbial and other components of house dust.</w:t>
      </w:r>
      <w:r w:rsidR="00BD7303">
        <w:t xml:space="preserve"> </w:t>
      </w:r>
      <w:r>
        <w:t xml:space="preserve">  </w:t>
      </w:r>
      <w:r w:rsidR="008F6FE6">
        <w:t xml:space="preserve">It is noteworthy </w:t>
      </w:r>
      <w:r w:rsidR="00323DBE">
        <w:t xml:space="preserve">that lipid binding proteins </w:t>
      </w:r>
      <w:r w:rsidR="00BA24E8">
        <w:t xml:space="preserve">occur </w:t>
      </w:r>
      <w:r w:rsidR="00B317E6">
        <w:t>across</w:t>
      </w:r>
      <w:r w:rsidR="00BA24E8">
        <w:t xml:space="preserve"> the constell</w:t>
      </w:r>
      <w:r w:rsidR="00322A79">
        <w:t>ation of allergens</w:t>
      </w:r>
      <w:r>
        <w:t xml:space="preserve"> from diverse sources</w:t>
      </w:r>
      <w:r w:rsidR="00B317E6">
        <w:t xml:space="preserve"> (</w:t>
      </w:r>
      <w:proofErr w:type="spellStart"/>
      <w:r w:rsidR="00B317E6" w:rsidRPr="007F2F4B">
        <w:rPr>
          <w:i/>
        </w:rPr>
        <w:t>eg</w:t>
      </w:r>
      <w:proofErr w:type="spellEnd"/>
      <w:r w:rsidR="00B317E6">
        <w:t xml:space="preserve"> herbaceous </w:t>
      </w:r>
      <w:proofErr w:type="spellStart"/>
      <w:r w:rsidR="00B317E6">
        <w:t>dicotyledons</w:t>
      </w:r>
      <w:proofErr w:type="spellEnd"/>
      <w:r w:rsidR="00B317E6">
        <w:t xml:space="preserve">, tree pollens, latex, animal </w:t>
      </w:r>
      <w:proofErr w:type="spellStart"/>
      <w:r w:rsidR="00B317E6">
        <w:t>danders</w:t>
      </w:r>
      <w:proofErr w:type="spellEnd"/>
      <w:r w:rsidR="00B317E6">
        <w:t xml:space="preserve"> </w:t>
      </w:r>
      <w:proofErr w:type="spellStart"/>
      <w:r w:rsidR="00B317E6" w:rsidRPr="007F2F4B">
        <w:rPr>
          <w:i/>
        </w:rPr>
        <w:t>etc</w:t>
      </w:r>
      <w:proofErr w:type="spellEnd"/>
      <w:r w:rsidR="00B317E6">
        <w:t>)</w:t>
      </w:r>
      <w:r>
        <w:t xml:space="preserve"> and this function is a potential feature of HDM allergens</w:t>
      </w:r>
      <w:r w:rsidR="00B317E6">
        <w:t xml:space="preserve"> too</w:t>
      </w:r>
      <w:r w:rsidR="005A37AB">
        <w:t xml:space="preserve"> </w:t>
      </w:r>
      <w:r w:rsidR="0059538B">
        <w:fldChar w:fldCharType="begin"/>
      </w:r>
      <w:r w:rsidR="0059538B">
        <w:instrText xml:space="preserve"> ADDIN EN.CITE &lt;EndNote&gt;&lt;Cite&gt;&lt;Author&gt;Stewart&lt;/Author&gt;&lt;Year&gt;2014&lt;/Year&gt;&lt;RecNum&gt;103&lt;/RecNum&gt;&lt;DisplayText&gt;(71)&lt;/DisplayText&gt;&lt;record&gt;&lt;rec-number&gt;103&lt;/rec-number&gt;&lt;foreign-keys&gt;&lt;key app="EN" db-id="05299pfscx2ztxe5vr8vez929epvvdsdffea" timestamp="1532595776"&gt;103&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59538B">
        <w:fldChar w:fldCharType="separate"/>
      </w:r>
      <w:r w:rsidR="0059538B">
        <w:rPr>
          <w:noProof/>
        </w:rPr>
        <w:t>(71)</w:t>
      </w:r>
      <w:r w:rsidR="0059538B">
        <w:fldChar w:fldCharType="end"/>
      </w:r>
      <w:r>
        <w:t>.</w:t>
      </w:r>
      <w:r w:rsidR="00322A79">
        <w:t xml:space="preserve"> </w:t>
      </w:r>
      <w:r w:rsidR="00BD7303">
        <w:t xml:space="preserve"> </w:t>
      </w:r>
      <w:r w:rsidR="00322A79">
        <w:t xml:space="preserve"> </w:t>
      </w:r>
      <w:r>
        <w:t>Beyond</w:t>
      </w:r>
      <w:r w:rsidR="00E704FB">
        <w:t xml:space="preserve"> </w:t>
      </w:r>
      <w:r>
        <w:lastRenderedPageBreak/>
        <w:t xml:space="preserve">the better studied </w:t>
      </w:r>
      <w:r w:rsidR="00E03111">
        <w:t xml:space="preserve">HDM allergens of </w:t>
      </w:r>
      <w:r w:rsidR="00E704FB">
        <w:t xml:space="preserve">group 2, </w:t>
      </w:r>
      <w:r>
        <w:t>members</w:t>
      </w:r>
      <w:r w:rsidR="00D10D87">
        <w:t xml:space="preserve"> of groups</w:t>
      </w:r>
      <w:r w:rsidR="00577827">
        <w:t xml:space="preserve"> 5, 7, 13, 14, 21 and 35</w:t>
      </w:r>
      <w:r w:rsidR="004C2746">
        <w:t xml:space="preserve"> exhibit similarity with fatty acid/lipid binding proteins</w:t>
      </w:r>
      <w:r w:rsidR="005A37AB">
        <w:t xml:space="preserve"> </w:t>
      </w:r>
      <w:r w:rsidR="0059538B">
        <w:fldChar w:fldCharType="begin"/>
      </w:r>
      <w:r w:rsidR="0059538B">
        <w:instrText xml:space="preserve"> ADDIN EN.CITE &lt;EndNote&gt;&lt;Cite&gt;&lt;Author&gt;Stewart&lt;/Author&gt;&lt;Year&gt;2014&lt;/Year&gt;&lt;RecNum&gt;103&lt;/RecNum&gt;&lt;DisplayText&gt;(71)&lt;/DisplayText&gt;&lt;record&gt;&lt;rec-number&gt;103&lt;/rec-number&gt;&lt;foreign-keys&gt;&lt;key app="EN" db-id="05299pfscx2ztxe5vr8vez929epvvdsdffea" timestamp="1532595776"&gt;103&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59538B">
        <w:fldChar w:fldCharType="separate"/>
      </w:r>
      <w:r w:rsidR="0059538B">
        <w:rPr>
          <w:noProof/>
        </w:rPr>
        <w:t>(71)</w:t>
      </w:r>
      <w:r w:rsidR="0059538B">
        <w:fldChar w:fldCharType="end"/>
      </w:r>
      <w:r w:rsidR="00E704FB">
        <w:t xml:space="preserve">.  </w:t>
      </w:r>
      <w:r w:rsidR="0039046C">
        <w:t>Future investigations will be required to establish if</w:t>
      </w:r>
      <w:r w:rsidR="00FE04BB">
        <w:t xml:space="preserve"> some</w:t>
      </w:r>
      <w:r w:rsidR="0039046C">
        <w:t>,</w:t>
      </w:r>
      <w:r w:rsidR="00FE04BB">
        <w:t xml:space="preserve"> or all</w:t>
      </w:r>
      <w:r w:rsidR="0039046C">
        <w:t>,</w:t>
      </w:r>
      <w:r w:rsidR="00FE04BB">
        <w:t xml:space="preserve"> </w:t>
      </w:r>
      <w:r w:rsidR="0039046C">
        <w:t>of these allergens and their lipid cargoes are capable of</w:t>
      </w:r>
      <w:r w:rsidR="00FE04BB">
        <w:t xml:space="preserve"> </w:t>
      </w:r>
      <w:r w:rsidR="0039046C">
        <w:t xml:space="preserve">activating </w:t>
      </w:r>
      <w:r w:rsidR="00FE04BB">
        <w:t>TLR signalling</w:t>
      </w:r>
      <w:r w:rsidR="00E02A19">
        <w:t>.</w:t>
      </w:r>
      <w:r w:rsidR="003E20CD">
        <w:t xml:space="preserve"> </w:t>
      </w:r>
      <w:r w:rsidR="00153650">
        <w:t xml:space="preserve"> </w:t>
      </w:r>
      <w:r w:rsidR="003E20CD">
        <w:t xml:space="preserve">  </w:t>
      </w:r>
      <w:r w:rsidR="0078478E">
        <w:t xml:space="preserve"> </w:t>
      </w:r>
      <w:r w:rsidR="005221F0">
        <w:t>Other s</w:t>
      </w:r>
      <w:r w:rsidR="007A4EFC">
        <w:t xml:space="preserve">tudies </w:t>
      </w:r>
      <w:r w:rsidR="00480826">
        <w:t>involving</w:t>
      </w:r>
      <w:r w:rsidR="007A4EFC">
        <w:t xml:space="preserve"> some of these allergens are now emerg</w:t>
      </w:r>
      <w:r w:rsidR="00670B07">
        <w:t>ing,</w:t>
      </w:r>
      <w:r w:rsidR="000D6FDC">
        <w:t xml:space="preserve"> </w:t>
      </w:r>
      <w:r w:rsidR="00670B07">
        <w:t>as</w:t>
      </w:r>
      <w:r w:rsidR="000D6FDC">
        <w:t xml:space="preserve"> described below</w:t>
      </w:r>
      <w:r w:rsidR="000D49EA">
        <w:t xml:space="preserve"> (</w:t>
      </w:r>
      <w:r w:rsidR="000D49EA">
        <w:rPr>
          <w:b/>
        </w:rPr>
        <w:t>Figure 1</w:t>
      </w:r>
      <w:r w:rsidR="000D49EA">
        <w:t>)</w:t>
      </w:r>
      <w:r w:rsidR="007A4EFC">
        <w:t xml:space="preserve">.  </w:t>
      </w:r>
    </w:p>
    <w:p w14:paraId="136D302B" w14:textId="77777777" w:rsidR="003E20CD" w:rsidRDefault="003E20CD" w:rsidP="0095005F">
      <w:pPr>
        <w:spacing w:line="480" w:lineRule="auto"/>
      </w:pPr>
    </w:p>
    <w:p w14:paraId="38085682" w14:textId="2F8D9080" w:rsidR="00173F84" w:rsidRPr="00173F84" w:rsidRDefault="00E40958" w:rsidP="0095005F">
      <w:pPr>
        <w:spacing w:line="480" w:lineRule="auto"/>
        <w:rPr>
          <w:i/>
        </w:rPr>
      </w:pPr>
      <w:r>
        <w:rPr>
          <w:i/>
        </w:rPr>
        <w:t xml:space="preserve">Group 5 and </w:t>
      </w:r>
      <w:r w:rsidR="00E35BC0">
        <w:rPr>
          <w:i/>
        </w:rPr>
        <w:t xml:space="preserve">group </w:t>
      </w:r>
      <w:r>
        <w:rPr>
          <w:i/>
        </w:rPr>
        <w:t xml:space="preserve">21 </w:t>
      </w:r>
      <w:r w:rsidR="00173F84" w:rsidRPr="00173F84">
        <w:rPr>
          <w:i/>
        </w:rPr>
        <w:t>HDM allergens</w:t>
      </w:r>
      <w:r>
        <w:rPr>
          <w:i/>
        </w:rPr>
        <w:t xml:space="preserve"> </w:t>
      </w:r>
      <w:r w:rsidR="00173F84" w:rsidRPr="00173F84">
        <w:rPr>
          <w:i/>
        </w:rPr>
        <w:t>and TLR</w:t>
      </w:r>
      <w:r>
        <w:rPr>
          <w:i/>
        </w:rPr>
        <w:t>2</w:t>
      </w:r>
    </w:p>
    <w:p w14:paraId="4A1B635A" w14:textId="7B7A4672" w:rsidR="000D6FDC" w:rsidRDefault="00F25E2A" w:rsidP="0095005F">
      <w:pPr>
        <w:spacing w:line="480" w:lineRule="auto"/>
      </w:pPr>
      <w:r>
        <w:t>Consistent with a functionalist view of allergenicity, the</w:t>
      </w:r>
      <w:r w:rsidR="0099098E">
        <w:t xml:space="preserve"> structural</w:t>
      </w:r>
      <w:r>
        <w:t>ly</w:t>
      </w:r>
      <w:r w:rsidR="0099098E">
        <w:t xml:space="preserve"> homolog</w:t>
      </w:r>
      <w:r>
        <w:t>ous allergens</w:t>
      </w:r>
      <w:r w:rsidR="00E02A19">
        <w:t xml:space="preserve"> </w:t>
      </w:r>
      <w:r>
        <w:t>Der p 5 and Der p 21 may share allergenic</w:t>
      </w:r>
      <w:r w:rsidR="00E40958">
        <w:t xml:space="preserve"> features</w:t>
      </w:r>
      <w:r w:rsidR="00BD7303">
        <w:t xml:space="preserve"> </w:t>
      </w:r>
      <w:r w:rsidR="0059538B">
        <w:fldChar w:fldCharType="begin">
          <w:fldData xml:space="preserve">PEVuZE5vdGU+PENpdGU+PEF1dGhvcj5QdWxzYXdhdDwvQXV0aG9yPjxZZWFyPjIwMTQ8L1llYXI+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</w:fldData>
        </w:fldChar>
      </w:r>
      <w:r w:rsidR="0059538B">
        <w:instrText xml:space="preserve"> ADDIN EN.CITE </w:instrText>
      </w:r>
      <w:r w:rsidR="0059538B">
        <w:fldChar w:fldCharType="begin">
          <w:fldData xml:space="preserve">PEVuZE5vdGU+PENpdGU+PEF1dGhvcj5QdWxzYXdhdDwvQXV0aG9yPjxZZWFyPjIwMTQ8L1llYXI+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</w:fldData>
        </w:fldChar>
      </w:r>
      <w:r w:rsidR="0059538B">
        <w:instrText xml:space="preserve"> ADDIN EN.CITE.DATA </w:instrText>
      </w:r>
      <w:r w:rsidR="0059538B">
        <w:fldChar w:fldCharType="end"/>
      </w:r>
      <w:r w:rsidR="0059538B">
        <w:fldChar w:fldCharType="separate"/>
      </w:r>
      <w:r w:rsidR="0059538B">
        <w:rPr>
          <w:noProof/>
        </w:rPr>
        <w:t>(71, 72)</w:t>
      </w:r>
      <w:r w:rsidR="0059538B">
        <w:fldChar w:fldCharType="end"/>
      </w:r>
      <w:r>
        <w:t xml:space="preserve">. </w:t>
      </w:r>
      <w:r w:rsidR="004F367F">
        <w:t xml:space="preserve"> </w:t>
      </w:r>
      <w:r>
        <w:t>While not serodominant, their putative interactions with TLR</w:t>
      </w:r>
      <w:r w:rsidR="00AC4135">
        <w:t>s</w:t>
      </w:r>
      <w:r>
        <w:t xml:space="preserve"> </w:t>
      </w:r>
      <w:r w:rsidR="00D76FC2">
        <w:t>impl</w:t>
      </w:r>
      <w:r w:rsidR="00F86805">
        <w:t>y</w:t>
      </w:r>
      <w:r w:rsidR="00AF3CD1">
        <w:t xml:space="preserve"> an</w:t>
      </w:r>
      <w:r>
        <w:t xml:space="preserve"> influence </w:t>
      </w:r>
      <w:r w:rsidR="00AF3CD1">
        <w:t xml:space="preserve">over </w:t>
      </w:r>
      <w:r>
        <w:t>the progression of allergy</w:t>
      </w:r>
      <w:r w:rsidR="00BD7303">
        <w:t xml:space="preserve"> </w:t>
      </w:r>
      <w:r w:rsidR="0059538B">
        <w:fldChar w:fldCharType="begin">
          <w:fldData xml:space="preserve">PEVuZE5vdGU+PENpdGU+PEF1dGhvcj5QdWxzYXdhdDwvQXV0aG9yPjxZZWFyPjIwMTQ8L1llYXI+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</w:fldData>
        </w:fldChar>
      </w:r>
      <w:r w:rsidR="0059538B">
        <w:instrText xml:space="preserve"> ADDIN EN.CITE </w:instrText>
      </w:r>
      <w:r w:rsidR="0059538B">
        <w:fldChar w:fldCharType="begin">
          <w:fldData xml:space="preserve">PEVuZE5vdGU+PENpdGU+PEF1dGhvcj5QdWxzYXdhdDwvQXV0aG9yPjxZZWFyPjIwMTQ8L1llYXI+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72)</w:t>
      </w:r>
      <w:r w:rsidR="0059538B">
        <w:fldChar w:fldCharType="end"/>
      </w:r>
      <w:r>
        <w:t>.  The unitary structure of Der p</w:t>
      </w:r>
      <w:r w:rsidR="00824C22">
        <w:t>/f</w:t>
      </w:r>
      <w:r>
        <w:t xml:space="preserve"> 5</w:t>
      </w:r>
      <w:r w:rsidR="00824C22">
        <w:t xml:space="preserve"> and Der p/f 21</w:t>
      </w:r>
      <w:r>
        <w:t xml:space="preserve"> is</w:t>
      </w:r>
      <w:r w:rsidR="004F367F">
        <w:t xml:space="preserve"> a three-helical bundle protein capable of oligomerisation</w:t>
      </w:r>
      <w:r w:rsidR="00BD7303">
        <w:t xml:space="preserve"> </w:t>
      </w:r>
      <w:r w:rsidR="0059538B">
        <w:fldChar w:fldCharType="begin">
          <w:fldData xml:space="preserve">PEVuZE5vdGU+PENpdGU+PEF1dGhvcj5MaWF3PC9BdXRob3I+PFllYXI+MjAwMTwvWWVhcj48UmVj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zMDgtMTI8L3BhZ2VzPjx2b2x1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TM5NC00MDE8L3BhZ2VzPjx2b2x1bWU+Mjg1PC92b2x1bWU+PG51bWJlcj4zMzwv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</w:fldData>
        </w:fldChar>
      </w:r>
      <w:r w:rsidR="0059538B">
        <w:instrText xml:space="preserve"> ADDIN EN.CITE </w:instrText>
      </w:r>
      <w:r w:rsidR="0059538B">
        <w:fldChar w:fldCharType="begin">
          <w:fldData xml:space="preserve">PEVuZE5vdGU+PENpdGU+PEF1dGhvcj5MaWF3PC9BdXRob3I+PFllYXI+MjAwMTwvWWVhcj48UmVj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zMDgtMTI8L3BhZ2VzPjx2b2x1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TM5NC00MDE8L3BhZ2VzPjx2b2x1bWU+Mjg1PC92b2x1bWU+PG51bWJlcj4zMzwv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</w:fldData>
        </w:fldChar>
      </w:r>
      <w:r w:rsidR="0059538B">
        <w:instrText xml:space="preserve"> ADDIN EN.CITE.DATA </w:instrText>
      </w:r>
      <w:r w:rsidR="0059538B">
        <w:fldChar w:fldCharType="end"/>
      </w:r>
      <w:r w:rsidR="0059538B">
        <w:fldChar w:fldCharType="separate"/>
      </w:r>
      <w:r w:rsidR="0059538B">
        <w:rPr>
          <w:noProof/>
        </w:rPr>
        <w:t>(73-75)</w:t>
      </w:r>
      <w:r w:rsidR="0059538B">
        <w:fldChar w:fldCharType="end"/>
      </w:r>
      <w:r w:rsidR="004F367F">
        <w:t xml:space="preserve">. </w:t>
      </w:r>
      <w:r w:rsidR="00E40958">
        <w:t xml:space="preserve"> </w:t>
      </w:r>
      <w:r w:rsidR="004F367F">
        <w:t>In the dimeric form revealed by X-ray crystallography</w:t>
      </w:r>
      <w:r w:rsidR="00AC4135">
        <w:t>,</w:t>
      </w:r>
      <w:r w:rsidR="004F367F">
        <w:t xml:space="preserve"> a</w:t>
      </w:r>
      <w:r w:rsidR="00F86805">
        <w:t>n interfacial</w:t>
      </w:r>
      <w:r w:rsidR="004F367F">
        <w:t xml:space="preserve"> hydrophobic pocket</w:t>
      </w:r>
      <w:r w:rsidR="005207C6">
        <w:t xml:space="preserve"> is formed</w:t>
      </w:r>
      <w:r w:rsidR="004F367F">
        <w:t xml:space="preserve"> between the monomers</w:t>
      </w:r>
      <w:r w:rsidR="005207C6">
        <w:t>, offering</w:t>
      </w:r>
      <w:r w:rsidR="004F367F">
        <w:t xml:space="preserve"> </w:t>
      </w:r>
      <w:r w:rsidR="004B5EB8">
        <w:t xml:space="preserve">potential </w:t>
      </w:r>
      <w:r w:rsidR="004F367F">
        <w:t xml:space="preserve">ligation </w:t>
      </w:r>
      <w:r w:rsidR="004B5EB8">
        <w:t>of</w:t>
      </w:r>
      <w:r w:rsidR="004F367F">
        <w:t xml:space="preserve"> lipids</w:t>
      </w:r>
      <w:r w:rsidR="00E41762">
        <w:t xml:space="preserve"> and </w:t>
      </w:r>
      <w:r w:rsidR="005207C6">
        <w:t>facilitation of</w:t>
      </w:r>
      <w:r w:rsidR="00E41762">
        <w:t xml:space="preserve"> interactions with TLRs</w:t>
      </w:r>
      <w:r w:rsidR="002551C5">
        <w:t xml:space="preserve"> </w:t>
      </w:r>
      <w:r w:rsidR="0059538B">
        <w:fldChar w:fldCharType="begin">
          <w:fldData xml:space="preserve">PEVuZE5vdGU+PENpdGU+PEF1dGhvcj5NdWVsbGVyPC9BdXRob3I+PFllYXI+MjAxMDwvWWVhcj48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TM5NC00MDE8L3BhZ2VzPjx2b2x1bWU+Mjg1PC92b2x1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</w:fldData>
        </w:fldChar>
      </w:r>
      <w:r w:rsidR="0059538B">
        <w:instrText xml:space="preserve"> ADDIN EN.CITE </w:instrText>
      </w:r>
      <w:r w:rsidR="0059538B">
        <w:fldChar w:fldCharType="begin">
          <w:fldData xml:space="preserve">PEVuZE5vdGU+PENpdGU+PEF1dGhvcj5NdWVsbGVyPC9BdXRob3I+PFllYXI+MjAxMDwvWWVhcj48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TM5NC00MDE8L3BhZ2VzPjx2b2x1bWU+Mjg1PC92b2x1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</w:fldData>
        </w:fldChar>
      </w:r>
      <w:r w:rsidR="0059538B">
        <w:instrText xml:space="preserve"> ADDIN EN.CITE.DATA </w:instrText>
      </w:r>
      <w:r w:rsidR="0059538B">
        <w:fldChar w:fldCharType="end"/>
      </w:r>
      <w:r w:rsidR="0059538B">
        <w:fldChar w:fldCharType="separate"/>
      </w:r>
      <w:r w:rsidR="0059538B">
        <w:rPr>
          <w:noProof/>
        </w:rPr>
        <w:t>(74)</w:t>
      </w:r>
      <w:r w:rsidR="0059538B">
        <w:fldChar w:fldCharType="end"/>
      </w:r>
      <w:r w:rsidR="004F367F">
        <w:t>.</w:t>
      </w:r>
      <w:r w:rsidR="00E41762">
        <w:t xml:space="preserve">  </w:t>
      </w:r>
      <w:r w:rsidR="00824C22">
        <w:t xml:space="preserve">In spite of this, </w:t>
      </w:r>
      <w:r w:rsidR="00E41762">
        <w:t>recombinant Der p 5 binds lipids under mildly acidic conditions (as</w:t>
      </w:r>
      <w:r w:rsidR="00853C95">
        <w:t xml:space="preserve"> </w:t>
      </w:r>
      <w:r w:rsidR="00E41762">
        <w:t>found in the mite midgut</w:t>
      </w:r>
      <w:r w:rsidR="004D0FD4">
        <w:t>)</w:t>
      </w:r>
      <w:r w:rsidR="00C7287F">
        <w:t xml:space="preserve"> in monomeric form also</w:t>
      </w:r>
      <w:r w:rsidR="002551C5">
        <w:t xml:space="preserve"> </w:t>
      </w:r>
      <w:r w:rsidR="0059538B">
        <w:fldChar w:fldCharType="begin">
          <w:fldData xml:space="preserve">PEVuZE5vdGU+PENpdGU+PEF1dGhvcj5FcmJhbjwvQXV0aG9yPjxZZWFyPjIwMTA8L1llYXI+PFJl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TM5NC00MDE8L3BhZ2VzPjx2b2x1bWU+Mjg1PC92b2x1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GRhdGVzPjx5ZWFyPjIwMTg8L3llYXI+PHB1Yi1kYXRlcz48
ZGF0ZT5TZXAgMTk8L2RhdGU+PC9wdWItZGF0ZXM+PC9kYXRlcz48aXNibj4xMzY1LTIyMjIgKEVs
ZWN0cm9uaWMpJiN4RDswOTU0LTc4OTQgKExpbmtpbmcpPC9pc2JuPjxhY2Nlc3Npb24tbnVtPjMw
MjMwMDUxPC9hY2Nlc3Npb24tbnVtPjx1cmxzPjxyZWxhdGVkLXVybHM+PHVybD5odHRwOi8vd3d3
Lm5jYmkubmxtLm5paC5nb3YvcHVibWVkLzMwMjMwMDUxPC91cmw+PC9yZWxhdGVkLXVybHM+PC91
cmxzPjxlbGVjdHJvbmljLXJlc291cmNlLW51bT4xMC4xMTExL2NlYS4xMzI3ODwvZWxlY3Ryb25p
Yy1yZXNvdXJjZS1udW0+PC9yZWNvcmQ+PC9DaXRlPjwvRW5kTm90ZT5=
</w:fldData>
        </w:fldChar>
      </w:r>
      <w:r w:rsidR="0059538B">
        <w:instrText xml:space="preserve"> ADDIN EN.CITE </w:instrText>
      </w:r>
      <w:r w:rsidR="0059538B">
        <w:fldChar w:fldCharType="begin">
          <w:fldData xml:space="preserve">PEVuZE5vdGU+PENpdGU+PEF1dGhvcj5FcmJhbjwvQXV0aG9yPjxZZWFyPjIwMTA8L1llYXI+PFJl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TM5NC00MDE8L3BhZ2VzPjx2b2x1bWU+Mjg1PC92b2x1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GRhdGVzPjx5ZWFyPjIwMTg8L3llYXI+PHB1Yi1kYXRlcz48
ZGF0ZT5TZXAgMTk8L2RhdGU+PC9wdWItZGF0ZXM+PC9kYXRlcz48aXNibj4xMzY1LTIyMjIgKEVs
ZWN0cm9uaWMpJiN4RDswOTU0LTc4OTQgKExpbmtpbmcpPC9pc2JuPjxhY2Nlc3Npb24tbnVtPjMw
MjMwMDUxPC9hY2Nlc3Npb24tbnVtPjx1cmxzPjxyZWxhdGVkLXVybHM+PHVybD5odHRwOi8vd3d3
Lm5jYmkubmxtLm5paC5nb3YvcHVibWVkLzMwMjMwMDUxPC91cmw+PC9yZWxhdGVkLXVybHM+PC91
cmxzPjxlbGVjdHJvbmljLXJlc291cmNlLW51bT4xMC4xMTExL2NlYS4xMzI3ODwvZWxlY3Ryb25p
Yy1y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74, 76, 77)</w:t>
      </w:r>
      <w:r w:rsidR="0059538B">
        <w:fldChar w:fldCharType="end"/>
      </w:r>
      <w:r w:rsidR="00C7287F">
        <w:t>,</w:t>
      </w:r>
      <w:r w:rsidR="00E41762">
        <w:t xml:space="preserve"> and</w:t>
      </w:r>
      <w:r w:rsidR="00A42D48">
        <w:t xml:space="preserve"> through </w:t>
      </w:r>
      <w:r w:rsidR="00AC4135">
        <w:t>such</w:t>
      </w:r>
      <w:r w:rsidR="00A42D48">
        <w:t xml:space="preserve"> cargo </w:t>
      </w:r>
      <w:r w:rsidR="00E41762">
        <w:t>activate</w:t>
      </w:r>
      <w:r w:rsidR="00AC4135">
        <w:t>s</w:t>
      </w:r>
      <w:r w:rsidR="00E41762">
        <w:t xml:space="preserve"> TLR2-NF</w:t>
      </w:r>
      <w:r w:rsidR="00A42D48">
        <w:t>κ</w:t>
      </w:r>
      <w:r w:rsidR="00E41762">
        <w:t>B-</w:t>
      </w:r>
      <w:r w:rsidR="00225CAC">
        <w:t>mitogen-activated protein kinase (MAPK)-</w:t>
      </w:r>
      <w:r w:rsidR="00E41762">
        <w:t>dependent signalling in airway epithelial cells</w:t>
      </w:r>
      <w:r w:rsidR="002F27A5">
        <w:t xml:space="preserve"> </w:t>
      </w:r>
      <w:r w:rsidR="0059538B">
        <w:fldChar w:fldCharType="begin">
          <w:fldData xml:space="preserve">PEVuZE5vdGU+PENpdGU+PEF1dGhvcj5QdWxzYXdhdDwvQXV0aG9yPjxZZWFyPjIwMTg8L1llYXI+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</w:fldData>
        </w:fldChar>
      </w:r>
      <w:r w:rsidR="0059538B">
        <w:instrText xml:space="preserve"> ADDIN EN.CITE </w:instrText>
      </w:r>
      <w:r w:rsidR="0059538B">
        <w:fldChar w:fldCharType="begin">
          <w:fldData xml:space="preserve">PEVuZE5vdGU+PENpdGU+PEF1dGhvcj5QdWxzYXdhdDwvQXV0aG9yPjxZZWFyPjIwMTg8L1llYXI+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</w:fldData>
        </w:fldChar>
      </w:r>
      <w:r w:rsidR="0059538B">
        <w:instrText xml:space="preserve"> ADDIN EN.CITE.DATA </w:instrText>
      </w:r>
      <w:r w:rsidR="0059538B">
        <w:fldChar w:fldCharType="end"/>
      </w:r>
      <w:r w:rsidR="0059538B">
        <w:fldChar w:fldCharType="separate"/>
      </w:r>
      <w:r w:rsidR="0059538B">
        <w:rPr>
          <w:noProof/>
        </w:rPr>
        <w:t>(77)</w:t>
      </w:r>
      <w:r w:rsidR="0059538B">
        <w:fldChar w:fldCharType="end"/>
      </w:r>
      <w:r w:rsidR="00E41762">
        <w:t>.</w:t>
      </w:r>
      <w:r w:rsidR="00E40958">
        <w:t xml:space="preserve">  Analogous evidence exists for Der p 21 </w:t>
      </w:r>
      <w:r w:rsidR="0059538B">
        <w:fldChar w:fldCharType="begin">
          <w:fldData xml:space="preserve">PEVuZE5vdGU+PENpdGU+PEF1dGhvcj5QdWxzYXdhdDwvQXV0aG9yPjxZZWFyPjIwMTQ8L1llYXI+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</w:fldData>
        </w:fldChar>
      </w:r>
      <w:r w:rsidR="0059538B">
        <w:instrText xml:space="preserve"> ADDIN EN.CITE </w:instrText>
      </w:r>
      <w:r w:rsidR="0059538B">
        <w:fldChar w:fldCharType="begin">
          <w:fldData xml:space="preserve">PEVuZE5vdGU+PENpdGU+PEF1dGhvcj5QdWxzYXdhdDwvQXV0aG9yPjxZZWFyPjIwMTQ8L1llYXI+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72)</w:t>
      </w:r>
      <w:r w:rsidR="0059538B">
        <w:fldChar w:fldCharType="end"/>
      </w:r>
      <w:r w:rsidR="002F27A5">
        <w:t>.</w:t>
      </w:r>
    </w:p>
    <w:p w14:paraId="1CA09F98" w14:textId="77777777" w:rsidR="000D6FDC" w:rsidRDefault="000D6FDC" w:rsidP="0095005F">
      <w:pPr>
        <w:spacing w:line="480" w:lineRule="auto"/>
      </w:pPr>
    </w:p>
    <w:p w14:paraId="27A3346C" w14:textId="14143A0E" w:rsidR="00E40958" w:rsidRPr="00E40958" w:rsidRDefault="00E40958" w:rsidP="0095005F">
      <w:pPr>
        <w:spacing w:line="480" w:lineRule="auto"/>
        <w:rPr>
          <w:i/>
        </w:rPr>
      </w:pPr>
      <w:r>
        <w:rPr>
          <w:i/>
        </w:rPr>
        <w:t xml:space="preserve">Group 7 </w:t>
      </w:r>
      <w:r w:rsidRPr="00173F84">
        <w:rPr>
          <w:i/>
        </w:rPr>
        <w:t>HDM allergens</w:t>
      </w:r>
      <w:r>
        <w:rPr>
          <w:i/>
        </w:rPr>
        <w:t xml:space="preserve"> </w:t>
      </w:r>
      <w:r w:rsidRPr="00173F84">
        <w:rPr>
          <w:i/>
        </w:rPr>
        <w:t>and TLR</w:t>
      </w:r>
      <w:r>
        <w:rPr>
          <w:i/>
        </w:rPr>
        <w:t>2</w:t>
      </w:r>
    </w:p>
    <w:p w14:paraId="54323E67" w14:textId="5BC49DD0" w:rsidR="00A95E6F" w:rsidRDefault="000D6FDC" w:rsidP="0095005F">
      <w:pPr>
        <w:spacing w:line="480" w:lineRule="auto"/>
      </w:pPr>
      <w:r>
        <w:t xml:space="preserve">Group 7 allergens </w:t>
      </w:r>
      <w:r w:rsidR="00146F0E">
        <w:t xml:space="preserve">from </w:t>
      </w:r>
      <w:r w:rsidR="00146F0E">
        <w:rPr>
          <w:i/>
        </w:rPr>
        <w:t>D. ptero</w:t>
      </w:r>
      <w:r w:rsidR="00E11A2F">
        <w:rPr>
          <w:i/>
        </w:rPr>
        <w:t>n</w:t>
      </w:r>
      <w:r w:rsidR="00146F0E">
        <w:rPr>
          <w:i/>
        </w:rPr>
        <w:t>yssinus</w:t>
      </w:r>
      <w:r w:rsidR="00146F0E">
        <w:t xml:space="preserve"> and </w:t>
      </w:r>
      <w:r w:rsidR="00146F0E">
        <w:rPr>
          <w:i/>
        </w:rPr>
        <w:t>D.</w:t>
      </w:r>
      <w:r w:rsidR="00E11A2F">
        <w:rPr>
          <w:i/>
        </w:rPr>
        <w:t xml:space="preserve"> </w:t>
      </w:r>
      <w:r w:rsidR="00146F0E">
        <w:rPr>
          <w:i/>
        </w:rPr>
        <w:t xml:space="preserve">farinae </w:t>
      </w:r>
      <w:r w:rsidR="00146F0E">
        <w:t>possess a lipid-binding domain</w:t>
      </w:r>
      <w:r w:rsidR="001146A3">
        <w:t>,</w:t>
      </w:r>
      <w:r w:rsidR="00280E49">
        <w:t xml:space="preserve"> </w:t>
      </w:r>
      <w:r w:rsidR="00E35BC0">
        <w:t>formed from antiparallel β-sheets woven around a helical core</w:t>
      </w:r>
      <w:r w:rsidR="001146A3">
        <w:t>,</w:t>
      </w:r>
      <w:r w:rsidR="00E35BC0">
        <w:t xml:space="preserve"> which</w:t>
      </w:r>
      <w:r w:rsidR="00280E49">
        <w:t xml:space="preserve"> </w:t>
      </w:r>
      <w:r w:rsidR="004E32C5">
        <w:t xml:space="preserve">can </w:t>
      </w:r>
      <w:r w:rsidR="00280E49">
        <w:t xml:space="preserve">weakly bind the </w:t>
      </w:r>
      <w:proofErr w:type="spellStart"/>
      <w:r w:rsidR="00280E49">
        <w:t>lipopeptide</w:t>
      </w:r>
      <w:proofErr w:type="spellEnd"/>
      <w:r w:rsidR="00280E49">
        <w:t xml:space="preserve"> </w:t>
      </w:r>
      <w:proofErr w:type="spellStart"/>
      <w:r w:rsidR="00280E49">
        <w:t>polymyxin</w:t>
      </w:r>
      <w:proofErr w:type="spellEnd"/>
      <w:r w:rsidR="00D9172F">
        <w:t xml:space="preserve"> </w:t>
      </w:r>
      <w:r w:rsidR="0059538B">
        <w:fldChar w:fldCharType="begin">
          <w:fldData xml:space="preserve">PEVuZE5vdGU+PENpdGU+PEF1dGhvcj5NdWVsbGVyPC9BdXRob3I+PFllYXI+MjAxMDwvWWVhcj48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A5LTkxNyBlNDwvcGFnZXM+PHZvbHVtZT4xMjU8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DQ4NTA8L3BhZ2VzPjx2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==
</w:fldData>
        </w:fldChar>
      </w:r>
      <w:r w:rsidR="0059538B">
        <w:instrText xml:space="preserve"> ADDIN EN.CITE </w:instrText>
      </w:r>
      <w:r w:rsidR="0059538B">
        <w:fldChar w:fldCharType="begin">
          <w:fldData xml:space="preserve">PEVuZE5vdGU+PENpdGU+PEF1dGhvcj5NdWVsbGVyPC9BdXRob3I+PFllYXI+MjAxMDwvWWVhcj48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A5LTkxNyBlNDwvcGFnZXM+PHZvbHVtZT4xMjU8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DQ4NTA8L3BhZ2VzPjx2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78, 79)</w:t>
      </w:r>
      <w:r w:rsidR="0059538B">
        <w:fldChar w:fldCharType="end"/>
      </w:r>
      <w:r w:rsidR="00280E49">
        <w:t xml:space="preserve">.  </w:t>
      </w:r>
      <w:r w:rsidR="00146F0E">
        <w:t xml:space="preserve"> </w:t>
      </w:r>
      <w:r w:rsidR="00AE7492">
        <w:t>Although</w:t>
      </w:r>
      <w:r w:rsidR="00280E49">
        <w:t xml:space="preserve"> structural homology with LPS-binding protein suggests that LPS might be their preferred ligand, surprisingly</w:t>
      </w:r>
      <w:r w:rsidR="00280E49" w:rsidRPr="00280E49">
        <w:t xml:space="preserve"> </w:t>
      </w:r>
      <w:r w:rsidR="00280E49">
        <w:t xml:space="preserve">this is </w:t>
      </w:r>
      <w:r w:rsidR="000D371D">
        <w:t xml:space="preserve">probably </w:t>
      </w:r>
      <w:r w:rsidR="00280E49">
        <w:t xml:space="preserve">not </w:t>
      </w:r>
      <w:r w:rsidR="006F559B">
        <w:t>so</w:t>
      </w:r>
      <w:r w:rsidR="000D371D">
        <w:t>;</w:t>
      </w:r>
      <w:r w:rsidR="00FE2212">
        <w:t xml:space="preserve"> while</w:t>
      </w:r>
      <w:r w:rsidR="00D9172F">
        <w:t xml:space="preserve"> </w:t>
      </w:r>
      <w:proofErr w:type="spellStart"/>
      <w:r w:rsidR="00D9172F">
        <w:t>rDer</w:t>
      </w:r>
      <w:proofErr w:type="spellEnd"/>
      <w:r w:rsidR="00D9172F">
        <w:t xml:space="preserve"> p7 (glycosylated) stimulated the</w:t>
      </w:r>
      <w:r w:rsidR="00225CAC">
        <w:t xml:space="preserve"> dendritic cell-specific intercellular adhesion molecule-3-grabbing non-integrin</w:t>
      </w:r>
      <w:r w:rsidR="00D9172F">
        <w:t xml:space="preserve"> </w:t>
      </w:r>
      <w:r w:rsidR="00225CAC">
        <w:t>(</w:t>
      </w:r>
      <w:r w:rsidR="00D9172F" w:rsidRPr="00225CAC">
        <w:t>DC-SIGN</w:t>
      </w:r>
      <w:r w:rsidR="00225CAC">
        <w:t>)</w:t>
      </w:r>
      <w:r w:rsidR="00D9172F">
        <w:t xml:space="preserve">-dependent </w:t>
      </w:r>
      <w:r w:rsidR="00D9172F">
        <w:lastRenderedPageBreak/>
        <w:t xml:space="preserve">expression of IL-6, OX40L and Jagged-1 by </w:t>
      </w:r>
      <w:r w:rsidR="00225CAC">
        <w:t>DCs</w:t>
      </w:r>
      <w:r w:rsidR="00D9172F">
        <w:t xml:space="preserve"> </w:t>
      </w:r>
      <w:r w:rsidR="00FE2212">
        <w:t>it</w:t>
      </w:r>
      <w:r w:rsidR="00D9172F">
        <w:t xml:space="preserve"> was relatively insensitive to the blockade of TLR4</w:t>
      </w:r>
      <w:r w:rsidR="00E35BC0">
        <w:t xml:space="preserve"> </w:t>
      </w:r>
      <w:r w:rsidR="0059538B">
        <w:fldChar w:fldCharType="begin">
          <w:fldData xml:space="preserve">PEVuZE5vdGU+PENpdGU+PEF1dGhvcj5Uc2FpPC9BdXRob3I+PFllYXI+MjAxNjwvWWVhcj48UmVj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</w:fldData>
        </w:fldChar>
      </w:r>
      <w:r w:rsidR="0059538B">
        <w:instrText xml:space="preserve"> ADDIN EN.CITE </w:instrText>
      </w:r>
      <w:r w:rsidR="0059538B">
        <w:fldChar w:fldCharType="begin">
          <w:fldData xml:space="preserve">PEVuZE5vdGU+PENpdGU+PEF1dGhvcj5Uc2FpPC9BdXRob3I+PFllYXI+MjAxNjwvWWVhcj48UmVj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80)</w:t>
      </w:r>
      <w:r w:rsidR="0059538B">
        <w:fldChar w:fldCharType="end"/>
      </w:r>
      <w:r w:rsidR="00D9172F">
        <w:t xml:space="preserve">.  </w:t>
      </w:r>
      <w:r w:rsidR="00280E49">
        <w:t xml:space="preserve">The group 7 allergen, </w:t>
      </w:r>
      <w:proofErr w:type="spellStart"/>
      <w:r w:rsidR="00280E49">
        <w:t>Blo</w:t>
      </w:r>
      <w:proofErr w:type="spellEnd"/>
      <w:r w:rsidR="00280E49">
        <w:t xml:space="preserve"> t 7, from the tropical mite </w:t>
      </w:r>
      <w:r w:rsidR="00280E49">
        <w:rPr>
          <w:i/>
        </w:rPr>
        <w:t xml:space="preserve">Blomia </w:t>
      </w:r>
      <w:proofErr w:type="spellStart"/>
      <w:r w:rsidR="00280E49">
        <w:rPr>
          <w:i/>
        </w:rPr>
        <w:t>tropicalis</w:t>
      </w:r>
      <w:proofErr w:type="spellEnd"/>
      <w:r w:rsidR="00280E49">
        <w:t xml:space="preserve"> is less identical (~30%) to its </w:t>
      </w:r>
      <w:r w:rsidR="00E11A2F">
        <w:rPr>
          <w:i/>
        </w:rPr>
        <w:t>Dermatophag</w:t>
      </w:r>
      <w:r w:rsidR="00280E49">
        <w:rPr>
          <w:i/>
        </w:rPr>
        <w:t xml:space="preserve">oides </w:t>
      </w:r>
      <w:r w:rsidR="00280E49">
        <w:t>genus counterparts</w:t>
      </w:r>
      <w:r w:rsidR="00FE2212">
        <w:t xml:space="preserve"> (&gt;85% identical)</w:t>
      </w:r>
      <w:r w:rsidR="00D9172F">
        <w:t>,</w:t>
      </w:r>
      <w:r w:rsidR="00B12A0B">
        <w:t xml:space="preserve"> but the lipid binding site is well conserved and </w:t>
      </w:r>
      <w:r w:rsidR="00170210">
        <w:t>binds</w:t>
      </w:r>
      <w:r w:rsidR="00B12A0B">
        <w:t xml:space="preserve"> hydrophobic ligands.  Recombinant </w:t>
      </w:r>
      <w:proofErr w:type="spellStart"/>
      <w:r w:rsidR="00B12A0B">
        <w:t>Blo</w:t>
      </w:r>
      <w:proofErr w:type="spellEnd"/>
      <w:r w:rsidR="00B12A0B">
        <w:t xml:space="preserve"> t 7 stimulates TLR2-dependent production of IL-8 and GM-CSF by airway epithelial cells</w:t>
      </w:r>
      <w:r w:rsidR="00D9172F">
        <w:t xml:space="preserve"> </w:t>
      </w:r>
      <w:r w:rsidR="0059538B">
        <w:fldChar w:fldCharType="begin"/>
      </w:r>
      <w:r w:rsidR="0059538B">
        <w:instrText xml:space="preserve"> ADDIN EN.CITE &lt;EndNote&gt;&lt;Cite&gt;&lt;Author&gt;Soongrung&lt;/Author&gt;&lt;Year&gt;2018&lt;/Year&gt;&lt;RecNum&gt;208&lt;/RecNum&gt;&lt;DisplayText&gt;(81)&lt;/DisplayText&gt;&lt;record&gt;&lt;rec-number&gt;208&lt;/rec-number&gt;&lt;foreign-keys&gt;&lt;key app="EN" db-id="05299pfscx2ztxe5vr8vez929epvvdsdffea" timestamp="1542879872"&gt;208&lt;/key&gt;&lt;/foreign-keys&gt;&lt;ref-type name="Journal Article"&gt;17&lt;/ref-type&gt;&lt;contributors&gt;&lt;authors&gt;&lt;author&gt;Soongrung, T.&lt;/author&gt;&lt;author&gt;Mongkorntanyatip, K.&lt;/author&gt;&lt;author&gt;Peepim, T.&lt;/author&gt;&lt;author&gt;Buaklin, A.&lt;/author&gt;&lt;author&gt;Le Mignon, M.&lt;/author&gt;&lt;author&gt;Malainual, N.&lt;/author&gt;&lt;author&gt;Nony, E.&lt;/author&gt;&lt;author&gt;Jacquet, A.&lt;/author&gt;&lt;/authors&gt;&lt;/contributors&gt;&lt;auth-address&gt;Chula Vaccine Research Center, Faculty of Medicine, Chulalongkorn University, Bangkok, Thailand.&amp;#xD;Stallergenes-Greer, Antony, France.&amp;#xD;Department of Parasitology, Faculty of Medicine, Siriraj Hospital, Mahidol University, Bangkok, Thailand.&lt;/auth-address&gt;&lt;titles&gt;&lt;title&gt;The Blomia tropicalis allergen Blo t 7 stimulates innate immune signalling pathways through TLR2&lt;/title&gt;&lt;secondary-title&gt;Clin Exp Allergy&lt;/secondary-title&gt;&lt;alt-title&gt;Clinical and experimental allergy : journal of the British Society for Allergy and Clinical Immunology&lt;/alt-title&gt;&lt;/titles&gt;&lt;periodical&gt;&lt;full-title&gt;Clin Exp Allergy&lt;/full-title&gt;&lt;abbr-1&gt;Clinical and experimental allergy : journal of the British Society for Allergy and Clinical Immunology&lt;/abbr-1&gt;&lt;/periodical&gt;&lt;alt-periodical&gt;&lt;full-title&gt;Clin Exp Allergy&lt;/full-title&gt;&lt;abbr-1&gt;Clinical and experimental allergy : journal of the British Society for Allergy and Clinical Immunology&lt;/abbr-1&gt;&lt;/alt-periodical&gt;&lt;pages&gt;464-474&lt;/pages&gt;&lt;volume&gt;48&lt;/volume&gt;&lt;number&gt;4&lt;/number&gt;&lt;dates&gt;&lt;year&gt;2018&lt;/year&gt;&lt;pub-dates&gt;&lt;date&gt;Apr&lt;/date&gt;&lt;/pub-dates&gt;&lt;/dates&gt;&lt;isbn&gt;1365-2222 (Electronic)&amp;#xD;0954-7894 (Linking)&lt;/isbn&gt;&lt;accession-num&gt;29356186&lt;/accession-num&gt;&lt;urls&gt;&lt;related-urls&gt;&lt;url&gt;http://www.ncbi.nlm.nih.gov/pubmed/29356186&lt;/url&gt;&lt;/related-urls&gt;&lt;/urls&gt;&lt;electronic-resource-num&gt;10.1111/cea.13098&lt;/electronic-resource-num&gt;&lt;/record&gt;&lt;/Cite&gt;&lt;/EndNote&gt;</w:instrText>
      </w:r>
      <w:r w:rsidR="0059538B">
        <w:fldChar w:fldCharType="separate"/>
      </w:r>
      <w:r w:rsidR="0059538B">
        <w:rPr>
          <w:noProof/>
        </w:rPr>
        <w:t>(81)</w:t>
      </w:r>
      <w:r w:rsidR="0059538B">
        <w:fldChar w:fldCharType="end"/>
      </w:r>
      <w:r w:rsidR="00D9172F">
        <w:t>, suggesting that TLR2 may be a preferred interaction partner of group 7 allergens</w:t>
      </w:r>
      <w:r w:rsidR="003859AE" w:rsidRPr="003859AE">
        <w:t xml:space="preserve"> </w:t>
      </w:r>
      <w:r w:rsidR="003859AE">
        <w:t>depending on the lipid cargo</w:t>
      </w:r>
      <w:r w:rsidR="00D9172F">
        <w:t>.</w:t>
      </w:r>
      <w:r w:rsidR="00B12A0B">
        <w:t xml:space="preserve"> </w:t>
      </w:r>
    </w:p>
    <w:p w14:paraId="080CFD69" w14:textId="77777777" w:rsidR="00014305" w:rsidRDefault="00014305" w:rsidP="0095005F">
      <w:pPr>
        <w:spacing w:line="480" w:lineRule="auto"/>
      </w:pPr>
    </w:p>
    <w:p w14:paraId="0B865425" w14:textId="4FB80040" w:rsidR="00D9172F" w:rsidRDefault="00D9172F" w:rsidP="0095005F">
      <w:pPr>
        <w:spacing w:line="480" w:lineRule="auto"/>
      </w:pPr>
      <w:r>
        <w:rPr>
          <w:i/>
        </w:rPr>
        <w:t>Group 13 HDM allergens and TLR2</w:t>
      </w:r>
    </w:p>
    <w:p w14:paraId="11E27231" w14:textId="55DCB95D" w:rsidR="00014305" w:rsidRDefault="003859AE" w:rsidP="0095005F">
      <w:pPr>
        <w:spacing w:line="480" w:lineRule="auto"/>
      </w:pPr>
      <w:r>
        <w:t xml:space="preserve">Group 13 allergens </w:t>
      </w:r>
      <w:r w:rsidR="00F16333">
        <w:t>can</w:t>
      </w:r>
      <w:r>
        <w:t xml:space="preserve">not </w:t>
      </w:r>
      <w:r w:rsidR="00F16333">
        <w:t xml:space="preserve">be </w:t>
      </w:r>
      <w:r>
        <w:t xml:space="preserve">exported from HDM cells because they lack a leader sequence and, consequently, are found in </w:t>
      </w:r>
      <w:r w:rsidR="00FA73E6">
        <w:t>HDM</w:t>
      </w:r>
      <w:r>
        <w:t xml:space="preserve"> bodies rather than faecal pellets</w:t>
      </w:r>
      <w:r w:rsidR="009174F8">
        <w:t xml:space="preserve"> </w:t>
      </w:r>
      <w:r w:rsidR="0059538B">
        <w:fldChar w:fldCharType="begin">
          <w:fldData xml:space="preserve">PEVuZE5vdGU+PENpdGU+PEF1dGhvcj5TYXRpdHN1a3Nhbm9hPC9BdXRob3I+PFllYXI+MjAxNjwv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==
</w:fldData>
        </w:fldChar>
      </w:r>
      <w:r w:rsidR="0059538B">
        <w:instrText xml:space="preserve"> ADDIN EN.CITE </w:instrText>
      </w:r>
      <w:r w:rsidR="0059538B">
        <w:fldChar w:fldCharType="begin">
          <w:fldData xml:space="preserve">PEVuZE5vdGU+PENpdGU+PEF1dGhvcj5TYXRpdHN1a3Nhbm9hPC9BdXRob3I+PFllYXI+MjAxNjwv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82)</w:t>
      </w:r>
      <w:r w:rsidR="0059538B">
        <w:fldChar w:fldCharType="end"/>
      </w:r>
      <w:r>
        <w:t xml:space="preserve">.   This may account for the low prevalence of sensitisation in </w:t>
      </w:r>
      <w:r w:rsidR="00125EA3">
        <w:t>people</w:t>
      </w:r>
      <w:r>
        <w:t xml:space="preserve"> with respiratory symptoms, whereas reactivity in atopic dermatitis is greater</w:t>
      </w:r>
      <w:r w:rsidR="000F16D4">
        <w:t xml:space="preserve"> </w:t>
      </w:r>
      <w:r w:rsidR="0059538B">
        <w:fldChar w:fldCharType="begin">
          <w:fldData xml:space="preserve">PEVuZE5vdGU+PENpdGU+PEF1dGhvcj5QYXJrPC9BdXRob3I+PFllYXI+MjAxODwvWWVhcj48UmVj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</w:fldData>
        </w:fldChar>
      </w:r>
      <w:r w:rsidR="0059538B">
        <w:instrText xml:space="preserve"> ADDIN EN.CITE </w:instrText>
      </w:r>
      <w:r w:rsidR="0059538B">
        <w:fldChar w:fldCharType="begin">
          <w:fldData xml:space="preserve">PEVuZE5vdGU+PENpdGU+PEF1dGhvcj5QYXJrPC9BdXRob3I+PFllYXI+MjAxODwvWWVhcj48UmVj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</w:fldData>
        </w:fldChar>
      </w:r>
      <w:r w:rsidR="0059538B">
        <w:instrText xml:space="preserve"> ADDIN EN.CITE.DATA </w:instrText>
      </w:r>
      <w:r w:rsidR="0059538B">
        <w:fldChar w:fldCharType="end"/>
      </w:r>
      <w:r w:rsidR="0059538B">
        <w:fldChar w:fldCharType="separate"/>
      </w:r>
      <w:r w:rsidR="0059538B">
        <w:rPr>
          <w:noProof/>
        </w:rPr>
        <w:t>(83)</w:t>
      </w:r>
      <w:r w:rsidR="0059538B">
        <w:fldChar w:fldCharType="end"/>
      </w:r>
      <w:r>
        <w:t xml:space="preserve">.  Structurally, Der f 13 contains a hydrophobic binding pocket </w:t>
      </w:r>
      <w:r w:rsidR="007264EF">
        <w:t>comprising</w:t>
      </w:r>
      <w:r>
        <w:t xml:space="preserve"> a β-barrel formed from 10 antiparallel strands</w:t>
      </w:r>
      <w:r w:rsidR="009174F8">
        <w:t xml:space="preserve"> </w:t>
      </w:r>
      <w:r w:rsidR="0059538B">
        <w:fldChar w:fldCharType="begin">
          <w:fldData xml:space="preserve">PEVuZE5vdGU+PENpdGU+PEF1dGhvcj5DaGFuPC9BdXRob3I+PFllYXI+MjAwNjwvWWVhcj48UmVj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Q4NTItNjA8L3BhZ2VzPjx2b2x1bWU+MTc2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</w:fldData>
        </w:fldChar>
      </w:r>
      <w:r w:rsidR="0059538B">
        <w:instrText xml:space="preserve"> ADDIN EN.CITE </w:instrText>
      </w:r>
      <w:r w:rsidR="0059538B">
        <w:fldChar w:fldCharType="begin">
          <w:fldData xml:space="preserve">PEVuZE5vdGU+PENpdGU+PEF1dGhvcj5DaGFuPC9BdXRob3I+PFllYXI+MjAwNjwvWWVhcj48UmVj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Q4NTItNjA8L3BhZ2VzPjx2b2x1bWU+MTc2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</w:fldData>
        </w:fldChar>
      </w:r>
      <w:r w:rsidR="0059538B">
        <w:instrText xml:space="preserve"> ADDIN EN.CITE.DATA </w:instrText>
      </w:r>
      <w:r w:rsidR="0059538B">
        <w:fldChar w:fldCharType="end"/>
      </w:r>
      <w:r w:rsidR="0059538B">
        <w:fldChar w:fldCharType="separate"/>
      </w:r>
      <w:r w:rsidR="0059538B">
        <w:rPr>
          <w:noProof/>
        </w:rPr>
        <w:t>(84)</w:t>
      </w:r>
      <w:r w:rsidR="0059538B">
        <w:fldChar w:fldCharType="end"/>
      </w:r>
      <w:r w:rsidR="00FA73E6" w:rsidRPr="00FA73E6">
        <w:t>,</w:t>
      </w:r>
      <w:r>
        <w:t xml:space="preserve"> and </w:t>
      </w:r>
      <w:r w:rsidR="00FA73E6">
        <w:t xml:space="preserve">its </w:t>
      </w:r>
      <w:r>
        <w:t>s</w:t>
      </w:r>
      <w:r w:rsidR="00014305">
        <w:t xml:space="preserve">equence similarity </w:t>
      </w:r>
      <w:r w:rsidR="007264EF">
        <w:t>to</w:t>
      </w:r>
      <w:r w:rsidR="00014305">
        <w:t xml:space="preserve"> cytoplasmic fatty acid binding proteins</w:t>
      </w:r>
      <w:r w:rsidR="00413234">
        <w:t xml:space="preserve"> </w:t>
      </w:r>
      <w:r>
        <w:t>alludes to</w:t>
      </w:r>
      <w:r w:rsidR="00413234">
        <w:t xml:space="preserve"> </w:t>
      </w:r>
      <w:r w:rsidR="007264EF">
        <w:t xml:space="preserve">group 13 HDM allergens having </w:t>
      </w:r>
      <w:r w:rsidR="005306CF">
        <w:t>a</w:t>
      </w:r>
      <w:r w:rsidR="00413234">
        <w:t xml:space="preserve"> fatty acid transport</w:t>
      </w:r>
      <w:r w:rsidR="005306CF">
        <w:t xml:space="preserve"> function</w:t>
      </w:r>
      <w:r w:rsidR="00014305">
        <w:t>.</w:t>
      </w:r>
      <w:r w:rsidR="005B0AA1">
        <w:t xml:space="preserve">   </w:t>
      </w:r>
      <w:r w:rsidR="00014305">
        <w:t xml:space="preserve"> </w:t>
      </w:r>
      <w:r w:rsidR="00E35BC0">
        <w:t xml:space="preserve"> </w:t>
      </w:r>
      <w:r w:rsidR="00232EFD">
        <w:t>Functional lipid binding ability</w:t>
      </w:r>
      <w:r w:rsidR="00FA73E6" w:rsidRPr="00FA73E6">
        <w:t xml:space="preserve"> </w:t>
      </w:r>
      <w:r w:rsidR="00232EFD">
        <w:t xml:space="preserve">for </w:t>
      </w:r>
      <w:proofErr w:type="spellStart"/>
      <w:r w:rsidR="00232EFD">
        <w:t>Blo</w:t>
      </w:r>
      <w:proofErr w:type="spellEnd"/>
      <w:r w:rsidR="00232EFD">
        <w:t xml:space="preserve"> t 13 </w:t>
      </w:r>
      <w:r w:rsidR="0059538B">
        <w:fldChar w:fldCharType="begin"/>
      </w:r>
      <w:r w:rsidR="0059538B">
        <w:instrText xml:space="preserve"> ADDIN EN.CITE &lt;EndNote&gt;&lt;Cite&gt;&lt;Author&gt;Puerta&lt;/Author&gt;&lt;Year&gt;1999&lt;/Year&gt;&lt;RecNum&gt;213&lt;/RecNum&gt;&lt;DisplayText&gt;(85)&lt;/DisplayText&gt;&lt;record&gt;&lt;rec-number&gt;213&lt;/rec-number&gt;&lt;foreign-keys&gt;&lt;key app="EN" db-id="05299pfscx2ztxe5vr8vez929epvvdsdffea" timestamp="1542880394"&gt;213&lt;/key&gt;&lt;/foreign-keys&gt;&lt;ref-type name="Journal Article"&gt;17&lt;/ref-type&gt;&lt;contributors&gt;&lt;authors&gt;&lt;author&gt;Puerta, L.&lt;/author&gt;&lt;author&gt;Kennedy, M. W.&lt;/author&gt;&lt;author&gt;Jim nez, S.&lt;/author&gt;&lt;author&gt;Caraballo, L.&lt;/author&gt;&lt;/authors&gt;&lt;/contributors&gt;&lt;auth-address&gt;Instituto de Investigaciones Immunologicas, Universidad de Cartagena, Colombia. lpuerta@cartagena.cetcolnet.co&lt;/auth-address&gt;&lt;titles&gt;&lt;title&gt;Structural and ligand binding analysis of recombinant blo t 13 allergen from Blomia tropicalis mite, a fatty acid binding protein&lt;/title&gt;&lt;secondary-title&gt;Int Arch Allergy Immunol&lt;/secondary-title&gt;&lt;alt-title&gt;International archives of allergy and immunology&lt;/alt-title&gt;&lt;/titles&gt;&lt;periodical&gt;&lt;full-title&gt;Int Arch Allergy Immunol&lt;/full-title&gt;&lt;abbr-1&gt;International archives of allergy and immunology&lt;/abbr-1&gt;&lt;/periodical&gt;&lt;alt-periodical&gt;&lt;full-title&gt;Int Arch Allergy Immunol&lt;/full-title&gt;&lt;abbr-1&gt;International archives of allergy and immunology&lt;/abbr-1&gt;&lt;/alt-periodical&gt;&lt;pages&gt;181-4&lt;/pages&gt;&lt;volume&gt;119&lt;/volume&gt;&lt;number&gt;3&lt;/number&gt;&lt;keywords&gt;&lt;keyword&gt;Allergens/*chemistry/genetics/metabolism&lt;/keyword&gt;&lt;keyword&gt;Animals&lt;/keyword&gt;&lt;keyword&gt;Antigens, Plant&lt;/keyword&gt;&lt;keyword&gt;Carrier Proteins/*chemistry/genetics/metabolism&lt;/keyword&gt;&lt;keyword&gt;Fatty Acid-Binding Proteins&lt;/keyword&gt;&lt;keyword&gt;Fatty Acids/metabolism&lt;/keyword&gt;&lt;keyword&gt;Ligands&lt;/keyword&gt;&lt;keyword&gt;*Mites&lt;/keyword&gt;&lt;keyword&gt;Protein Binding&lt;/keyword&gt;&lt;keyword&gt;Recombinant Proteins/chemistry/genetics/metabolism&lt;/keyword&gt;&lt;/keywords&gt;&lt;dates&gt;&lt;year&gt;1999&lt;/year&gt;&lt;pub-dates&gt;&lt;date&gt;Jul&lt;/date&gt;&lt;/pub-dates&gt;&lt;/dates&gt;&lt;isbn&gt;1018-2438 (Print)&amp;#xD;1018-2438 (Linking)&lt;/isbn&gt;&lt;accession-num&gt;10436389&lt;/accession-num&gt;&lt;urls&gt;&lt;related-urls&gt;&lt;url&gt;http://www.ncbi.nlm.nih.gov/pubmed/10436389&lt;/url&gt;&lt;/related-urls&gt;&lt;/urls&gt;&lt;electronic-resource-num&gt;10.1159/000024193&lt;/electronic-resource-num&gt;&lt;/record&gt;&lt;/Cite&gt;&lt;/EndNote&gt;</w:instrText>
      </w:r>
      <w:r w:rsidR="0059538B">
        <w:fldChar w:fldCharType="separate"/>
      </w:r>
      <w:r w:rsidR="0059538B">
        <w:rPr>
          <w:noProof/>
        </w:rPr>
        <w:t>(85)</w:t>
      </w:r>
      <w:r w:rsidR="0059538B">
        <w:fldChar w:fldCharType="end"/>
      </w:r>
      <w:r w:rsidR="00232EFD">
        <w:t xml:space="preserve"> and for </w:t>
      </w:r>
      <w:proofErr w:type="spellStart"/>
      <w:r w:rsidR="0058657A">
        <w:t>r</w:t>
      </w:r>
      <w:r w:rsidR="00232EFD">
        <w:t>Der</w:t>
      </w:r>
      <w:proofErr w:type="spellEnd"/>
      <w:r w:rsidR="00232EFD">
        <w:t xml:space="preserve"> p 13 </w:t>
      </w:r>
      <w:r w:rsidR="001146A3">
        <w:t xml:space="preserve">has been </w:t>
      </w:r>
      <w:r w:rsidR="0034522E">
        <w:t>shown</w:t>
      </w:r>
      <w:r w:rsidR="001146A3">
        <w:t xml:space="preserve"> </w:t>
      </w:r>
      <w:r w:rsidR="00125EA3">
        <w:t>and evoked the TLR2-dependent production of IL-8 and GM-CSF by airway epithelial cells</w:t>
      </w:r>
      <w:r w:rsidR="00DD2805">
        <w:t xml:space="preserve"> </w:t>
      </w:r>
      <w:r w:rsidR="0059538B">
        <w:fldChar w:fldCharType="begin">
          <w:fldData xml:space="preserve">PEVuZE5vdGU+PENpdGU+PEF1dGhvcj5TYXRpdHN1a3Nhbm9hPC9BdXRob3I+PFllYXI+MjAxNjwv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==
</w:fldData>
        </w:fldChar>
      </w:r>
      <w:r w:rsidR="0059538B">
        <w:instrText xml:space="preserve"> ADDIN EN.CITE </w:instrText>
      </w:r>
      <w:r w:rsidR="0059538B">
        <w:fldChar w:fldCharType="begin">
          <w:fldData xml:space="preserve">PEVuZE5vdGU+PENpdGU+PEF1dGhvcj5TYXRpdHN1a3Nhbm9hPC9BdXRob3I+PFllYXI+MjAxNjwv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82)</w:t>
      </w:r>
      <w:r w:rsidR="0059538B">
        <w:fldChar w:fldCharType="end"/>
      </w:r>
      <w:r w:rsidR="00232EFD">
        <w:t xml:space="preserve">. </w:t>
      </w:r>
      <w:r w:rsidR="0058657A">
        <w:t xml:space="preserve"> The cellular response to </w:t>
      </w:r>
      <w:proofErr w:type="spellStart"/>
      <w:r w:rsidR="0058657A">
        <w:t>rDer</w:t>
      </w:r>
      <w:proofErr w:type="spellEnd"/>
      <w:r w:rsidR="0058657A">
        <w:t xml:space="preserve"> p 13 was maintained after proteolysis of the allergen, </w:t>
      </w:r>
      <w:r w:rsidR="00BB578E">
        <w:t xml:space="preserve">so </w:t>
      </w:r>
      <w:r w:rsidR="00E2330C">
        <w:t xml:space="preserve">ligand </w:t>
      </w:r>
      <w:r w:rsidR="00BB578E">
        <w:t xml:space="preserve">retention by the allergen is </w:t>
      </w:r>
      <w:r w:rsidR="0034522E">
        <w:t>unnecessary</w:t>
      </w:r>
      <w:r w:rsidR="00BB578E">
        <w:t>, implying that</w:t>
      </w:r>
      <w:r w:rsidR="0058657A">
        <w:t xml:space="preserve"> transfer of the immunomodulatory lipid to TLR2 or a TLR2 co-receptor (</w:t>
      </w:r>
      <w:proofErr w:type="spellStart"/>
      <w:r w:rsidR="0058657A" w:rsidRPr="002461E0">
        <w:rPr>
          <w:i/>
        </w:rPr>
        <w:t>viz</w:t>
      </w:r>
      <w:proofErr w:type="spellEnd"/>
      <w:r w:rsidR="0058657A">
        <w:t xml:space="preserve">: CD14, CD36) occurs. </w:t>
      </w:r>
    </w:p>
    <w:p w14:paraId="74614F75" w14:textId="77777777" w:rsidR="00A95E6F" w:rsidRDefault="00A95E6F" w:rsidP="0095005F">
      <w:pPr>
        <w:spacing w:line="480" w:lineRule="auto"/>
      </w:pPr>
    </w:p>
    <w:p w14:paraId="0617FCA3" w14:textId="37E360AF" w:rsidR="00FE2212" w:rsidRDefault="00FE2212" w:rsidP="0095005F">
      <w:pPr>
        <w:spacing w:line="480" w:lineRule="auto"/>
        <w:rPr>
          <w:i/>
        </w:rPr>
      </w:pPr>
      <w:r>
        <w:rPr>
          <w:i/>
        </w:rPr>
        <w:t>Group 31 HDM allergens and TLR2</w:t>
      </w:r>
    </w:p>
    <w:p w14:paraId="77F7AA75" w14:textId="0480610F" w:rsidR="006140F9" w:rsidRPr="00FE2212" w:rsidRDefault="00FE2212" w:rsidP="0095005F">
      <w:pPr>
        <w:spacing w:line="480" w:lineRule="auto"/>
      </w:pPr>
      <w:r>
        <w:t xml:space="preserve">The recently identified Der f 31 allergen is a </w:t>
      </w:r>
      <w:proofErr w:type="spellStart"/>
      <w:r>
        <w:t>cofilin</w:t>
      </w:r>
      <w:proofErr w:type="spellEnd"/>
      <w:r>
        <w:t xml:space="preserve"> analogue</w:t>
      </w:r>
      <w:r w:rsidR="00767E89">
        <w:t xml:space="preserve"> </w:t>
      </w:r>
      <w:r w:rsidR="0059538B">
        <w:fldChar w:fldCharType="begin">
          <w:fldData xml:space="preserve">PEVuZE5vdGU+PENpdGU+PEF1dGhvcj5MaW48L0F1dGhvcj48WWVhcj4yMDE4PC9ZZWFyPjxSZWNO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</w:fldData>
        </w:fldChar>
      </w:r>
      <w:r w:rsidR="0059538B">
        <w:instrText xml:space="preserve"> ADDIN EN.CITE </w:instrText>
      </w:r>
      <w:r w:rsidR="0059538B">
        <w:fldChar w:fldCharType="begin">
          <w:fldData xml:space="preserve">PEVuZE5vdGU+PENpdGU+PEF1dGhvcj5MaW48L0F1dGhvcj48WWVhcj4yMDE4PC9ZZWFyPjxSZWNO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</w:fldData>
        </w:fldChar>
      </w:r>
      <w:r w:rsidR="0059538B">
        <w:instrText xml:space="preserve"> ADDIN EN.CITE.DATA </w:instrText>
      </w:r>
      <w:r w:rsidR="0059538B">
        <w:fldChar w:fldCharType="end"/>
      </w:r>
      <w:r w:rsidR="0059538B">
        <w:fldChar w:fldCharType="separate"/>
      </w:r>
      <w:r w:rsidR="0059538B">
        <w:rPr>
          <w:noProof/>
        </w:rPr>
        <w:t>(86)</w:t>
      </w:r>
      <w:r w:rsidR="0059538B">
        <w:fldChar w:fldCharType="end"/>
      </w:r>
      <w:r>
        <w:t xml:space="preserve">.  </w:t>
      </w:r>
      <w:proofErr w:type="spellStart"/>
      <w:r>
        <w:t>Cofilins</w:t>
      </w:r>
      <w:proofErr w:type="spellEnd"/>
      <w:r>
        <w:t xml:space="preserve"> are small ADP-binding proteins which </w:t>
      </w:r>
      <w:r w:rsidR="00E931D8">
        <w:t>depolymeris</w:t>
      </w:r>
      <w:r w:rsidR="00305D1B">
        <w:t>e</w:t>
      </w:r>
      <w:r>
        <w:t xml:space="preserve"> actin.  </w:t>
      </w:r>
      <w:r w:rsidR="00E931D8">
        <w:t>Si</w:t>
      </w:r>
      <w:r w:rsidR="002A24C9">
        <w:t xml:space="preserve">gnificant roles </w:t>
      </w:r>
      <w:r w:rsidR="00FF66E4">
        <w:t xml:space="preserve">have been proposed for </w:t>
      </w:r>
      <w:proofErr w:type="spellStart"/>
      <w:r w:rsidR="00FF66E4">
        <w:t>cofilins</w:t>
      </w:r>
      <w:proofErr w:type="spellEnd"/>
      <w:r w:rsidR="00FF66E4">
        <w:t xml:space="preserve"> in</w:t>
      </w:r>
      <w:r w:rsidR="002A24C9">
        <w:t xml:space="preserve"> cellular defence against </w:t>
      </w:r>
      <w:r w:rsidR="000939FB">
        <w:t>pathogens</w:t>
      </w:r>
      <w:r w:rsidR="00E931D8">
        <w:t xml:space="preserve"> because they regulate a variety of PRRs through actin dynamics</w:t>
      </w:r>
      <w:r w:rsidR="000939FB">
        <w:t xml:space="preserve"> </w:t>
      </w:r>
      <w:r w:rsidR="0059538B">
        <w:fldChar w:fldCharType="begin"/>
      </w:r>
      <w:r w:rsidR="0059538B">
        <w:instrText xml:space="preserve"> ADDIN EN.CITE &lt;EndNote&gt;&lt;Cite&gt;&lt;Author&gt;Mostowy&lt;/Author&gt;&lt;Year&gt;2015&lt;/Year&gt;&lt;RecNum&gt;237&lt;/RecNum&gt;&lt;DisplayText&gt;(87)&lt;/DisplayText&gt;&lt;record&gt;&lt;rec-number&gt;237&lt;/rec-number&gt;&lt;foreign-keys&gt;&lt;key app="EN" db-id="05299pfscx2ztxe5vr8vez929epvvdsdffea" timestamp="1542903487"&gt;237&lt;/key&gt;&lt;/foreign-keys&gt;&lt;ref-type name="Journal Article"&gt;17&lt;/ref-type&gt;&lt;contributors&gt;&lt;authors&gt;&lt;author&gt;Mostowy, S.&lt;/author&gt;&lt;author&gt;Shenoy, A. R.&lt;/author&gt;&lt;/authors&gt;&lt;/contributors&gt;&lt;auth-address&gt;Medical Research Council Centre of Molecular Bacteriology and Infection (CMBI), Imperial College London, Armstrong Road, London SW7 2AZ, UK.&lt;/auth-address&gt;&lt;titles&gt;&lt;title&gt;The cytoskeleton in cell-autonomous immunity: structural determinants of host defenc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59-73&lt;/pages&gt;&lt;volume&gt;15&lt;/volume&gt;&lt;number&gt;9&lt;/number&gt;&lt;keywords&gt;&lt;keyword&gt;Actins/immunology&lt;/keyword&gt;&lt;keyword&gt;Animals&lt;/keyword&gt;&lt;keyword&gt;Bacterial Infections/*immunology&lt;/keyword&gt;&lt;keyword&gt;Cell Death/immunology&lt;/keyword&gt;&lt;keyword&gt;Cytoskeleton/*immunology&lt;/keyword&gt;&lt;keyword&gt;Humans&lt;/keyword&gt;&lt;keyword&gt;Immunity, Innate/*immunology&lt;/keyword&gt;&lt;keyword&gt;Inflammasomes/immunology&lt;/keyword&gt;&lt;keyword&gt;Intermediate Filaments/immunology&lt;/keyword&gt;&lt;keyword&gt;Microtubules/immunology&lt;/keyword&gt;&lt;keyword&gt;Septins/immunology&lt;/keyword&gt;&lt;keyword&gt;Virus Diseases/*immunology&lt;/keyword&gt;&lt;/keywords&gt;&lt;dates&gt;&lt;year&gt;2015&lt;/year&gt;&lt;pub-dates&gt;&lt;date&gt;Sep 15&lt;/date&gt;&lt;/pub-dates&gt;&lt;/dates&gt;&lt;isbn&gt;1474-1741 (Electronic)&amp;#xD;1474-1733 (Linking)&lt;/isbn&gt;&lt;accession-num&gt;26292640&lt;/accession-num&gt;&lt;urls&gt;&lt;related-urls&gt;&lt;url&gt;http://www.ncbi.nlm.nih.gov/pubmed/26292640&lt;/url&gt;&lt;/related-urls&gt;&lt;/urls&gt;&lt;custom2&gt;4869833&lt;/custom2&gt;&lt;electronic-resource-num&gt;10.1038/nri3877&lt;/electronic-resource-num&gt;&lt;/record&gt;&lt;/Cite&gt;&lt;/EndNote&gt;</w:instrText>
      </w:r>
      <w:r w:rsidR="0059538B">
        <w:fldChar w:fldCharType="separate"/>
      </w:r>
      <w:r w:rsidR="0059538B">
        <w:rPr>
          <w:noProof/>
        </w:rPr>
        <w:t>(87)</w:t>
      </w:r>
      <w:r w:rsidR="0059538B">
        <w:fldChar w:fldCharType="end"/>
      </w:r>
      <w:r w:rsidR="000939FB">
        <w:t xml:space="preserve">.  </w:t>
      </w:r>
      <w:r w:rsidR="000939FB">
        <w:lastRenderedPageBreak/>
        <w:t xml:space="preserve">However, while little is known </w:t>
      </w:r>
      <w:r w:rsidR="002A24C9">
        <w:t xml:space="preserve">about the role of </w:t>
      </w:r>
      <w:proofErr w:type="spellStart"/>
      <w:r w:rsidR="002A24C9">
        <w:t>cofilins</w:t>
      </w:r>
      <w:proofErr w:type="spellEnd"/>
      <w:r w:rsidR="000939FB">
        <w:t xml:space="preserve"> </w:t>
      </w:r>
      <w:r w:rsidR="002A24C9">
        <w:t>in</w:t>
      </w:r>
      <w:r w:rsidR="000939FB">
        <w:t xml:space="preserve"> allergy, </w:t>
      </w:r>
      <w:proofErr w:type="spellStart"/>
      <w:r w:rsidR="000939FB">
        <w:t>rDer</w:t>
      </w:r>
      <w:proofErr w:type="spellEnd"/>
      <w:r w:rsidR="000939FB">
        <w:t xml:space="preserve"> f 31 initiate</w:t>
      </w:r>
      <w:r w:rsidR="00E931D8">
        <w:t>s</w:t>
      </w:r>
      <w:r w:rsidR="000939FB">
        <w:t xml:space="preserve"> the TLR2-dependent/TLR4-independent release of TSLP and IL-33 by airway epithelial cells and activate</w:t>
      </w:r>
      <w:r w:rsidR="00E931D8">
        <w:t>s</w:t>
      </w:r>
      <w:r w:rsidR="000939FB">
        <w:t xml:space="preserve"> lung-resident </w:t>
      </w:r>
      <w:r w:rsidR="001146A3">
        <w:t>type 2 innate lymphoid cells (</w:t>
      </w:r>
      <w:r w:rsidR="000939FB">
        <w:t>ILC2s</w:t>
      </w:r>
      <w:r w:rsidR="001146A3">
        <w:t>)</w:t>
      </w:r>
      <w:r w:rsidR="0059538B">
        <w:fldChar w:fldCharType="begin">
          <w:fldData xml:space="preserve">PEVuZE5vdGU+PENpdGU+PEF1dGhvcj5XYW5nPC9BdXRob3I+PFllYXI+MjAxNzwvWWVhcj48UmVj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g1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</w:fldData>
        </w:fldChar>
      </w:r>
      <w:r w:rsidR="0059538B">
        <w:instrText xml:space="preserve"> ADDIN EN.CITE </w:instrText>
      </w:r>
      <w:r w:rsidR="0059538B">
        <w:fldChar w:fldCharType="begin">
          <w:fldData xml:space="preserve">PEVuZE5vdGU+PENpdGU+PEF1dGhvcj5XYW5nPC9BdXRob3I+PFllYXI+MjAxNzwvWWVhcj48UmVj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g1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</w:fldData>
        </w:fldChar>
      </w:r>
      <w:r w:rsidR="0059538B">
        <w:instrText xml:space="preserve"> ADDIN EN.CITE.DATA </w:instrText>
      </w:r>
      <w:r w:rsidR="0059538B">
        <w:fldChar w:fldCharType="end"/>
      </w:r>
      <w:r w:rsidR="0059538B">
        <w:fldChar w:fldCharType="separate"/>
      </w:r>
      <w:r w:rsidR="0059538B">
        <w:rPr>
          <w:noProof/>
        </w:rPr>
        <w:t>(88)</w:t>
      </w:r>
      <w:r w:rsidR="0059538B">
        <w:fldChar w:fldCharType="end"/>
      </w:r>
      <w:r w:rsidR="009174F8">
        <w:t>.</w:t>
      </w:r>
      <w:r w:rsidR="002A24C9">
        <w:t xml:space="preserve">  </w:t>
      </w:r>
      <w:r w:rsidR="001F509D">
        <w:t>H</w:t>
      </w:r>
      <w:r w:rsidR="00AE7492">
        <w:t>ow</w:t>
      </w:r>
      <w:r w:rsidR="002A24C9">
        <w:t xml:space="preserve"> the </w:t>
      </w:r>
      <w:proofErr w:type="spellStart"/>
      <w:r w:rsidR="002A24C9">
        <w:t>cofilin</w:t>
      </w:r>
      <w:proofErr w:type="spellEnd"/>
      <w:r w:rsidR="002A24C9">
        <w:t xml:space="preserve">-like nature of the allergen contributes </w:t>
      </w:r>
      <w:r w:rsidR="001F509D">
        <w:t>is unknown</w:t>
      </w:r>
      <w:r w:rsidR="00E931D8">
        <w:t>, but linkage with TLR2 can be inferred</w:t>
      </w:r>
      <w:r w:rsidR="002A24C9">
        <w:t>.</w:t>
      </w:r>
    </w:p>
    <w:p w14:paraId="727F1C5A" w14:textId="77777777" w:rsidR="00FE2212" w:rsidRDefault="00FE2212" w:rsidP="0095005F">
      <w:pPr>
        <w:spacing w:line="480" w:lineRule="auto"/>
      </w:pPr>
    </w:p>
    <w:p w14:paraId="0B860760" w14:textId="7FD7D5CB" w:rsidR="00F3515A" w:rsidRDefault="00F3515A" w:rsidP="0095005F">
      <w:pPr>
        <w:spacing w:line="480" w:lineRule="auto"/>
      </w:pPr>
      <w:r>
        <w:t>TLR2 may also be activated through the recognition of chitin presented by HDM allergens with a putative chitin binding domain (</w:t>
      </w:r>
      <w:proofErr w:type="spellStart"/>
      <w:r w:rsidRPr="001321B0">
        <w:rPr>
          <w:i/>
        </w:rPr>
        <w:t>viz</w:t>
      </w:r>
      <w:proofErr w:type="spellEnd"/>
      <w:r>
        <w:t>: groups 12, 15, 18 and 23.  See later).</w:t>
      </w:r>
    </w:p>
    <w:p w14:paraId="493A3247" w14:textId="77777777" w:rsidR="00F3515A" w:rsidRDefault="00F3515A" w:rsidP="0095005F">
      <w:pPr>
        <w:spacing w:line="480" w:lineRule="auto"/>
      </w:pPr>
    </w:p>
    <w:p w14:paraId="23398A2F" w14:textId="1582396D" w:rsidR="00FE2212" w:rsidRDefault="00FE2212" w:rsidP="0095005F">
      <w:pPr>
        <w:spacing w:line="480" w:lineRule="auto"/>
      </w:pPr>
      <w:r>
        <w:rPr>
          <w:b/>
        </w:rPr>
        <w:t>HDM Allergens and Polysaccharide</w:t>
      </w:r>
      <w:r w:rsidR="007C1478">
        <w:rPr>
          <w:b/>
        </w:rPr>
        <w:t xml:space="preserve"> PAMP</w:t>
      </w:r>
      <w:r>
        <w:rPr>
          <w:b/>
        </w:rPr>
        <w:t xml:space="preserve"> Recognition</w:t>
      </w:r>
    </w:p>
    <w:p w14:paraId="62F1BFD7" w14:textId="7ED45B1A" w:rsidR="00F0117F" w:rsidRDefault="000F5040" w:rsidP="0095005F">
      <w:pPr>
        <w:spacing w:line="480" w:lineRule="auto"/>
      </w:pPr>
      <w:r>
        <w:t>HDM allergens with potential binding sites for lipids</w:t>
      </w:r>
      <w:r w:rsidR="006E602F">
        <w:t>, lipopolysaccharides or lipoproteins</w:t>
      </w:r>
      <w:r>
        <w:t xml:space="preserve"> </w:t>
      </w:r>
      <w:r w:rsidR="00D41725">
        <w:t>can</w:t>
      </w:r>
      <w:r w:rsidR="009600D2">
        <w:t xml:space="preserve"> </w:t>
      </w:r>
      <w:r>
        <w:t xml:space="preserve">present those molecules </w:t>
      </w:r>
      <w:r w:rsidR="00CC684A">
        <w:t>at</w:t>
      </w:r>
      <w:r>
        <w:t xml:space="preserve"> appropriate PRRs </w:t>
      </w:r>
      <w:r w:rsidR="00CC684A">
        <w:t>to activate</w:t>
      </w:r>
      <w:r>
        <w:t xml:space="preserve"> innate immunity</w:t>
      </w:r>
      <w:r w:rsidR="00D41725">
        <w:t>.  Analogously,</w:t>
      </w:r>
      <w:r w:rsidR="006E602F">
        <w:t xml:space="preserve"> </w:t>
      </w:r>
      <w:r w:rsidR="0093554F">
        <w:t>polysaccharide</w:t>
      </w:r>
      <w:r w:rsidR="006B35D7">
        <w:t xml:space="preserve"> PAMPs</w:t>
      </w:r>
      <w:r w:rsidR="003E5839">
        <w:t xml:space="preserve"> </w:t>
      </w:r>
      <w:r w:rsidR="00D41725">
        <w:t>might</w:t>
      </w:r>
      <w:r w:rsidR="003E5839">
        <w:t xml:space="preserve"> be presented to PRRs</w:t>
      </w:r>
      <w:r w:rsidR="006E602F">
        <w:t xml:space="preserve"> for similar effect</w:t>
      </w:r>
      <w:r w:rsidR="00D41725">
        <w:t xml:space="preserve">, in addition to any autonomous actions they </w:t>
      </w:r>
      <w:r w:rsidR="001146A3">
        <w:t>possess</w:t>
      </w:r>
      <w:r w:rsidR="006E602F">
        <w:t>.</w:t>
      </w:r>
      <w:r w:rsidR="00CE0DF6">
        <w:t xml:space="preserve">  A current perspective of these interactions is depicted in </w:t>
      </w:r>
      <w:r w:rsidR="00CE0DF6" w:rsidRPr="00CE0DF6">
        <w:rPr>
          <w:b/>
        </w:rPr>
        <w:t>Figure 3</w:t>
      </w:r>
      <w:r w:rsidR="00CE0DF6">
        <w:t>.</w:t>
      </w:r>
      <w:r w:rsidR="006E602F">
        <w:t xml:space="preserve">  </w:t>
      </w:r>
      <w:r w:rsidR="009600D2">
        <w:t>Among</w:t>
      </w:r>
      <w:r w:rsidR="006E602F">
        <w:t xml:space="preserve"> moieties of interest, chitin has </w:t>
      </w:r>
      <w:r w:rsidR="003C6838">
        <w:t>received</w:t>
      </w:r>
      <w:r w:rsidR="006E602F">
        <w:t xml:space="preserve"> attention </w:t>
      </w:r>
      <w:r w:rsidR="000E6A7D">
        <w:t>as</w:t>
      </w:r>
      <w:r w:rsidR="006E602F">
        <w:t xml:space="preserve"> a component of the HDM exoskeleton</w:t>
      </w:r>
      <w:r w:rsidR="002A7920">
        <w:t>, mid-gut epit</w:t>
      </w:r>
      <w:r w:rsidR="00873D4E">
        <w:t>he</w:t>
      </w:r>
      <w:r w:rsidR="002A7920">
        <w:t>li</w:t>
      </w:r>
      <w:r w:rsidR="00941786">
        <w:t xml:space="preserve">al matrix </w:t>
      </w:r>
      <w:r w:rsidR="006E602F">
        <w:t xml:space="preserve">and the </w:t>
      </w:r>
      <w:proofErr w:type="spellStart"/>
      <w:r w:rsidR="006E602F">
        <w:t>peritrophic</w:t>
      </w:r>
      <w:proofErr w:type="spellEnd"/>
      <w:r w:rsidR="006E602F">
        <w:t xml:space="preserve"> membrane of faecal pellets</w:t>
      </w:r>
      <w:r w:rsidR="00957079">
        <w:t xml:space="preserve"> </w:t>
      </w:r>
      <w:r w:rsidR="0059538B">
        <w:fldChar w:fldCharType="begin">
          <w:fldData xml:space="preserve">PEVuZE5vdGU+PENpdGU+PEF1dGhvcj5FbGllaCBBbGkgS29taTwvQXV0aG9yPjxZZWFyPjIwMTg8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yMTMtMjIzPC9wYWdlcz48dm9sdW1lPjU0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</w:fldData>
        </w:fldChar>
      </w:r>
      <w:r w:rsidR="0059538B">
        <w:instrText xml:space="preserve"> ADDIN EN.CITE </w:instrText>
      </w:r>
      <w:r w:rsidR="0059538B">
        <w:fldChar w:fldCharType="begin">
          <w:fldData xml:space="preserve">PEVuZE5vdGU+PENpdGU+PEF1dGhvcj5FbGllaCBBbGkgS29taTwvQXV0aG9yPjxZZWFyPjIwMTg8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yMTMtMjIzPC9wYWdlcz48dm9sdW1lPjU0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</w:fldData>
        </w:fldChar>
      </w:r>
      <w:r w:rsidR="0059538B">
        <w:instrText xml:space="preserve"> ADDIN EN.CITE.DATA </w:instrText>
      </w:r>
      <w:r w:rsidR="0059538B">
        <w:fldChar w:fldCharType="end"/>
      </w:r>
      <w:r w:rsidR="0059538B">
        <w:fldChar w:fldCharType="separate"/>
      </w:r>
      <w:r w:rsidR="0059538B">
        <w:rPr>
          <w:noProof/>
        </w:rPr>
        <w:t>(89)</w:t>
      </w:r>
      <w:r w:rsidR="0059538B">
        <w:fldChar w:fldCharType="end"/>
      </w:r>
      <w:r w:rsidR="006E602F">
        <w:t>.</w:t>
      </w:r>
      <w:r w:rsidR="009600D2">
        <w:t xml:space="preserve">  </w:t>
      </w:r>
    </w:p>
    <w:p w14:paraId="648045EA" w14:textId="77777777" w:rsidR="00D41725" w:rsidRDefault="00D41725" w:rsidP="0095005F">
      <w:pPr>
        <w:spacing w:line="480" w:lineRule="auto"/>
      </w:pPr>
    </w:p>
    <w:p w14:paraId="4DBB49E5" w14:textId="3291E248" w:rsidR="00FE2212" w:rsidRDefault="009600D2" w:rsidP="0095005F">
      <w:pPr>
        <w:spacing w:line="480" w:lineRule="auto"/>
      </w:pPr>
      <w:r>
        <w:t>Chitin (polymer</w:t>
      </w:r>
      <w:r w:rsidR="00255651">
        <w:t>ic</w:t>
      </w:r>
      <w:r>
        <w:t xml:space="preserve"> β-(1-4)-poly-N-acetyl-D-glucosamine)</w:t>
      </w:r>
      <w:r w:rsidR="00362AE9">
        <w:t xml:space="preserve"> has</w:t>
      </w:r>
      <w:r>
        <w:t xml:space="preserve"> complex biological effects</w:t>
      </w:r>
      <w:r w:rsidR="00362AE9">
        <w:t xml:space="preserve"> which are dependent on polymer size</w:t>
      </w:r>
      <w:r w:rsidR="00342523">
        <w:t xml:space="preserve"> and physical form</w:t>
      </w:r>
      <w:r w:rsidR="00167C77" w:rsidRPr="00167C77">
        <w:rPr>
          <w:color w:val="FF0000"/>
        </w:rPr>
        <w:t xml:space="preserve"> </w:t>
      </w:r>
      <w:r w:rsidR="0059538B">
        <w:fldChar w:fldCharType="begin">
          <w:fldData xml:space="preserve">PEVuZE5vdGU+PENpdGU+PEF1dGhvcj5FbGllaCBBbGkgS29taTwvQXV0aG9yPjxZZWFyPjIwMTg8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NDgyLTkxPC9wYWdlcz48dm9sdW1lPjE4Mjwvdm9sdW1lPjxudW1iZXI+MTI8L251bWJlcj48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</w:fldData>
        </w:fldChar>
      </w:r>
      <w:r w:rsidR="0059538B">
        <w:instrText xml:space="preserve"> ADDIN EN.CITE </w:instrText>
      </w:r>
      <w:r w:rsidR="0059538B">
        <w:fldChar w:fldCharType="begin">
          <w:fldData xml:space="preserve">PEVuZE5vdGU+PENpdGU+PEF1dGhvcj5FbGllaCBBbGkgS29taTwvQXV0aG9yPjxZZWFyPjIwMTg8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xhYmJyLTE+QW1lcmljYW4gam91cm5h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89-91)</w:t>
      </w:r>
      <w:r w:rsidR="0059538B">
        <w:fldChar w:fldCharType="end"/>
      </w:r>
      <w:r>
        <w:t xml:space="preserve">.  </w:t>
      </w:r>
      <w:r w:rsidR="0078478E">
        <w:t xml:space="preserve"> </w:t>
      </w:r>
      <w:r>
        <w:t>Thes</w:t>
      </w:r>
      <w:r w:rsidR="003C6838">
        <w:t xml:space="preserve">e </w:t>
      </w:r>
      <w:r>
        <w:t>include the upregulation of IL-25, IL-33 and TSLP in airway epithelial cells, activation of IL-5 and IL-13 release by ILC2s leading to the stimulation of immune responses with T</w:t>
      </w:r>
      <w:r w:rsidRPr="007E38A6">
        <w:rPr>
          <w:smallCaps/>
        </w:rPr>
        <w:t>h</w:t>
      </w:r>
      <w:r>
        <w:t>2 polarisation</w:t>
      </w:r>
      <w:r w:rsidR="006E060A">
        <w:t xml:space="preserve"> </w:t>
      </w:r>
      <w:r w:rsidR="0059538B">
        <w:fldChar w:fldCharType="begin">
          <w:fldData xml:space="preserve">PEVuZE5vdGU+PENpdGU+PEF1dGhvcj5WYW4gRHlrZW48L0F1dGhvcj48WWVhcj4yMDE0PC9ZZWFy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QxNC0yNDwvcGFnZXM+PHZvbHVt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==
</w:fldData>
        </w:fldChar>
      </w:r>
      <w:r w:rsidR="0059538B">
        <w:instrText xml:space="preserve"> ADDIN EN.CITE </w:instrText>
      </w:r>
      <w:r w:rsidR="0059538B">
        <w:fldChar w:fldCharType="begin">
          <w:fldData xml:space="preserve">PEVuZE5vdGU+PENpdGU+PEF1dGhvcj5WYW4gRHlrZW48L0F1dGhvcj48WWVhcj4yMDE0PC9ZZWFy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QxNC0yNDwvcGFnZXM+PHZvbHVt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92)</w:t>
      </w:r>
      <w:r w:rsidR="0059538B">
        <w:fldChar w:fldCharType="end"/>
      </w:r>
      <w:r>
        <w:t xml:space="preserve">. </w:t>
      </w:r>
      <w:r w:rsidR="0078478E">
        <w:t xml:space="preserve"> </w:t>
      </w:r>
      <w:r>
        <w:t xml:space="preserve"> </w:t>
      </w:r>
      <w:r w:rsidR="00362AE9">
        <w:t xml:space="preserve">In </w:t>
      </w:r>
      <w:r w:rsidR="00255651">
        <w:t xml:space="preserve">acidic mammalian </w:t>
      </w:r>
      <w:proofErr w:type="spellStart"/>
      <w:r w:rsidR="00255651">
        <w:t>chitinase</w:t>
      </w:r>
      <w:proofErr w:type="spellEnd"/>
      <w:r w:rsidR="00362AE9">
        <w:t xml:space="preserve">-deficient mice, </w:t>
      </w:r>
      <w:r w:rsidR="00255651">
        <w:t>an</w:t>
      </w:r>
      <w:r w:rsidR="00362AE9">
        <w:t xml:space="preserve"> accumulation of chitin in the airways</w:t>
      </w:r>
      <w:r w:rsidR="004645CF">
        <w:t xml:space="preserve"> </w:t>
      </w:r>
      <w:r w:rsidR="00255651">
        <w:t>produce</w:t>
      </w:r>
      <w:r w:rsidR="001E04CF">
        <w:t>d</w:t>
      </w:r>
      <w:r w:rsidR="00255651">
        <w:t xml:space="preserve"> a</w:t>
      </w:r>
      <w:r w:rsidR="004645CF">
        <w:t xml:space="preserve"> sustained induction of IL-33, leading to a slowly-resolving allergic response</w:t>
      </w:r>
      <w:r w:rsidR="00F0117F">
        <w:t xml:space="preserve"> to HDM challenge</w:t>
      </w:r>
      <w:r w:rsidR="004645CF">
        <w:t xml:space="preserve"> characterised by the presence of </w:t>
      </w:r>
      <w:proofErr w:type="spellStart"/>
      <w:r w:rsidR="004645CF">
        <w:t>γδ</w:t>
      </w:r>
      <w:proofErr w:type="spellEnd"/>
      <w:r w:rsidR="004645CF">
        <w:t xml:space="preserve"> T cells, CD4</w:t>
      </w:r>
      <w:r w:rsidR="004645CF" w:rsidRPr="004645CF">
        <w:rPr>
          <w:vertAlign w:val="superscript"/>
        </w:rPr>
        <w:t>+</w:t>
      </w:r>
      <w:r w:rsidR="004645CF">
        <w:t xml:space="preserve"> T cells, neutrophils and eosinophils</w:t>
      </w:r>
      <w:r w:rsidR="009B06A2">
        <w:t xml:space="preserve"> </w:t>
      </w:r>
      <w:r w:rsidR="0059538B">
        <w:fldChar w:fldCharType="begin">
          <w:fldData xml:space="preserve">PEVuZE5vdGU+PENpdGU+PEF1dGhvcj5WYW4gRHlrZW48L0F1dGhvcj48WWVhcj4yMDE3PC9ZZWFy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Dk3LTUwOSBlMTM8L3BhZ2Vz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=
</w:fldData>
        </w:fldChar>
      </w:r>
      <w:r w:rsidR="0059538B">
        <w:instrText xml:space="preserve"> ADDIN EN.CITE </w:instrText>
      </w:r>
      <w:r w:rsidR="0059538B">
        <w:fldChar w:fldCharType="begin">
          <w:fldData xml:space="preserve">PEVuZE5vdGU+PENpdGU+PEF1dGhvcj5WYW4gRHlrZW48L0F1dGhvcj48WWVhcj4yMDE3PC9ZZWFy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Dk3LTUwOSBlMTM8L3BhZ2Vz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93)</w:t>
      </w:r>
      <w:r w:rsidR="0059538B">
        <w:fldChar w:fldCharType="end"/>
      </w:r>
      <w:r w:rsidR="004645CF">
        <w:t>.</w:t>
      </w:r>
      <w:r w:rsidR="00362AE9">
        <w:t xml:space="preserve"> </w:t>
      </w:r>
      <w:r w:rsidR="0078478E">
        <w:t xml:space="preserve"> </w:t>
      </w:r>
      <w:r w:rsidR="00362AE9">
        <w:t xml:space="preserve"> Conversely, enzymatic degradation of chitin initiate</w:t>
      </w:r>
      <w:r w:rsidR="001E04CF">
        <w:t>d</w:t>
      </w:r>
      <w:r w:rsidR="00362AE9">
        <w:t xml:space="preserve"> its phagocytosis, activat</w:t>
      </w:r>
      <w:r w:rsidR="001E04CF">
        <w:t>ed</w:t>
      </w:r>
      <w:r w:rsidR="00362AE9">
        <w:t xml:space="preserve"> caspases-1 and -7 and ameliorat</w:t>
      </w:r>
      <w:r w:rsidR="001E04CF">
        <w:t>ed</w:t>
      </w:r>
      <w:r w:rsidR="00362AE9">
        <w:t xml:space="preserve"> allergic responses</w:t>
      </w:r>
      <w:r w:rsidR="001D212E">
        <w:t xml:space="preserve"> </w:t>
      </w:r>
      <w:r w:rsidR="0059538B">
        <w:fldChar w:fldCharType="begin">
          <w:fldData xml:space="preserve">PEVuZE5vdGU+PENpdGU+PEF1dGhvcj5LaW08L0F1dGhvcj48WWVhcj4yMDE1PC9ZZWFyPjxSZWNO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jg5MS05PC9wYWdlcz48dm9sdW1lPjExMjwvdm9sdW1lPjxudW1iZXI+MjI8L251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</w:fldData>
        </w:fldChar>
      </w:r>
      <w:r w:rsidR="0059538B">
        <w:instrText xml:space="preserve"> ADDIN EN.CITE </w:instrText>
      </w:r>
      <w:r w:rsidR="0059538B">
        <w:fldChar w:fldCharType="begin">
          <w:fldData xml:space="preserve">PEVuZE5vdGU+PENpdGU+PEF1dGhvcj5LaW08L0F1dGhvcj48WWVhcj4yMDE1PC9ZZWFyPjxSZWNO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jg5MS05PC9wYWdlcz48dm9sdW1lPjExMjwvdm9sdW1lPjxudW1iZXI+MjI8L251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</w:fldData>
        </w:fldChar>
      </w:r>
      <w:r w:rsidR="0059538B">
        <w:instrText xml:space="preserve"> ADDIN EN.CITE.DATA </w:instrText>
      </w:r>
      <w:r w:rsidR="0059538B">
        <w:fldChar w:fldCharType="end"/>
      </w:r>
      <w:r w:rsidR="0059538B">
        <w:fldChar w:fldCharType="separate"/>
      </w:r>
      <w:r w:rsidR="0059538B">
        <w:rPr>
          <w:noProof/>
        </w:rPr>
        <w:t>(94)</w:t>
      </w:r>
      <w:r w:rsidR="0059538B">
        <w:fldChar w:fldCharType="end"/>
      </w:r>
      <w:r w:rsidR="00362AE9">
        <w:t>.</w:t>
      </w:r>
      <w:r w:rsidR="0078478E">
        <w:t xml:space="preserve"> </w:t>
      </w:r>
      <w:r w:rsidR="00F0117F">
        <w:t xml:space="preserve">  </w:t>
      </w:r>
      <w:r w:rsidR="002A7920">
        <w:lastRenderedPageBreak/>
        <w:t xml:space="preserve">Chitin is also </w:t>
      </w:r>
      <w:r w:rsidR="000F16D4">
        <w:t xml:space="preserve">an </w:t>
      </w:r>
      <w:r w:rsidR="002A7920">
        <w:t>adjuvant for ovalbumin</w:t>
      </w:r>
      <w:r w:rsidR="00A2520B">
        <w:t xml:space="preserve"> </w:t>
      </w:r>
      <w:r w:rsidR="0059538B">
        <w:fldChar w:fldCharType="begin">
          <w:fldData xml:space="preserve">PEVuZE5vdGU+PENpdGU+PEF1dGhvcj5DaG9pPC9BdXRob3I+PFllYXI+MjAxNjwvWWVhcj48UmVj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</w:fldData>
        </w:fldChar>
      </w:r>
      <w:r w:rsidR="0059538B">
        <w:instrText xml:space="preserve"> ADDIN EN.CITE </w:instrText>
      </w:r>
      <w:r w:rsidR="0059538B">
        <w:fldChar w:fldCharType="begin">
          <w:fldData xml:space="preserve">PEVuZE5vdGU+PENpdGU+PEF1dGhvcj5DaG9pPC9BdXRob3I+PFllYXI+MjAxNjwvWWVhcj48UmVj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</w:fldData>
        </w:fldChar>
      </w:r>
      <w:r w:rsidR="0059538B">
        <w:instrText xml:space="preserve"> ADDIN EN.CITE.DATA </w:instrText>
      </w:r>
      <w:r w:rsidR="0059538B">
        <w:fldChar w:fldCharType="end"/>
      </w:r>
      <w:r w:rsidR="0059538B">
        <w:fldChar w:fldCharType="separate"/>
      </w:r>
      <w:r w:rsidR="0059538B">
        <w:rPr>
          <w:noProof/>
        </w:rPr>
        <w:t>(95)</w:t>
      </w:r>
      <w:r w:rsidR="0059538B">
        <w:fldChar w:fldCharType="end"/>
      </w:r>
      <w:r w:rsidR="002A7920">
        <w:t>, their combination providing a robust T</w:t>
      </w:r>
      <w:r w:rsidR="002A7920" w:rsidRPr="001146A3">
        <w:rPr>
          <w:smallCaps/>
        </w:rPr>
        <w:t>h</w:t>
      </w:r>
      <w:r w:rsidR="002A7920">
        <w:t>1-, T</w:t>
      </w:r>
      <w:r w:rsidR="002A7920" w:rsidRPr="001146A3">
        <w:rPr>
          <w:smallCaps/>
        </w:rPr>
        <w:t>h</w:t>
      </w:r>
      <w:r w:rsidR="002A7920">
        <w:t>2- and T</w:t>
      </w:r>
      <w:r w:rsidR="002A7920" w:rsidRPr="001146A3">
        <w:rPr>
          <w:smallCaps/>
        </w:rPr>
        <w:t>h</w:t>
      </w:r>
      <w:r w:rsidR="002A7920">
        <w:t>17-mediated airway inflammation characterised by an eosinophil response which is dependent on IL-33 (but not IL-25</w:t>
      </w:r>
      <w:r w:rsidR="008E3059">
        <w:t>,</w:t>
      </w:r>
      <w:r w:rsidR="002A7920">
        <w:t xml:space="preserve"> TSLP</w:t>
      </w:r>
      <w:r w:rsidR="008E3059">
        <w:t xml:space="preserve"> or IL-17A</w:t>
      </w:r>
      <w:r w:rsidR="002A7920">
        <w:t>)</w:t>
      </w:r>
      <w:r w:rsidR="008E3059">
        <w:t xml:space="preserve"> </w:t>
      </w:r>
      <w:r w:rsidR="0059538B">
        <w:fldChar w:fldCharType="begin">
          <w:fldData xml:space="preserve">PEVuZE5vdGU+PENpdGU+PEF1dGhvcj5BcmFlPC9BdXRob3I+PFllYXI+MjAxODwvWWVhcj48UmVj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MTcyMTwvcGFnZXM+PHZvbHVtZT44PC92b2x1bWU+PG51bWJlcj4xPC9u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</w:fldData>
        </w:fldChar>
      </w:r>
      <w:r w:rsidR="0059538B">
        <w:instrText xml:space="preserve"> ADDIN EN.CITE </w:instrText>
      </w:r>
      <w:r w:rsidR="0059538B">
        <w:fldChar w:fldCharType="begin">
          <w:fldData xml:space="preserve">PEVuZE5vdGU+PENpdGU+PEF1dGhvcj5BcmFlPC9BdXRob3I+PFllYXI+MjAxODwvWWVhcj48UmVj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xMTcyMTwvcGFnZXM+PHZvbHVtZT44PC92b2x1bWU+PG51bWJlcj4xPC9u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96)</w:t>
      </w:r>
      <w:r w:rsidR="0059538B">
        <w:fldChar w:fldCharType="end"/>
      </w:r>
      <w:r w:rsidR="002A7920">
        <w:t xml:space="preserve">.  </w:t>
      </w:r>
      <w:r w:rsidR="0078478E">
        <w:t xml:space="preserve"> </w:t>
      </w:r>
      <w:r w:rsidR="002A7920">
        <w:t>A significant recruitment of neutrophils is noted</w:t>
      </w:r>
      <w:r w:rsidR="001D212E" w:rsidRPr="001D212E">
        <w:t xml:space="preserve"> </w:t>
      </w:r>
      <w:r w:rsidR="001D212E">
        <w:t xml:space="preserve">also </w:t>
      </w:r>
      <w:r w:rsidR="0059538B">
        <w:fldChar w:fldCharType="begin">
          <w:fldData xml:space="preserve">PEVuZE5vdGU+PENpdGU+PEF1dGhvcj5BcmFlPC9BdXRob3I+PFllYXI+MjAxODwvWWVhcj48UmVj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E3MjE8L3BhZ2VzPjx2b2x1bWU+ODwvdm9sdW1lPjxudW1iZXI+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</w:fldData>
        </w:fldChar>
      </w:r>
      <w:r w:rsidR="0059538B">
        <w:instrText xml:space="preserve"> ADDIN EN.CITE </w:instrText>
      </w:r>
      <w:r w:rsidR="0059538B">
        <w:fldChar w:fldCharType="begin">
          <w:fldData xml:space="preserve">PEVuZE5vdGU+PENpdGU+PEF1dGhvcj5BcmFlPC9BdXRob3I+PFllYXI+MjAxODwvWWVhcj48UmVj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E3MjE8L3BhZ2VzPjx2b2x1bWU+ODwvdm9sdW1lPjxudW1iZXI+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</w:fldData>
        </w:fldChar>
      </w:r>
      <w:r w:rsidR="0059538B">
        <w:instrText xml:space="preserve"> ADDIN EN.CITE.DATA </w:instrText>
      </w:r>
      <w:r w:rsidR="0059538B">
        <w:fldChar w:fldCharType="end"/>
      </w:r>
      <w:r w:rsidR="0059538B">
        <w:fldChar w:fldCharType="separate"/>
      </w:r>
      <w:r w:rsidR="0059538B">
        <w:rPr>
          <w:noProof/>
        </w:rPr>
        <w:t>(95, 96)</w:t>
      </w:r>
      <w:r w:rsidR="0059538B">
        <w:fldChar w:fldCharType="end"/>
      </w:r>
      <w:r w:rsidR="002A7920">
        <w:t xml:space="preserve">. </w:t>
      </w:r>
      <w:r w:rsidR="0078478E">
        <w:t xml:space="preserve"> </w:t>
      </w:r>
      <w:r w:rsidR="002A7920">
        <w:t xml:space="preserve"> </w:t>
      </w:r>
      <w:r w:rsidR="00D84FC8">
        <w:t xml:space="preserve">Responses to HDM-derived chitin are </w:t>
      </w:r>
      <w:r w:rsidR="002A7920">
        <w:t>full</w:t>
      </w:r>
      <w:r w:rsidR="008E3059">
        <w:t>y</w:t>
      </w:r>
      <w:r w:rsidR="002A7920">
        <w:t xml:space="preserve"> attenuated</w:t>
      </w:r>
      <w:r w:rsidR="00D84FC8">
        <w:t xml:space="preserve"> in TLR2-deficient mice suggesting that components of the mite exo</w:t>
      </w:r>
      <w:r w:rsidR="004C4C31">
        <w:t>skeleton or faecal pellets operate directly or indirectly via</w:t>
      </w:r>
      <w:r w:rsidR="00D84FC8">
        <w:t xml:space="preserve"> TLR2 </w:t>
      </w:r>
      <w:r w:rsidR="0059538B">
        <w:fldChar w:fldCharType="begin">
          <w:fldData xml:space="preserve">PEVuZE5vdGU+PENpdGU+PEF1dGhvcj5DaG9pPC9BdXRob3I+PFllYXI+MjAxNjwvWWVhcj48UmVj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</w:fldData>
        </w:fldChar>
      </w:r>
      <w:r w:rsidR="0059538B">
        <w:instrText xml:space="preserve"> ADDIN EN.CITE </w:instrText>
      </w:r>
      <w:r w:rsidR="0059538B">
        <w:fldChar w:fldCharType="begin">
          <w:fldData xml:space="preserve">PEVuZE5vdGU+PENpdGU+PEF1dGhvcj5DaG9pPC9BdXRob3I+PFllYXI+MjAxNjwvWWVhcj48UmVj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</w:fldData>
        </w:fldChar>
      </w:r>
      <w:r w:rsidR="0059538B">
        <w:instrText xml:space="preserve"> ADDIN EN.CITE.DATA </w:instrText>
      </w:r>
      <w:r w:rsidR="0059538B">
        <w:fldChar w:fldCharType="end"/>
      </w:r>
      <w:r w:rsidR="0059538B">
        <w:fldChar w:fldCharType="separate"/>
      </w:r>
      <w:r w:rsidR="0059538B">
        <w:rPr>
          <w:noProof/>
        </w:rPr>
        <w:t>(95)</w:t>
      </w:r>
      <w:r w:rsidR="0059538B">
        <w:fldChar w:fldCharType="end"/>
      </w:r>
      <w:r w:rsidR="00D84FC8">
        <w:t xml:space="preserve">.   </w:t>
      </w:r>
    </w:p>
    <w:p w14:paraId="7BDA5F76" w14:textId="77777777" w:rsidR="00690A54" w:rsidRDefault="00690A54" w:rsidP="0095005F">
      <w:pPr>
        <w:spacing w:line="480" w:lineRule="auto"/>
      </w:pPr>
    </w:p>
    <w:p w14:paraId="0AF7DA8F" w14:textId="576EAFFE" w:rsidR="00DA68A9" w:rsidRDefault="00F211AD" w:rsidP="0095005F">
      <w:pPr>
        <w:spacing w:line="480" w:lineRule="auto"/>
      </w:pPr>
      <w:r w:rsidRPr="00112B02">
        <w:t xml:space="preserve">These observations raise the question of </w:t>
      </w:r>
      <w:r w:rsidR="00AF4990" w:rsidRPr="00112B02">
        <w:t>whether chitin acts autonomously or requires</w:t>
      </w:r>
      <w:r w:rsidR="00F3515A" w:rsidRPr="00112B02">
        <w:t xml:space="preserve"> </w:t>
      </w:r>
      <w:r w:rsidRPr="00112B02">
        <w:t xml:space="preserve">binding </w:t>
      </w:r>
      <w:r w:rsidR="00F3515A" w:rsidRPr="00112B02">
        <w:t>by</w:t>
      </w:r>
      <w:r w:rsidRPr="00112B02">
        <w:t xml:space="preserve"> </w:t>
      </w:r>
      <w:r w:rsidR="007107B3" w:rsidRPr="00112B02">
        <w:t>allergens</w:t>
      </w:r>
      <w:r w:rsidR="00F276C4" w:rsidRPr="00112B02">
        <w:t>.</w:t>
      </w:r>
      <w:r w:rsidR="006642A9" w:rsidRPr="00112B02">
        <w:t xml:space="preserve"> </w:t>
      </w:r>
      <w:r w:rsidRPr="00112B02">
        <w:t xml:space="preserve">  </w:t>
      </w:r>
      <w:r w:rsidR="00AF4990" w:rsidRPr="00112B02">
        <w:t>Th</w:t>
      </w:r>
      <w:r w:rsidR="00F276C4" w:rsidRPr="00112B02">
        <w:t>e</w:t>
      </w:r>
      <w:r w:rsidR="00AF4990" w:rsidRPr="00112B02">
        <w:t xml:space="preserve"> latter possibility </w:t>
      </w:r>
      <w:r w:rsidR="007C1478" w:rsidRPr="00112B02">
        <w:t>arises from</w:t>
      </w:r>
      <w:r w:rsidR="00AF4990" w:rsidRPr="00112B02">
        <w:t xml:space="preserve"> </w:t>
      </w:r>
      <w:proofErr w:type="spellStart"/>
      <w:r w:rsidR="00AF4990" w:rsidRPr="00112B02">
        <w:t>b</w:t>
      </w:r>
      <w:r w:rsidR="00F3515A" w:rsidRPr="00112B02">
        <w:t>i</w:t>
      </w:r>
      <w:r w:rsidR="00F3515A">
        <w:t>oinformatic</w:t>
      </w:r>
      <w:proofErr w:type="spellEnd"/>
      <w:r w:rsidR="00F3515A">
        <w:t xml:space="preserve"> predict</w:t>
      </w:r>
      <w:r w:rsidR="00AF4990">
        <w:t xml:space="preserve">ion of </w:t>
      </w:r>
      <w:r w:rsidR="00F3515A">
        <w:t>chitin-binding domain</w:t>
      </w:r>
      <w:r w:rsidR="003C4F90">
        <w:t>s</w:t>
      </w:r>
      <w:r w:rsidR="00F3515A">
        <w:t xml:space="preserve"> in </w:t>
      </w:r>
      <w:r w:rsidR="00E869E7">
        <w:t>mite</w:t>
      </w:r>
      <w:r w:rsidR="00F3515A">
        <w:t xml:space="preserve"> allergens from groups 12</w:t>
      </w:r>
      <w:r w:rsidR="00E869E7">
        <w:t xml:space="preserve"> (</w:t>
      </w:r>
      <w:r w:rsidR="00E869E7">
        <w:rPr>
          <w:i/>
        </w:rPr>
        <w:t>Blomia)</w:t>
      </w:r>
      <w:r w:rsidR="00F3515A">
        <w:t>, 15, 18 and 23</w:t>
      </w:r>
      <w:r w:rsidR="00E869E7">
        <w:t xml:space="preserve"> (</w:t>
      </w:r>
      <w:r w:rsidR="00E869E7">
        <w:rPr>
          <w:i/>
        </w:rPr>
        <w:t>Dermatophagoides</w:t>
      </w:r>
      <w:r w:rsidR="00E869E7">
        <w:t>)</w:t>
      </w:r>
      <w:r w:rsidR="0059538B">
        <w:fldChar w:fldCharType="begin"/>
      </w:r>
      <w:r w:rsidR="0059538B">
        <w:instrText xml:space="preserve"> ADDIN EN.CITE &lt;EndNote&gt;&lt;Cite&gt;&lt;Author&gt;Stewart&lt;/Author&gt;&lt;Year&gt;2014&lt;/Year&gt;&lt;RecNum&gt;103&lt;/RecNum&gt;&lt;DisplayText&gt;(71)&lt;/DisplayText&gt;&lt;record&gt;&lt;rec-number&gt;103&lt;/rec-number&gt;&lt;foreign-keys&gt;&lt;key app="EN" db-id="05299pfscx2ztxe5vr8vez929epvvdsdffea" timestamp="1532595776"&gt;103&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59538B">
        <w:fldChar w:fldCharType="separate"/>
      </w:r>
      <w:r w:rsidR="0059538B">
        <w:rPr>
          <w:noProof/>
        </w:rPr>
        <w:t>(71)</w:t>
      </w:r>
      <w:r w:rsidR="0059538B">
        <w:fldChar w:fldCharType="end"/>
      </w:r>
      <w:r w:rsidR="00AF4990">
        <w:t>.</w:t>
      </w:r>
      <w:r w:rsidR="00E869E7">
        <w:t xml:space="preserve">  The group 15 and 18 allergens have </w:t>
      </w:r>
      <w:r w:rsidR="00A45B5D">
        <w:t xml:space="preserve">some </w:t>
      </w:r>
      <w:r w:rsidR="00E869E7">
        <w:t xml:space="preserve">homology with </w:t>
      </w:r>
      <w:proofErr w:type="spellStart"/>
      <w:r w:rsidR="00E869E7">
        <w:t>glycosyl</w:t>
      </w:r>
      <w:proofErr w:type="spellEnd"/>
      <w:r w:rsidR="00E869E7">
        <w:t xml:space="preserve"> hydrolase family 18 </w:t>
      </w:r>
      <w:proofErr w:type="spellStart"/>
      <w:r w:rsidR="00E869E7">
        <w:t>chitinase</w:t>
      </w:r>
      <w:r w:rsidR="00A45B5D">
        <w:t>s</w:t>
      </w:r>
      <w:proofErr w:type="spellEnd"/>
      <w:r w:rsidR="00A45B5D">
        <w:t xml:space="preserve"> (but are only weakly related to each other and differ significantly in frequency of immunoreactivity)</w:t>
      </w:r>
      <w:r w:rsidR="001060BD" w:rsidRPr="001060BD">
        <w:t xml:space="preserve"> </w:t>
      </w:r>
      <w:r w:rsidR="0059538B">
        <w:fldChar w:fldCharType="begin">
          <w:fldData xml:space="preserve">PEVuZE5vdGU+PENpdGU+PEF1dGhvcj5IYWxlczwvQXV0aG9yPjxZZWFyPjIwMTM8L1llYXI+PFJl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yMzMtNDA8L3BhZ2VzPjx2b2x1bWU+MTYw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4MzEtOTwvcGFnZXM+PHZvbHVt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2MDY0MTwvcGFnZXM+PHZvbHVtZT4xMTwvdm9sdW1l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</w:fldData>
        </w:fldChar>
      </w:r>
      <w:r w:rsidR="0059538B">
        <w:instrText xml:space="preserve"> ADDIN EN.CITE </w:instrText>
      </w:r>
      <w:r w:rsidR="0059538B">
        <w:fldChar w:fldCharType="begin">
          <w:fldData xml:space="preserve">PEVuZE5vdGU+PENpdGU+PEF1dGhvcj5IYWxlczwvQXV0aG9yPjxZZWFyPjIwMTM8L1llYXI+PFJl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yMzMtNDA8L3BhZ2VzPjx2b2x1bWU+MTYw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4MzEtOTwvcGFnZXM+PHZvbHVt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2MDY0MTwvcGFnZXM+PHZvbHVtZT4xMTwvdm9sdW1l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</w:fldData>
        </w:fldChar>
      </w:r>
      <w:r w:rsidR="0059538B">
        <w:instrText xml:space="preserve"> ADDIN EN.CITE.DATA </w:instrText>
      </w:r>
      <w:r w:rsidR="0059538B">
        <w:fldChar w:fldCharType="end"/>
      </w:r>
      <w:r w:rsidR="0059538B">
        <w:fldChar w:fldCharType="separate"/>
      </w:r>
      <w:r w:rsidR="0059538B">
        <w:rPr>
          <w:noProof/>
        </w:rPr>
        <w:t>(97-99)</w:t>
      </w:r>
      <w:r w:rsidR="0059538B">
        <w:fldChar w:fldCharType="end"/>
      </w:r>
      <w:r w:rsidR="00E869E7">
        <w:t>, while the group 12 and 23 allerge</w:t>
      </w:r>
      <w:r w:rsidR="0023382F">
        <w:t xml:space="preserve">ns could represent </w:t>
      </w:r>
      <w:proofErr w:type="spellStart"/>
      <w:r w:rsidR="0023382F">
        <w:t>peritrophins</w:t>
      </w:r>
      <w:proofErr w:type="spellEnd"/>
      <w:r w:rsidR="0023382F">
        <w:t xml:space="preserve">, the latter allergen from </w:t>
      </w:r>
      <w:r w:rsidR="0023382F">
        <w:rPr>
          <w:i/>
        </w:rPr>
        <w:t xml:space="preserve">D. pteronyssinus </w:t>
      </w:r>
      <w:r w:rsidR="003A0A22">
        <w:t>known to be</w:t>
      </w:r>
      <w:r w:rsidR="0023382F" w:rsidRPr="001076F5">
        <w:t xml:space="preserve"> associated with the </w:t>
      </w:r>
      <w:proofErr w:type="spellStart"/>
      <w:r w:rsidR="0023382F" w:rsidRPr="001076F5">
        <w:t>peritrophic</w:t>
      </w:r>
      <w:proofErr w:type="spellEnd"/>
      <w:r w:rsidR="0023382F" w:rsidRPr="001076F5">
        <w:t xml:space="preserve"> membrane of faecal pellets</w:t>
      </w:r>
      <w:r w:rsidR="001060BD">
        <w:t xml:space="preserve"> </w:t>
      </w:r>
      <w:r w:rsidR="0059538B">
        <w:fldChar w:fldCharType="begin">
          <w:fldData xml:space="preserve">PEVuZE5vdGU+PENpdGU+PEF1dGhvcj5XZWdob2ZlcjwvQXV0aG9yPjxZZWFyPjIwMTM8L1llYXI+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MwNTktNjc8L3Bh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</w:fldData>
        </w:fldChar>
      </w:r>
      <w:r w:rsidR="0059538B">
        <w:instrText xml:space="preserve"> ADDIN EN.CITE </w:instrText>
      </w:r>
      <w:r w:rsidR="0059538B">
        <w:fldChar w:fldCharType="begin">
          <w:fldData xml:space="preserve">PEVuZE5vdGU+PENpdGU+PEF1dGhvcj5XZWdob2ZlcjwvQXV0aG9yPjxZZWFyPjIwMTM8L1llYXI+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MwNTktNjc8L3Bh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</w:fldData>
        </w:fldChar>
      </w:r>
      <w:r w:rsidR="0059538B">
        <w:instrText xml:space="preserve"> ADDIN EN.CITE.DATA </w:instrText>
      </w:r>
      <w:r w:rsidR="0059538B">
        <w:fldChar w:fldCharType="end"/>
      </w:r>
      <w:r w:rsidR="0059538B">
        <w:fldChar w:fldCharType="separate"/>
      </w:r>
      <w:r w:rsidR="0059538B">
        <w:rPr>
          <w:noProof/>
        </w:rPr>
        <w:t>(71, 100)</w:t>
      </w:r>
      <w:r w:rsidR="0059538B">
        <w:fldChar w:fldCharType="end"/>
      </w:r>
      <w:r w:rsidR="0023382F" w:rsidRPr="001076F5">
        <w:t>.</w:t>
      </w:r>
      <w:r w:rsidR="001076F5">
        <w:t xml:space="preserve"> </w:t>
      </w:r>
      <w:r w:rsidR="0078478E">
        <w:t xml:space="preserve"> </w:t>
      </w:r>
      <w:r w:rsidR="001076F5">
        <w:t xml:space="preserve"> </w:t>
      </w:r>
      <w:r w:rsidR="00783DA5">
        <w:t xml:space="preserve">However, </w:t>
      </w:r>
      <w:proofErr w:type="spellStart"/>
      <w:r w:rsidR="00783DA5">
        <w:t>rDer</w:t>
      </w:r>
      <w:proofErr w:type="spellEnd"/>
      <w:r w:rsidR="00783DA5">
        <w:t xml:space="preserve"> p 23 lacks</w:t>
      </w:r>
      <w:r w:rsidR="003C4F90">
        <w:t xml:space="preserve"> functional</w:t>
      </w:r>
      <w:r w:rsidR="00783DA5">
        <w:t xml:space="preserve"> chitin-binding activity </w:t>
      </w:r>
      <w:r w:rsidR="0059538B">
        <w:fldChar w:fldCharType="begin">
          <w:fldData xml:space="preserve">PEVuZE5vdGU+PENpdGU+PEF1dGhvcj5NdWVsbGVyPC9BdXRob3I+PFllYXI+MjAxNjwvWWVhcj48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zNjUtNzY8L3BhZ2VzPjx2b2x1bWU+NDY8L3ZvbHVtZT48bnVtYmVyPjI8L251bWJlcj48a2V5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</w:fldData>
        </w:fldChar>
      </w:r>
      <w:r w:rsidR="0059538B">
        <w:instrText xml:space="preserve"> ADDIN EN.CITE </w:instrText>
      </w:r>
      <w:r w:rsidR="0059538B">
        <w:fldChar w:fldCharType="begin">
          <w:fldData xml:space="preserve">PEVuZE5vdGU+PENpdGU+PEF1dGhvcj5NdWVsbGVyPC9BdXRob3I+PFllYXI+MjAxNjwvWWVhcj48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zNjUtNzY8L3BhZ2VzPjx2b2x1bWU+NDY8L3ZvbHVtZT48bnVtYmVyPjI8L251bWJlcj48a2V5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</w:fldData>
        </w:fldChar>
      </w:r>
      <w:r w:rsidR="0059538B">
        <w:instrText xml:space="preserve"> ADDIN EN.CITE.DATA </w:instrText>
      </w:r>
      <w:r w:rsidR="0059538B">
        <w:fldChar w:fldCharType="end"/>
      </w:r>
      <w:r w:rsidR="0059538B">
        <w:fldChar w:fldCharType="separate"/>
      </w:r>
      <w:r w:rsidR="0059538B">
        <w:rPr>
          <w:noProof/>
        </w:rPr>
        <w:t>(101, 102)</w:t>
      </w:r>
      <w:r w:rsidR="0059538B">
        <w:fldChar w:fldCharType="end"/>
      </w:r>
      <w:r w:rsidR="00783DA5">
        <w:t xml:space="preserve">, whereas </w:t>
      </w:r>
      <w:proofErr w:type="spellStart"/>
      <w:r w:rsidR="00746636">
        <w:t>Blo</w:t>
      </w:r>
      <w:proofErr w:type="spellEnd"/>
      <w:r w:rsidR="00746636">
        <w:t xml:space="preserve"> t 12 b</w:t>
      </w:r>
      <w:r w:rsidR="006537F2">
        <w:t>inds and produces an augmented allergic response</w:t>
      </w:r>
      <w:r w:rsidR="00B91001">
        <w:t xml:space="preserve"> </w:t>
      </w:r>
      <w:r w:rsidR="0059538B">
        <w:fldChar w:fldCharType="begin">
          <w:fldData xml:space="preserve">PEVuZE5vdGU+PENpdGU+PEF1dGhvcj5aYWt6dWs8L0F1dGhvcj48WWVhcj4yMDE0PC9ZZWFyPjxS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</w:fldData>
        </w:fldChar>
      </w:r>
      <w:r w:rsidR="0059538B">
        <w:instrText xml:space="preserve"> ADDIN EN.CITE </w:instrText>
      </w:r>
      <w:r w:rsidR="0059538B">
        <w:fldChar w:fldCharType="begin">
          <w:fldData xml:space="preserve">PEVuZE5vdGU+PENpdGU+PEF1dGhvcj5aYWt6dWs8L0F1dGhvcj48WWVhcj4yMDE0PC9ZZWFyPjxS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</w:fldData>
        </w:fldChar>
      </w:r>
      <w:r w:rsidR="0059538B">
        <w:instrText xml:space="preserve"> ADDIN EN.CITE.DATA </w:instrText>
      </w:r>
      <w:r w:rsidR="0059538B">
        <w:fldChar w:fldCharType="end"/>
      </w:r>
      <w:r w:rsidR="0059538B">
        <w:fldChar w:fldCharType="separate"/>
      </w:r>
      <w:r w:rsidR="0059538B">
        <w:rPr>
          <w:noProof/>
        </w:rPr>
        <w:t>(103)</w:t>
      </w:r>
      <w:r w:rsidR="0059538B">
        <w:fldChar w:fldCharType="end"/>
      </w:r>
      <w:r w:rsidR="007107B3" w:rsidRPr="007107B3">
        <w:t xml:space="preserve">.  </w:t>
      </w:r>
      <w:r w:rsidR="00F276C4">
        <w:t xml:space="preserve">In spite of this, </w:t>
      </w:r>
      <w:r w:rsidR="000F16D4">
        <w:t xml:space="preserve">a </w:t>
      </w:r>
      <w:r w:rsidR="00F276C4">
        <w:t>c</w:t>
      </w:r>
      <w:r w:rsidR="007107B3">
        <w:t>ausal linkage between binding and augmentation</w:t>
      </w:r>
      <w:r w:rsidR="000F16D4">
        <w:t xml:space="preserve"> of the allergic response</w:t>
      </w:r>
      <w:r w:rsidR="007107B3">
        <w:t xml:space="preserve"> </w:t>
      </w:r>
      <w:r w:rsidR="002222B2">
        <w:t>has</w:t>
      </w:r>
      <w:r w:rsidR="007107B3">
        <w:t xml:space="preserve"> not</w:t>
      </w:r>
      <w:r w:rsidR="00CB6A89">
        <w:t xml:space="preserve"> </w:t>
      </w:r>
      <w:r w:rsidR="002222B2">
        <w:t xml:space="preserve">been </w:t>
      </w:r>
      <w:r w:rsidR="007107B3">
        <w:t>established</w:t>
      </w:r>
      <w:r w:rsidR="006537F2">
        <w:t xml:space="preserve">. </w:t>
      </w:r>
      <w:r w:rsidR="0078478E">
        <w:t xml:space="preserve"> </w:t>
      </w:r>
      <w:r w:rsidR="006537F2">
        <w:t xml:space="preserve"> </w:t>
      </w:r>
      <w:r w:rsidR="00613FFA">
        <w:t xml:space="preserve">Understanding the behaviour of the group 15 and 18 allergens is more </w:t>
      </w:r>
      <w:r w:rsidR="008A09B4">
        <w:t>enigmatic</w:t>
      </w:r>
      <w:r w:rsidR="00613FFA">
        <w:t>.</w:t>
      </w:r>
      <w:r w:rsidR="00A45B5D">
        <w:t xml:space="preserve">  </w:t>
      </w:r>
      <w:r w:rsidR="00613FFA">
        <w:t xml:space="preserve">  </w:t>
      </w:r>
      <w:r w:rsidR="00EA4125">
        <w:t>I</w:t>
      </w:r>
      <w:r w:rsidR="00613FFA">
        <w:t>f functionally active</w:t>
      </w:r>
      <w:r w:rsidR="00520DCD">
        <w:t>,</w:t>
      </w:r>
      <w:r w:rsidR="0079464B">
        <w:t xml:space="preserve"> </w:t>
      </w:r>
      <w:r w:rsidR="00D76CD4">
        <w:t>the</w:t>
      </w:r>
      <w:r w:rsidR="00BA0116">
        <w:t>se molecules</w:t>
      </w:r>
      <w:r w:rsidR="00D76CD4">
        <w:t xml:space="preserve"> </w:t>
      </w:r>
      <w:r w:rsidR="00EA4125">
        <w:t>might</w:t>
      </w:r>
      <w:r w:rsidR="00613FFA">
        <w:t xml:space="preserve"> release chitin from the </w:t>
      </w:r>
      <w:proofErr w:type="spellStart"/>
      <w:r w:rsidR="00613FFA">
        <w:t>peritrophic</w:t>
      </w:r>
      <w:proofErr w:type="spellEnd"/>
      <w:r w:rsidR="00613FFA">
        <w:t xml:space="preserve"> membrane of inhaled faecal pellets</w:t>
      </w:r>
      <w:r w:rsidR="00BA0116">
        <w:t>; a</w:t>
      </w:r>
      <w:r w:rsidR="00EA4125">
        <w:t>lternatively</w:t>
      </w:r>
      <w:r w:rsidR="00613FFA">
        <w:t xml:space="preserve"> they might simply bind chitin without</w:t>
      </w:r>
      <w:r w:rsidR="00EA4125">
        <w:t xml:space="preserve"> processing it</w:t>
      </w:r>
      <w:r w:rsidR="00613FFA">
        <w:t xml:space="preserve">.  However, </w:t>
      </w:r>
      <w:r w:rsidR="00A45B5D">
        <w:t xml:space="preserve">despite a chitin recognition domain, </w:t>
      </w:r>
      <w:r w:rsidR="00613FFA">
        <w:t>binding affinity</w:t>
      </w:r>
      <w:r w:rsidR="00A45B5D">
        <w:t xml:space="preserve"> of Der p 18 is</w:t>
      </w:r>
      <w:r w:rsidR="00613FFA">
        <w:t xml:space="preserve"> low</w:t>
      </w:r>
      <w:r w:rsidR="00A45B5D">
        <w:t xml:space="preserve"> and the putative </w:t>
      </w:r>
      <w:proofErr w:type="spellStart"/>
      <w:r w:rsidR="00A45B5D">
        <w:t>chitinase</w:t>
      </w:r>
      <w:proofErr w:type="spellEnd"/>
      <w:r w:rsidR="00A45B5D">
        <w:t xml:space="preserve"> domain</w:t>
      </w:r>
      <w:r w:rsidR="00A45B5D" w:rsidRPr="00A45B5D">
        <w:t xml:space="preserve"> </w:t>
      </w:r>
      <w:r w:rsidR="00A45B5D">
        <w:t>notably lacks a glutamic acid residue necessary for catalytic competence</w:t>
      </w:r>
      <w:r w:rsidR="00B91001">
        <w:t xml:space="preserve"> </w:t>
      </w:r>
      <w:r w:rsidR="0059538B">
        <w:fldChar w:fldCharType="begin">
          <w:fldData xml:space="preserve">PEVuZE5vdGU+PENpdGU+PEF1dGhvcj5SZXNjaDwvQXV0aG9yPjxZZWFyPjIwMTY8L1llYXI+PFJl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2MDY0MTwvcGFnZXM+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</w:fldData>
        </w:fldChar>
      </w:r>
      <w:r w:rsidR="0059538B">
        <w:instrText xml:space="preserve"> ADDIN EN.CITE </w:instrText>
      </w:r>
      <w:r w:rsidR="0059538B">
        <w:fldChar w:fldCharType="begin">
          <w:fldData xml:space="preserve">PEVuZE5vdGU+PENpdGU+PEF1dGhvcj5SZXNjaDwvQXV0aG9yPjxZZWFyPjIwMTY8L1llYXI+PFJl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2MDY0MTwvcGFnZXM+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99)</w:t>
      </w:r>
      <w:r w:rsidR="0059538B">
        <w:fldChar w:fldCharType="end"/>
      </w:r>
      <w:r w:rsidR="00112B02" w:rsidRPr="00112B02">
        <w:t>.</w:t>
      </w:r>
      <w:r w:rsidR="00613FFA">
        <w:t xml:space="preserve"> </w:t>
      </w:r>
      <w:r w:rsidR="006537F2">
        <w:t xml:space="preserve"> </w:t>
      </w:r>
    </w:p>
    <w:p w14:paraId="4ADF8DEC" w14:textId="77777777" w:rsidR="00E2318E" w:rsidRDefault="00E2318E" w:rsidP="0095005F">
      <w:pPr>
        <w:spacing w:line="480" w:lineRule="auto"/>
      </w:pPr>
    </w:p>
    <w:p w14:paraId="6426FE81" w14:textId="24FD1D7F" w:rsidR="004434D5" w:rsidRDefault="00DA68A9" w:rsidP="0095005F">
      <w:pPr>
        <w:spacing w:line="480" w:lineRule="auto"/>
      </w:pPr>
      <w:r>
        <w:t xml:space="preserve">Another </w:t>
      </w:r>
      <w:r w:rsidR="0093554F">
        <w:t>aspect of polysaccharide PAMPs</w:t>
      </w:r>
      <w:r>
        <w:t xml:space="preserve"> is the effect of (1-3)-β-D-glucan polymers on allerg</w:t>
      </w:r>
      <w:r w:rsidR="00F56565">
        <w:t>ic</w:t>
      </w:r>
      <w:r>
        <w:t xml:space="preserve"> responses.   </w:t>
      </w:r>
      <w:r w:rsidR="002A7FA5">
        <w:t>Concomitant exposure to HDM allergens and β-glucan</w:t>
      </w:r>
      <w:r w:rsidR="00F56565">
        <w:t>s</w:t>
      </w:r>
      <w:r w:rsidR="0078478E">
        <w:t xml:space="preserve"> </w:t>
      </w:r>
      <w:r w:rsidR="002A7FA5">
        <w:t xml:space="preserve">is normal because </w:t>
      </w:r>
      <w:r w:rsidR="00F56565">
        <w:t>glucan biopolymers</w:t>
      </w:r>
      <w:r w:rsidR="002A7FA5">
        <w:t xml:space="preserve"> may </w:t>
      </w:r>
      <w:r w:rsidR="001146A3">
        <w:t xml:space="preserve">themselves </w:t>
      </w:r>
      <w:r w:rsidR="002A7FA5">
        <w:t>be component</w:t>
      </w:r>
      <w:r w:rsidR="00F56565">
        <w:t>s</w:t>
      </w:r>
      <w:r w:rsidR="002A7FA5">
        <w:t xml:space="preserve"> of faecal pellets. </w:t>
      </w:r>
      <w:r w:rsidR="0078478E">
        <w:t xml:space="preserve"> </w:t>
      </w:r>
      <w:r w:rsidR="002A7FA5">
        <w:t xml:space="preserve"> Furthermore, c</w:t>
      </w:r>
      <w:r>
        <w:t>ell walls</w:t>
      </w:r>
      <w:r w:rsidR="006A07EB">
        <w:t xml:space="preserve"> of fungi</w:t>
      </w:r>
      <w:r>
        <w:t xml:space="preserve"> are </w:t>
      </w:r>
      <w:r w:rsidR="002A7FA5">
        <w:t>a</w:t>
      </w:r>
      <w:r>
        <w:t xml:space="preserve"> </w:t>
      </w:r>
      <w:r>
        <w:lastRenderedPageBreak/>
        <w:t xml:space="preserve">source of </w:t>
      </w:r>
      <w:r w:rsidR="00587A22">
        <w:t>β-1</w:t>
      </w:r>
      <w:proofErr w:type="gramStart"/>
      <w:r w:rsidR="00587A22">
        <w:t>,6</w:t>
      </w:r>
      <w:proofErr w:type="gramEnd"/>
      <w:r w:rsidR="00587A22">
        <w:t xml:space="preserve"> branched </w:t>
      </w:r>
      <w:r>
        <w:t>D-glucan</w:t>
      </w:r>
      <w:r w:rsidR="00587A22">
        <w:t>s</w:t>
      </w:r>
      <w:r w:rsidR="001F509D">
        <w:t xml:space="preserve"> </w:t>
      </w:r>
      <w:r>
        <w:t xml:space="preserve">and fungi are </w:t>
      </w:r>
      <w:r w:rsidR="00FA6EA1">
        <w:t>co</w:t>
      </w:r>
      <w:r w:rsidR="00F56565">
        <w:t>nstituents</w:t>
      </w:r>
      <w:r w:rsidR="00FA6EA1">
        <w:t xml:space="preserve"> in</w:t>
      </w:r>
      <w:r w:rsidR="001E770F">
        <w:t xml:space="preserve"> the matrix of </w:t>
      </w:r>
      <w:r>
        <w:t>house dust</w:t>
      </w:r>
      <w:r w:rsidR="001E770F">
        <w:t>.</w:t>
      </w:r>
      <w:r w:rsidR="002A7FA5">
        <w:t xml:space="preserve">  </w:t>
      </w:r>
      <w:r w:rsidR="00E53CD8">
        <w:t xml:space="preserve">  </w:t>
      </w:r>
      <w:r w:rsidR="00EA4125">
        <w:t xml:space="preserve">The diversity of β-glucans </w:t>
      </w:r>
      <w:r w:rsidR="002A7FA5">
        <w:t xml:space="preserve">is </w:t>
      </w:r>
      <w:r w:rsidR="007B0DEC">
        <w:t>expressed</w:t>
      </w:r>
      <w:r w:rsidR="00587A22">
        <w:t xml:space="preserve"> in the</w:t>
      </w:r>
      <w:r w:rsidR="00EA4125">
        <w:t xml:space="preserve"> </w:t>
      </w:r>
      <w:r w:rsidR="00587A22">
        <w:t xml:space="preserve">variations of </w:t>
      </w:r>
      <w:r w:rsidR="00EA4125">
        <w:t>their</w:t>
      </w:r>
      <w:r w:rsidR="002A7FA5">
        <w:t xml:space="preserve"> </w:t>
      </w:r>
      <w:r w:rsidR="00BB578E">
        <w:t xml:space="preserve">branching structure and </w:t>
      </w:r>
      <w:r w:rsidR="002A7FA5">
        <w:t>differing</w:t>
      </w:r>
      <w:r w:rsidR="00EA4125">
        <w:t xml:space="preserve"> physicochemical properties</w:t>
      </w:r>
      <w:r w:rsidR="002A7FA5">
        <w:t>.  L</w:t>
      </w:r>
      <w:r w:rsidR="00EA4125">
        <w:t>ike many biopolymers, th</w:t>
      </w:r>
      <w:r w:rsidR="002A7FA5">
        <w:t>is</w:t>
      </w:r>
      <w:r w:rsidR="00326C5C">
        <w:t xml:space="preserve"> compositional</w:t>
      </w:r>
      <w:r w:rsidR="002A7FA5">
        <w:t xml:space="preserve"> complexity </w:t>
      </w:r>
      <w:r w:rsidR="000D4AB5">
        <w:t>affects properties and functions</w:t>
      </w:r>
      <w:r w:rsidR="002A7FA5">
        <w:t>; insoluble, particulate β-glucans</w:t>
      </w:r>
      <w:r w:rsidR="00BB578E">
        <w:t xml:space="preserve"> (typical of β-glucans having fungal, bacterial or yeast origin)</w:t>
      </w:r>
      <w:r w:rsidR="002A7FA5">
        <w:t xml:space="preserve"> are</w:t>
      </w:r>
      <w:r w:rsidR="0054139F">
        <w:t xml:space="preserve"> reported as</w:t>
      </w:r>
      <w:r w:rsidR="002A7FA5">
        <w:t xml:space="preserve"> pro</w:t>
      </w:r>
      <w:r w:rsidR="00326C5C">
        <w:t>-</w:t>
      </w:r>
      <w:r w:rsidR="002A7FA5">
        <w:t>inflammatory</w:t>
      </w:r>
      <w:r w:rsidR="0054139F">
        <w:t xml:space="preserve"> in some studies</w:t>
      </w:r>
      <w:r w:rsidR="002A7FA5">
        <w:t>, whereas soluble forms generally lack stimulatory activity</w:t>
      </w:r>
      <w:r w:rsidR="00B91001">
        <w:t xml:space="preserve"> </w:t>
      </w:r>
      <w:r w:rsidR="0059538B">
        <w:fldChar w:fldCharType="begin"/>
      </w:r>
      <w:r w:rsidR="0059538B">
        <w:instrText xml:space="preserve"> ADDIN EN.CITE &lt;EndNote&gt;&lt;Cite&gt;&lt;Author&gt;Douwes&lt;/Author&gt;&lt;Year&gt;2005&lt;/Year&gt;&lt;RecNum&gt;242&lt;/RecNum&gt;&lt;DisplayText&gt;(104)&lt;/DisplayText&gt;&lt;record&gt;&lt;rec-number&gt;242&lt;/rec-number&gt;&lt;foreign-keys&gt;&lt;key app="EN" db-id="05299pfscx2ztxe5vr8vez929epvvdsdffea" timestamp="1542907749"&gt;242&lt;/key&gt;&lt;/foreign-keys&gt;&lt;ref-type name="Journal Article"&gt;17&lt;/ref-type&gt;&lt;contributors&gt;&lt;authors&gt;&lt;author&gt;Douwes, J.&lt;/author&gt;&lt;/authors&gt;&lt;/contributors&gt;&lt;auth-address&gt;Centre for Public Health Research, Massey University, Wellington Campus, New Zealand. j.douwes@massey.ac.nz&lt;/auth-address&gt;&lt;titles&gt;&lt;title&gt;(1--&amp;gt;3)-Beta-D-glucans and respiratory health: a review of the scientific evidence&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pages&gt;160-9&lt;/pages&gt;&lt;volume&gt;15&lt;/volume&gt;&lt;number&gt;3&lt;/number&gt;&lt;keywords&gt;&lt;keyword&gt;Air Pollution, Indoor/*adverse effects&lt;/keyword&gt;&lt;keyword&gt;*Environmental Exposure&lt;/keyword&gt;&lt;keyword&gt;Epidemiologic Studies&lt;/keyword&gt;&lt;keyword&gt;Fungi/pathogenicity&lt;/keyword&gt;&lt;keyword&gt;Humans&lt;/keyword&gt;&lt;keyword&gt;Hypersensitivity, Immediate&lt;/keyword&gt;&lt;keyword&gt;Inflammation&lt;/keyword&gt;&lt;keyword&gt;Lung/immunology/pathology&lt;/keyword&gt;&lt;keyword&gt;Respiratory Tract Diseases/*etiology&lt;/keyword&gt;&lt;keyword&gt;beta-Glucans/*adverse effects&lt;/keyword&gt;&lt;/keywords&gt;&lt;dates&gt;&lt;year&gt;2005&lt;/year&gt;&lt;pub-dates&gt;&lt;date&gt;Jun&lt;/date&gt;&lt;/pub-dates&gt;&lt;/dates&gt;&lt;isbn&gt;0905-6947 (Print)&amp;#xD;0905-6947 (Linking)&lt;/isbn&gt;&lt;accession-num&gt;15865616&lt;/accession-num&gt;&lt;urls&gt;&lt;related-urls&gt;&lt;url&gt;http://www.ncbi.nlm.nih.gov/pubmed/15865616&lt;/url&gt;&lt;/related-urls&gt;&lt;/urls&gt;&lt;electronic-resource-num&gt;10.1111/j.1600-0668.2005.00333.x&lt;/electronic-resource-num&gt;&lt;/record&gt;&lt;/Cite&gt;&lt;/EndNote&gt;</w:instrText>
      </w:r>
      <w:r w:rsidR="0059538B">
        <w:fldChar w:fldCharType="separate"/>
      </w:r>
      <w:r w:rsidR="0059538B">
        <w:rPr>
          <w:noProof/>
        </w:rPr>
        <w:t>(104)</w:t>
      </w:r>
      <w:r w:rsidR="0059538B">
        <w:fldChar w:fldCharType="end"/>
      </w:r>
      <w:r w:rsidR="00EA4125">
        <w:t>.</w:t>
      </w:r>
      <w:r w:rsidR="00326C5C">
        <w:t xml:space="preserve">  While some evidence</w:t>
      </w:r>
      <w:r w:rsidR="00587A22">
        <w:t xml:space="preserve"> suggests</w:t>
      </w:r>
      <w:r w:rsidR="00326C5C">
        <w:t xml:space="preserve"> that </w:t>
      </w:r>
      <w:r w:rsidR="00CA6515">
        <w:t>β</w:t>
      </w:r>
      <w:r w:rsidR="00326C5C">
        <w:t xml:space="preserve">-glucans </w:t>
      </w:r>
      <w:r w:rsidR="00417E11">
        <w:t xml:space="preserve">act as </w:t>
      </w:r>
      <w:r w:rsidR="00326C5C">
        <w:t>adjuvant</w:t>
      </w:r>
      <w:r w:rsidR="00417E11">
        <w:t>s</w:t>
      </w:r>
      <w:r w:rsidR="00326C5C">
        <w:t xml:space="preserve"> in the development of T</w:t>
      </w:r>
      <w:r w:rsidR="00326C5C" w:rsidRPr="00F649CB">
        <w:rPr>
          <w:smallCaps/>
        </w:rPr>
        <w:t>h</w:t>
      </w:r>
      <w:r w:rsidR="00326C5C">
        <w:t>2/T</w:t>
      </w:r>
      <w:r w:rsidR="00326C5C" w:rsidRPr="00F649CB">
        <w:rPr>
          <w:smallCaps/>
        </w:rPr>
        <w:t>h</w:t>
      </w:r>
      <w:r w:rsidR="00326C5C">
        <w:t xml:space="preserve">17-biased airway inflammation to HDM, a </w:t>
      </w:r>
      <w:r w:rsidR="007F2CA9">
        <w:t>dichotomy</w:t>
      </w:r>
      <w:r w:rsidR="00326C5C">
        <w:t xml:space="preserve"> </w:t>
      </w:r>
      <w:r w:rsidR="009C5B6E">
        <w:t>surround</w:t>
      </w:r>
      <w:r w:rsidR="0049161C">
        <w:t>s</w:t>
      </w:r>
      <w:r w:rsidR="00326C5C">
        <w:t xml:space="preserve"> the </w:t>
      </w:r>
      <w:r w:rsidR="009A1519">
        <w:t>participation</w:t>
      </w:r>
      <w:r w:rsidR="00326C5C">
        <w:t xml:space="preserve"> of dectin-1</w:t>
      </w:r>
      <w:r w:rsidR="00BB578E">
        <w:t xml:space="preserve"> as the receptor mediating these </w:t>
      </w:r>
      <w:r w:rsidR="00587A22">
        <w:t xml:space="preserve">adjuvant </w:t>
      </w:r>
      <w:r w:rsidR="00BB578E">
        <w:t>effects</w:t>
      </w:r>
      <w:r w:rsidR="00B91001">
        <w:t xml:space="preserve"> </w:t>
      </w:r>
      <w:r w:rsidR="0059538B">
        <w:fldChar w:fldCharType="begin">
          <w:fldData xml:space="preserve">PEVuZE5vdGU+PENpdGU+PEF1dGhvcj5IYWRlYmU8L0F1dGhvcj48WWVhcj4yMDE2PC9ZZWFyPjxS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jEtNzA8L3BhZ2VzPjx2b2x1bWU+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1NC02NSBlODwvcGFnZXM+PHZvbHVtZT4x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</w:fldData>
        </w:fldChar>
      </w:r>
      <w:r w:rsidR="0059538B">
        <w:instrText xml:space="preserve"> ADDIN EN.CITE </w:instrText>
      </w:r>
      <w:r w:rsidR="0059538B">
        <w:fldChar w:fldCharType="begin">
          <w:fldData xml:space="preserve">PEVuZE5vdGU+PENpdGU+PEF1dGhvcj5IYWRlYmU8L0F1dGhvcj48WWVhcj4yMDE2PC9ZZWFyPjxS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jEtNzA8L3BhZ2VzPjx2b2x1bWU+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1NC02NSBlODwvcGFnZXM+PHZvbHVtZT4x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</w:fldData>
        </w:fldChar>
      </w:r>
      <w:r w:rsidR="0059538B">
        <w:instrText xml:space="preserve"> ADDIN EN.CITE.DATA </w:instrText>
      </w:r>
      <w:r w:rsidR="0059538B">
        <w:fldChar w:fldCharType="end"/>
      </w:r>
      <w:r w:rsidR="0059538B">
        <w:fldChar w:fldCharType="separate"/>
      </w:r>
      <w:r w:rsidR="0059538B">
        <w:rPr>
          <w:noProof/>
        </w:rPr>
        <w:t>(105-107)</w:t>
      </w:r>
      <w:r w:rsidR="0059538B">
        <w:fldChar w:fldCharType="end"/>
      </w:r>
      <w:r w:rsidR="002A7FA5">
        <w:t xml:space="preserve"> </w:t>
      </w:r>
      <w:r w:rsidR="00326C5C">
        <w:t>.</w:t>
      </w:r>
      <w:r w:rsidR="002A7FA5">
        <w:t xml:space="preserve"> </w:t>
      </w:r>
      <w:r w:rsidR="00A3196E">
        <w:t xml:space="preserve"> As exemplification of the</w:t>
      </w:r>
      <w:r w:rsidR="00F649CB">
        <w:t>se</w:t>
      </w:r>
      <w:r w:rsidR="00A3196E">
        <w:t xml:space="preserve"> complexities, one study of responses of mice to purified particulate </w:t>
      </w:r>
      <w:r w:rsidR="00E564E9">
        <w:t>β</w:t>
      </w:r>
      <w:r w:rsidR="00A3196E">
        <w:t>-glucans reported an exacerbation of T</w:t>
      </w:r>
      <w:r w:rsidR="00A3196E" w:rsidRPr="00CC684A">
        <w:rPr>
          <w:smallCaps/>
        </w:rPr>
        <w:t>h</w:t>
      </w:r>
      <w:r w:rsidR="00A3196E">
        <w:t xml:space="preserve">2 responses to HDM extracts which was dectin-1 </w:t>
      </w:r>
      <w:r w:rsidR="000D49EA">
        <w:t>independent</w:t>
      </w:r>
      <w:r w:rsidR="00B91001">
        <w:t xml:space="preserve"> </w:t>
      </w:r>
      <w:r w:rsidR="0059538B">
        <w:fldChar w:fldCharType="begin">
          <w:fldData xml:space="preserve">PEVuZE5vdGU+PENpdGU+PEF1dGhvcj5IYWRlYmU8L0F1dGhvcj48WWVhcj4yMDE2PC9ZZWFyPjxS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</w:fldData>
        </w:fldChar>
      </w:r>
      <w:r w:rsidR="0059538B">
        <w:instrText xml:space="preserve"> ADDIN EN.CITE </w:instrText>
      </w:r>
      <w:r w:rsidR="0059538B">
        <w:fldChar w:fldCharType="begin">
          <w:fldData xml:space="preserve">PEVuZE5vdGU+PENpdGU+PEF1dGhvcj5IYWRlYmU8L0F1dGhvcj48WWVhcj4yMDE2PC9ZZWFyPjxS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05)</w:t>
      </w:r>
      <w:r w:rsidR="0059538B">
        <w:fldChar w:fldCharType="end"/>
      </w:r>
      <w:r w:rsidR="00E564E9">
        <w:t xml:space="preserve">.  In contrast, another </w:t>
      </w:r>
      <w:r w:rsidR="008309E2">
        <w:t>found that HDM-induced allergic inflammation was reduced in dectin-1-deficient mice and traced the significant interaction to dectin-1</w:t>
      </w:r>
      <w:r w:rsidR="008309E2" w:rsidRPr="003E5839">
        <w:rPr>
          <w:vertAlign w:val="superscript"/>
        </w:rPr>
        <w:t>+</w:t>
      </w:r>
      <w:r w:rsidR="008309E2">
        <w:t xml:space="preserve"> CD11b</w:t>
      </w:r>
      <w:r w:rsidR="008309E2" w:rsidRPr="003E5839">
        <w:rPr>
          <w:vertAlign w:val="superscript"/>
        </w:rPr>
        <w:t>+</w:t>
      </w:r>
      <w:r w:rsidR="008309E2">
        <w:t xml:space="preserve"> dendritic cells</w:t>
      </w:r>
      <w:r w:rsidR="00927392">
        <w:t xml:space="preserve"> (DCs</w:t>
      </w:r>
      <w:proofErr w:type="gramStart"/>
      <w:r w:rsidR="00927392">
        <w:t>)</w:t>
      </w:r>
      <w:proofErr w:type="gramEnd"/>
      <w:r w:rsidR="0059538B">
        <w:fldChar w:fldCharType="begin">
          <w:fldData xml:space="preserve">PEVuZE5vdGU+PENpdGU+PEF1dGhvcj5JdG88L0F1dGhvcj48WWVhcj4yMDE3PC9ZZWFyPjxSZWNO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YxLTcwPC9wYWdlcz48dm9s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</w:fldData>
        </w:fldChar>
      </w:r>
      <w:r w:rsidR="0059538B">
        <w:instrText xml:space="preserve"> ADDIN EN.CITE </w:instrText>
      </w:r>
      <w:r w:rsidR="0059538B">
        <w:fldChar w:fldCharType="begin">
          <w:fldData xml:space="preserve">PEVuZE5vdGU+PENpdGU+PEF1dGhvcj5JdG88L0F1dGhvcj48WWVhcj4yMDE3PC9ZZWFyPjxSZWNO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YxLTcwPC9wYWdlcz48dm9s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</w:fldData>
        </w:fldChar>
      </w:r>
      <w:r w:rsidR="0059538B">
        <w:instrText xml:space="preserve"> ADDIN EN.CITE.DATA </w:instrText>
      </w:r>
      <w:r w:rsidR="0059538B">
        <w:fldChar w:fldCharType="end"/>
      </w:r>
      <w:r w:rsidR="0059538B">
        <w:fldChar w:fldCharType="separate"/>
      </w:r>
      <w:r w:rsidR="0059538B">
        <w:rPr>
          <w:noProof/>
        </w:rPr>
        <w:t>(106)</w:t>
      </w:r>
      <w:r w:rsidR="0059538B">
        <w:fldChar w:fldCharType="end"/>
      </w:r>
      <w:r w:rsidR="008309E2">
        <w:t xml:space="preserve">.  </w:t>
      </w:r>
      <w:r w:rsidR="003A2644">
        <w:t>In common</w:t>
      </w:r>
      <w:r w:rsidR="00927392">
        <w:t xml:space="preserve"> with many DC-expressed PRRs</w:t>
      </w:r>
      <w:r w:rsidR="00310A51">
        <w:t xml:space="preserve"> engaged by allergens</w:t>
      </w:r>
      <w:r w:rsidR="00927392">
        <w:t>, this</w:t>
      </w:r>
      <w:r w:rsidR="00C91F3A">
        <w:t xml:space="preserve"> implies that maximal </w:t>
      </w:r>
      <w:r w:rsidR="00310A51">
        <w:t>activation</w:t>
      </w:r>
      <w:r w:rsidR="00C91F3A">
        <w:t xml:space="preserve"> of this process is dependent on the transepithelial passage of the HDM allergens and microbial ligands.  </w:t>
      </w:r>
      <w:r w:rsidR="00A54A3D">
        <w:t>The</w:t>
      </w:r>
      <w:r w:rsidR="008309E2">
        <w:t xml:space="preserve"> difference between these </w:t>
      </w:r>
      <w:r w:rsidR="00A54A3D">
        <w:t xml:space="preserve">findings may be </w:t>
      </w:r>
      <w:r w:rsidR="008309E2">
        <w:t xml:space="preserve">that the former </w:t>
      </w:r>
      <w:r w:rsidR="00A54A3D">
        <w:t xml:space="preserve">study </w:t>
      </w:r>
      <w:r w:rsidR="008309E2">
        <w:t xml:space="preserve">used a purified </w:t>
      </w:r>
      <w:r w:rsidR="003E5839">
        <w:t>β</w:t>
      </w:r>
      <w:r w:rsidR="008309E2">
        <w:t>-glucan to augment the effect of an HDM extract</w:t>
      </w:r>
      <w:r w:rsidR="00081773">
        <w:t xml:space="preserve"> (which </w:t>
      </w:r>
      <w:r w:rsidR="004434D5">
        <w:t>co</w:t>
      </w:r>
      <w:r w:rsidR="00081773">
        <w:t>incidentally was of similar commercial origin</w:t>
      </w:r>
      <w:r w:rsidR="004434D5">
        <w:t xml:space="preserve"> in both</w:t>
      </w:r>
      <w:r w:rsidR="00A54A3D">
        <w:t>)</w:t>
      </w:r>
      <w:r w:rsidR="008309E2">
        <w:t>, whereas the latter relied on activation of dectin-1 by an uncharacterised component in an HDM extract.</w:t>
      </w:r>
      <w:r w:rsidR="00C91F3A">
        <w:t xml:space="preserve"> </w:t>
      </w:r>
      <w:r w:rsidR="00170E67">
        <w:t xml:space="preserve"> </w:t>
      </w:r>
    </w:p>
    <w:p w14:paraId="2DDAEC04" w14:textId="77777777" w:rsidR="004434D5" w:rsidRDefault="004434D5" w:rsidP="0095005F">
      <w:pPr>
        <w:spacing w:line="480" w:lineRule="auto"/>
      </w:pPr>
    </w:p>
    <w:p w14:paraId="4FB13599" w14:textId="32AE25E9" w:rsidR="006A07EB" w:rsidRDefault="00170E67" w:rsidP="0095005F">
      <w:pPr>
        <w:spacing w:line="480" w:lineRule="auto"/>
      </w:pPr>
      <w:r>
        <w:t>In contradistinction</w:t>
      </w:r>
      <w:r w:rsidR="00081773">
        <w:t xml:space="preserve"> to an adjuvant effect of β-glucans, </w:t>
      </w:r>
      <w:r w:rsidR="003C4F90">
        <w:t>the</w:t>
      </w:r>
      <w:r w:rsidR="00081773">
        <w:t xml:space="preserve"> activation of dectin-1 in structural cells </w:t>
      </w:r>
      <w:r w:rsidR="003C4F90">
        <w:t xml:space="preserve">has been linked to </w:t>
      </w:r>
      <w:r w:rsidR="00081773">
        <w:t>inhibit</w:t>
      </w:r>
      <w:r w:rsidR="003C4F90">
        <w:t>ion</w:t>
      </w:r>
      <w:r w:rsidR="00081773">
        <w:t xml:space="preserve"> of allergic responses through a decrease in IL-33 release by epithelial cells and a reduction in IL-13</w:t>
      </w:r>
      <w:r w:rsidR="00081773" w:rsidRPr="00081773">
        <w:rPr>
          <w:vertAlign w:val="superscript"/>
        </w:rPr>
        <w:t>+</w:t>
      </w:r>
      <w:r w:rsidR="00081773">
        <w:t xml:space="preserve"> ILC2 cells</w:t>
      </w:r>
      <w:r w:rsidR="00A46E4A">
        <w:t xml:space="preserve"> </w: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 </w:instrTex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08)</w:t>
      </w:r>
      <w:r w:rsidR="0059538B">
        <w:fldChar w:fldCharType="end"/>
      </w:r>
      <w:r w:rsidR="00081773">
        <w:t>.</w:t>
      </w:r>
      <w:r w:rsidR="00F446ED" w:rsidRPr="00F446ED">
        <w:t xml:space="preserve"> </w:t>
      </w:r>
      <w:r w:rsidR="0070582F">
        <w:t xml:space="preserve"> </w:t>
      </w:r>
      <w:r w:rsidR="00F446ED">
        <w:t xml:space="preserve">This investigation employed wild-type littermate and dectin-1-deficient mice, together with experiments in chimeric mice.  </w:t>
      </w:r>
      <w:r w:rsidR="0070582F">
        <w:t xml:space="preserve">Surprisingly, the activation of dectin-1 was independent from β-glucans.  </w:t>
      </w:r>
      <w:r w:rsidR="00CC44D6">
        <w:t>Unexpectedly</w:t>
      </w:r>
      <w:r w:rsidR="0070582F">
        <w:t xml:space="preserve">, the ligand was Der p 10, a mite tropomyosin </w: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 </w:instrTex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08)</w:t>
      </w:r>
      <w:r w:rsidR="0059538B">
        <w:fldChar w:fldCharType="end"/>
      </w:r>
      <w:r w:rsidR="0070582F">
        <w:t xml:space="preserve">.  The protective role of epithelial dectin-1 activation by </w:t>
      </w:r>
      <w:proofErr w:type="spellStart"/>
      <w:r w:rsidR="0070582F">
        <w:t>tropomyosins</w:t>
      </w:r>
      <w:proofErr w:type="spellEnd"/>
      <w:r w:rsidR="0070582F">
        <w:t xml:space="preserve"> </w:t>
      </w:r>
      <w:r w:rsidR="0050385E">
        <w:t xml:space="preserve">translates </w:t>
      </w:r>
      <w:r w:rsidR="0050385E">
        <w:lastRenderedPageBreak/>
        <w:t>to</w:t>
      </w:r>
      <w:r w:rsidR="0070582F">
        <w:t xml:space="preserve"> humans.  Indeed, dectin-1 expression by primary cultures of bronchial epithelial cells from patients with asthma</w:t>
      </w:r>
      <w:r w:rsidR="00417E11">
        <w:t xml:space="preserve"> </w:t>
      </w:r>
      <w:r w:rsidR="0070582F">
        <w:t xml:space="preserve">was reduced compared to </w:t>
      </w:r>
      <w:r w:rsidR="006C281B">
        <w:t>non-asthmatic</w:t>
      </w:r>
      <w:r w:rsidR="0070582F">
        <w:t xml:space="preserve"> donors</w:t>
      </w:r>
      <w:r w:rsidR="0064147F">
        <w:t xml:space="preserve"> </w: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 </w:instrTex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08)</w:t>
      </w:r>
      <w:r w:rsidR="0059538B">
        <w:fldChar w:fldCharType="end"/>
      </w:r>
      <w:r w:rsidR="0070582F">
        <w:t xml:space="preserve">.  </w:t>
      </w:r>
      <w:r w:rsidR="006C281B">
        <w:t>Moreover, the similar reduction in dectin-1 levels observed in nasal epithelial cells from patients with</w:t>
      </w:r>
      <w:r w:rsidR="00417E11">
        <w:t xml:space="preserve"> chronic rhinosinusitis</w:t>
      </w:r>
      <w:r w:rsidR="0070582F">
        <w:t xml:space="preserve"> </w:t>
      </w:r>
      <w:r w:rsidR="00D357C2">
        <w:t xml:space="preserve">was </w:t>
      </w:r>
      <w:r w:rsidR="00827328">
        <w:t>attendant</w:t>
      </w:r>
      <w:r w:rsidR="00D357C2">
        <w:t xml:space="preserve"> with a</w:t>
      </w:r>
      <w:r w:rsidR="0070582F">
        <w:t>n enhanced IL-33 release on activation with HDM extracts</w:t>
      </w:r>
      <w:r w:rsidR="00A46E4A">
        <w:t xml:space="preserve"> </w: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 </w:instrTex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08)</w:t>
      </w:r>
      <w:r w:rsidR="0059538B">
        <w:fldChar w:fldCharType="end"/>
      </w:r>
      <w:r w:rsidR="0070582F">
        <w:t>.  Underlying this behaviour was a</w:t>
      </w:r>
      <w:r w:rsidR="007C727A">
        <w:t xml:space="preserve">n </w:t>
      </w:r>
      <w:proofErr w:type="spellStart"/>
      <w:r w:rsidR="007C727A">
        <w:t>intronic</w:t>
      </w:r>
      <w:proofErr w:type="spellEnd"/>
      <w:r w:rsidR="0070582F">
        <w:t xml:space="preserve"> CLEC7A (dectin-1) polymorphism (re58677678A/G) which </w:t>
      </w:r>
      <w:r w:rsidR="007C727A">
        <w:t>is</w:t>
      </w:r>
      <w:r w:rsidR="0070582F">
        <w:t xml:space="preserve"> associated with </w:t>
      </w:r>
      <w:r w:rsidR="00331E19">
        <w:t>reduced</w:t>
      </w:r>
      <w:r w:rsidR="0070582F">
        <w:t xml:space="preserve"> lung function in children</w:t>
      </w:r>
      <w:r w:rsidR="0064147F">
        <w:t xml:space="preserve"> </w: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 </w:instrText>
      </w:r>
      <w:r w:rsidR="0059538B">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08)</w:t>
      </w:r>
      <w:r w:rsidR="0059538B">
        <w:fldChar w:fldCharType="end"/>
      </w:r>
      <w:r w:rsidR="007C727A">
        <w:t>.  This intriguing study raises many questions</w:t>
      </w:r>
      <w:r w:rsidR="0070582F">
        <w:t xml:space="preserve"> </w:t>
      </w:r>
      <w:r w:rsidR="001C709F">
        <w:t>with</w:t>
      </w:r>
      <w:r w:rsidR="00417E11">
        <w:t xml:space="preserve"> </w:t>
      </w:r>
      <w:r w:rsidR="007C727A">
        <w:t xml:space="preserve">implications for allergy </w:t>
      </w:r>
      <w:r w:rsidR="00417E11">
        <w:t>and,</w:t>
      </w:r>
      <w:r w:rsidR="007C727A">
        <w:t xml:space="preserve"> more general</w:t>
      </w:r>
      <w:r w:rsidR="00417E11">
        <w:t>ly, for innate immunity</w:t>
      </w:r>
      <w:r w:rsidR="007C727A">
        <w:t>.</w:t>
      </w:r>
      <w:r w:rsidR="009D53A7">
        <w:t xml:space="preserve">  As a potential regulatory checkpoint, it may confirm opportunities for novel therapeutic interventions in allergy at upstream levels where useful disease-modifying benefits could be anticipated and optimally exploited.  </w:t>
      </w:r>
    </w:p>
    <w:p w14:paraId="2F7E4469" w14:textId="690A5477" w:rsidR="00703388" w:rsidRDefault="00703388" w:rsidP="0095005F">
      <w:pPr>
        <w:spacing w:line="480" w:lineRule="auto"/>
      </w:pPr>
    </w:p>
    <w:p w14:paraId="2AA07737" w14:textId="44024227" w:rsidR="00703388" w:rsidRDefault="00703388" w:rsidP="0095005F">
      <w:pPr>
        <w:spacing w:line="480" w:lineRule="auto"/>
      </w:pPr>
      <w:r>
        <w:rPr>
          <w:b/>
        </w:rPr>
        <w:t>HDM Allergens and NOD-Like Receptors (NLRs)</w:t>
      </w:r>
    </w:p>
    <w:p w14:paraId="05A2ED38" w14:textId="3D0EF427" w:rsidR="003026BB" w:rsidRDefault="00350D4A" w:rsidP="0095005F">
      <w:pPr>
        <w:spacing w:line="480" w:lineRule="auto"/>
      </w:pPr>
      <w:r>
        <w:t>Currently available data</w:t>
      </w:r>
      <w:r w:rsidR="00C26738">
        <w:t xml:space="preserve"> offer con</w:t>
      </w:r>
      <w:r w:rsidR="003F4A24">
        <w:t>trasting</w:t>
      </w:r>
      <w:r w:rsidR="00C26738">
        <w:t xml:space="preserve"> views</w:t>
      </w:r>
      <w:r>
        <w:t xml:space="preserve"> on the contribution of NLRs, </w:t>
      </w:r>
      <w:r w:rsidR="00FF07C4">
        <w:t>such as</w:t>
      </w:r>
      <w:r>
        <w:t xml:space="preserve"> the multimeric NOD-like receptor family, pyrin domain containing 3 (NLRP3) </w:t>
      </w:r>
      <w:proofErr w:type="spellStart"/>
      <w:r>
        <w:t>inflammasome</w:t>
      </w:r>
      <w:proofErr w:type="spellEnd"/>
      <w:r>
        <w:t xml:space="preserve"> complex</w:t>
      </w:r>
      <w:r w:rsidR="00C26738">
        <w:t>, to the development of responses</w:t>
      </w:r>
      <w:r w:rsidR="00ED202F">
        <w:t xml:space="preserve"> to HDM</w:t>
      </w:r>
      <w:r w:rsidR="00C26738">
        <w:t xml:space="preserve">. </w:t>
      </w:r>
      <w:r w:rsidR="003F4A24">
        <w:t xml:space="preserve"> </w:t>
      </w:r>
      <w:r w:rsidR="00FF56BE">
        <w:t>Some data demonstrate a similarity of</w:t>
      </w:r>
      <w:r w:rsidR="003F4A24">
        <w:t xml:space="preserve"> HDM-induced airway inflammation in wild-type and Nlrp3-/- mice, despite uric acid (a DAMP known to trigger the inflammasome-IL-1β axis</w:t>
      </w:r>
      <w:r w:rsidR="006C65E3">
        <w:t>)</w:t>
      </w:r>
      <w:r w:rsidR="003F4A24">
        <w:t xml:space="preserve"> </w:t>
      </w:r>
      <w:r w:rsidR="00ED202F">
        <w:t>being</w:t>
      </w:r>
      <w:r w:rsidR="006C65E3">
        <w:t xml:space="preserve"> released </w:t>
      </w:r>
      <w:r w:rsidR="0059538B">
        <w:fldChar w:fldCharType="begin">
          <w:fldData xml:space="preserve">PEVuZE5vdGU+PENpdGU+PEF1dGhvcj5BbGxlbjwvQXV0aG9yPjxZZWFyPjIwMTI8L1llYXI+PFJl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jg4NC05MzwvcGFnZXM+PHZvbHVtZT4xODg8L3ZvbHVtZT48bnVtYmVyPjY8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UyNy00MDwvcGFnZXM+PHZvbHVtZT4zNDwvdm9sdW1lPjxu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</w:fldData>
        </w:fldChar>
      </w:r>
      <w:r w:rsidR="0059538B">
        <w:instrText xml:space="preserve"> ADDIN EN.CITE </w:instrText>
      </w:r>
      <w:r w:rsidR="0059538B">
        <w:fldChar w:fldCharType="begin">
          <w:fldData xml:space="preserve">PEVuZE5vdGU+PENpdGU+PEF1dGhvcj5BbGxlbjwvQXV0aG9yPjxZZWFyPjIwMTI8L1llYXI+PFJl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jg4NC05MzwvcGFnZXM+PHZvbHVtZT4xODg8L3ZvbHVtZT48bnVtYmVyPjY8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UyNy00MDwvcGFnZXM+PHZvbHVtZT4zNDwvdm9sdW1lPjxu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</w:fldData>
        </w:fldChar>
      </w:r>
      <w:r w:rsidR="0059538B">
        <w:instrText xml:space="preserve"> ADDIN EN.CITE.DATA </w:instrText>
      </w:r>
      <w:r w:rsidR="0059538B">
        <w:fldChar w:fldCharType="end"/>
      </w:r>
      <w:r w:rsidR="0059538B">
        <w:fldChar w:fldCharType="separate"/>
      </w:r>
      <w:r w:rsidR="0059538B">
        <w:rPr>
          <w:noProof/>
        </w:rPr>
        <w:t>(109, 110)</w:t>
      </w:r>
      <w:r w:rsidR="0059538B">
        <w:fldChar w:fldCharType="end"/>
      </w:r>
      <w:r w:rsidR="00A538D6">
        <w:t xml:space="preserve">, while one study reported that NLRP3 </w:t>
      </w:r>
      <w:r w:rsidR="00FF07C4">
        <w:t xml:space="preserve">surprisingly </w:t>
      </w:r>
      <w:r w:rsidR="00A538D6">
        <w:t xml:space="preserve">blunted IL-33-dependent airway inflammation caused by HDM </w:t>
      </w:r>
      <w:r w:rsidR="0059538B">
        <w:fldChar w:fldCharType="begin">
          <w:fldData xml:space="preserve">PEVuZE5vdGU+PENpdGU+PEF1dGhvcj5NYWRvdXJpPC9BdXRob3I+PFllYXI+MjAxNTwvWWVhcj48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=
</w:fldData>
        </w:fldChar>
      </w:r>
      <w:r w:rsidR="0059538B">
        <w:instrText xml:space="preserve"> ADDIN EN.CITE </w:instrText>
      </w:r>
      <w:r w:rsidR="0059538B">
        <w:fldChar w:fldCharType="begin">
          <w:fldData xml:space="preserve">PEVuZE5vdGU+PENpdGU+PEF1dGhvcj5NYWRvdXJpPC9BdXRob3I+PFllYXI+MjAxNTwvWWVhcj48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=
</w:fldData>
        </w:fldChar>
      </w:r>
      <w:r w:rsidR="0059538B">
        <w:instrText xml:space="preserve"> ADDIN EN.CITE.DATA </w:instrText>
      </w:r>
      <w:r w:rsidR="0059538B">
        <w:fldChar w:fldCharType="end"/>
      </w:r>
      <w:r w:rsidR="0059538B">
        <w:fldChar w:fldCharType="separate"/>
      </w:r>
      <w:r w:rsidR="0059538B">
        <w:rPr>
          <w:noProof/>
        </w:rPr>
        <w:t>(111)</w:t>
      </w:r>
      <w:r w:rsidR="0059538B">
        <w:fldChar w:fldCharType="end"/>
      </w:r>
      <w:r w:rsidR="00A538D6">
        <w:t>.</w:t>
      </w:r>
      <w:r w:rsidR="00ED202F">
        <w:t xml:space="preserve">  </w:t>
      </w:r>
      <w:r w:rsidR="00FF56BE">
        <w:t>In contrast</w:t>
      </w:r>
      <w:r w:rsidR="00ED202F">
        <w:t xml:space="preserve">, </w:t>
      </w:r>
      <w:r w:rsidR="00FF56BE">
        <w:t xml:space="preserve">other work has reported that </w:t>
      </w:r>
      <w:r w:rsidR="00ED202F">
        <w:t>a potent and selective NLRP3 inhibitor significant</w:t>
      </w:r>
      <w:r w:rsidR="00FF56BE">
        <w:t>ly</w:t>
      </w:r>
      <w:r w:rsidR="00ED202F">
        <w:t xml:space="preserve"> reduc</w:t>
      </w:r>
      <w:r w:rsidR="00FF56BE">
        <w:t>ed</w:t>
      </w:r>
      <w:r w:rsidR="006140BA">
        <w:t xml:space="preserve"> airway cell and mediator responses to airway challenge by HDM extract </w:t>
      </w:r>
      <w:r w:rsidR="0059538B">
        <w:fldChar w:fldCharType="begin">
          <w:fldData xml:space="preserve">PEVuZE5vdGU+PENpdGU+PEF1dGhvcj5QcmltaWFubzwvQXV0aG9yPjxZZWFyPjIwMTY8L1llYXI+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jQyMS0zMzwvcGFnZXM+PHZv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</w:fldData>
        </w:fldChar>
      </w:r>
      <w:r w:rsidR="0059538B">
        <w:instrText xml:space="preserve"> ADDIN EN.CITE </w:instrText>
      </w:r>
      <w:r w:rsidR="0059538B">
        <w:fldChar w:fldCharType="begin">
          <w:fldData xml:space="preserve">PEVuZE5vdGU+PENpdGU+PEF1dGhvcj5QcmltaWFubzwvQXV0aG9yPjxZZWFyPjIwMTY8L1llYXI+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jQyMS0zMzwvcGFnZXM+PHZv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</w:fldData>
        </w:fldChar>
      </w:r>
      <w:r w:rsidR="0059538B">
        <w:instrText xml:space="preserve"> ADDIN EN.CITE.DATA </w:instrText>
      </w:r>
      <w:r w:rsidR="0059538B">
        <w:fldChar w:fldCharType="end"/>
      </w:r>
      <w:r w:rsidR="0059538B">
        <w:fldChar w:fldCharType="separate"/>
      </w:r>
      <w:r w:rsidR="0059538B">
        <w:rPr>
          <w:noProof/>
        </w:rPr>
        <w:t>(112)</w:t>
      </w:r>
      <w:r w:rsidR="0059538B">
        <w:fldChar w:fldCharType="end"/>
      </w:r>
      <w:r w:rsidR="006140BA">
        <w:t>.</w:t>
      </w:r>
      <w:r w:rsidR="003E5272">
        <w:t xml:space="preserve"> </w:t>
      </w:r>
      <w:r w:rsidR="00ED202F">
        <w:t xml:space="preserve"> </w:t>
      </w:r>
      <w:r w:rsidR="00425F7C">
        <w:t xml:space="preserve"> </w:t>
      </w:r>
    </w:p>
    <w:p w14:paraId="30BD711F" w14:textId="77777777" w:rsidR="003026BB" w:rsidRDefault="003026BB" w:rsidP="0095005F">
      <w:pPr>
        <w:spacing w:line="480" w:lineRule="auto"/>
      </w:pPr>
    </w:p>
    <w:p w14:paraId="0642995D" w14:textId="06E243F0" w:rsidR="00703388" w:rsidRDefault="003E5272" w:rsidP="0095005F">
      <w:pPr>
        <w:spacing w:line="480" w:lineRule="auto"/>
      </w:pPr>
      <w:r>
        <w:t>Speculatively, these contrasting data might arise because of differences in the functionally active doses of HDM extracts impacting on the airways after aerosol challenge instillation</w:t>
      </w:r>
      <w:r w:rsidR="00F93680">
        <w:t xml:space="preserve"> into the nares or trachea</w:t>
      </w:r>
      <w:r>
        <w:t>.  In some studies, the amounts of HDM extract administered are large – especially when compared with natural human exposures to HDM allergens.  It is possible, ther</w:t>
      </w:r>
      <w:r w:rsidR="000F018C">
        <w:t xml:space="preserve">efore, that </w:t>
      </w:r>
      <w:r>
        <w:t xml:space="preserve">some </w:t>
      </w:r>
      <w:r>
        <w:lastRenderedPageBreak/>
        <w:t xml:space="preserve">studies </w:t>
      </w:r>
      <w:r w:rsidR="000F018C">
        <w:t xml:space="preserve">reveal </w:t>
      </w:r>
      <w:r w:rsidR="00FF56BE">
        <w:t>mechanisms</w:t>
      </w:r>
      <w:r>
        <w:t xml:space="preserve"> </w:t>
      </w:r>
      <w:r w:rsidR="000F018C">
        <w:t xml:space="preserve">seen only </w:t>
      </w:r>
      <w:r w:rsidR="00FF56BE">
        <w:t>with</w:t>
      </w:r>
      <w:r w:rsidR="000F018C">
        <w:t xml:space="preserve"> high doses</w:t>
      </w:r>
      <w:r w:rsidR="00FF56BE">
        <w:t xml:space="preserve"> of</w:t>
      </w:r>
      <w:r w:rsidR="00FF56BE" w:rsidRPr="00FF56BE">
        <w:t xml:space="preserve"> </w:t>
      </w:r>
      <w:r w:rsidR="00FF56BE">
        <w:t>HDM extracts</w:t>
      </w:r>
      <w:r w:rsidR="000F018C">
        <w:t>.  By way of illustration, it is interesting to consider the possible relationship between ATP release,</w:t>
      </w:r>
      <w:r w:rsidR="0034337D">
        <w:t xml:space="preserve"> uric acid release,</w:t>
      </w:r>
      <w:r w:rsidR="000F018C">
        <w:t xml:space="preserve"> </w:t>
      </w:r>
      <w:proofErr w:type="spellStart"/>
      <w:r w:rsidR="000F018C">
        <w:t>inflammasome</w:t>
      </w:r>
      <w:proofErr w:type="spellEnd"/>
      <w:r w:rsidR="000F018C">
        <w:t xml:space="preserve"> activation and apoptosis.  ATP is involved as a mediator in HDM induced airway inflammation in mice, in human airway epithelial cell models and in allergen challenge in patients</w:t>
      </w:r>
      <w:r w:rsidR="007F693D">
        <w:t>; it</w:t>
      </w:r>
      <w:r w:rsidR="000F018C">
        <w:t xml:space="preserve"> is </w:t>
      </w:r>
      <w:r w:rsidR="00CA3C3D">
        <w:t>well recognised</w:t>
      </w:r>
      <w:r w:rsidR="000F018C">
        <w:t xml:space="preserve"> as an activator of NLRP3 </w:t>
      </w:r>
      <w:r w:rsidR="0059538B">
        <w:fldChar w:fldCharType="begin">
          <w:fldData xml:space="preserve">PEVuZE5vdGU+PENpdGU+PEF1dGhvcj5Hb21iYXVsdDwvQXV0aG9yPjxZZWFyPjIwMTI8L1llYXI+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MTMtOTwvcGFnZXM+PHZvbHVtZT4xMzwvdm9sdW1lPjxudW1iZXI+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0NTYtNjQ8L3BhZ2VzPjx2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</w:fldData>
        </w:fldChar>
      </w:r>
      <w:r w:rsidR="0059538B">
        <w:instrText xml:space="preserve"> ADDIN EN.CITE </w:instrText>
      </w:r>
      <w:r w:rsidR="0059538B">
        <w:fldChar w:fldCharType="begin">
          <w:fldData xml:space="preserve">PEVuZE5vdGU+PENpdGU+PEF1dGhvcj5Hb21iYXVsdDwvQXV0aG9yPjxZZWFyPjIwMTI8L1llYXI+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5MTMtOTwvcGFnZXM+PHZvbHVtZT4xMzwvdm9sdW1lPjxudW1iZXI+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0NTYtNjQ8L3BhZ2VzPjx2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</w:fldData>
        </w:fldChar>
      </w:r>
      <w:r w:rsidR="0059538B">
        <w:instrText xml:space="preserve"> ADDIN EN.CITE.DATA </w:instrText>
      </w:r>
      <w:r w:rsidR="0059538B">
        <w:fldChar w:fldCharType="end"/>
      </w:r>
      <w:r w:rsidR="0059538B">
        <w:fldChar w:fldCharType="separate"/>
      </w:r>
      <w:r w:rsidR="0059538B">
        <w:rPr>
          <w:noProof/>
        </w:rPr>
        <w:t>(42, 113-116)</w:t>
      </w:r>
      <w:r w:rsidR="0059538B">
        <w:fldChar w:fldCharType="end"/>
      </w:r>
      <w:r w:rsidR="000F018C">
        <w:t xml:space="preserve">.  </w:t>
      </w:r>
      <w:r w:rsidR="000908BE">
        <w:t xml:space="preserve">In airway cell models, apoptosis is a notable, but infrequent, response to HDM extracts and involves allergens with cysteine and serine peptidase </w:t>
      </w:r>
      <w:r w:rsidR="007F693D">
        <w:t>activity</w:t>
      </w:r>
      <w:r w:rsidR="000908BE">
        <w:t xml:space="preserve"> </w:t>
      </w:r>
      <w:r w:rsidR="0059538B">
        <w:fldChar w:fldCharType="begin">
          <w:fldData xml:space="preserve">PEVuZE5vdGU+PENpdGU+PEF1dGhvcj5CYWtlcjwvQXV0aG9yPjxZZWFyPjIwMDM8L1llYXI+PFJl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=
</w:fldData>
        </w:fldChar>
      </w:r>
      <w:r w:rsidR="0059538B">
        <w:instrText xml:space="preserve"> ADDIN EN.CITE </w:instrText>
      </w:r>
      <w:r w:rsidR="0059538B">
        <w:fldChar w:fldCharType="begin">
          <w:fldData xml:space="preserve">PEVuZE5vdGU+PENpdGU+PEF1dGhvcj5CYWtlcjwvQXV0aG9yPjxZZWFyPjIwMDM8L1llYXI+PFJl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=
</w:fldData>
        </w:fldChar>
      </w:r>
      <w:r w:rsidR="0059538B">
        <w:instrText xml:space="preserve"> ADDIN EN.CITE.DATA </w:instrText>
      </w:r>
      <w:r w:rsidR="0059538B">
        <w:fldChar w:fldCharType="end"/>
      </w:r>
      <w:r w:rsidR="0059538B">
        <w:fldChar w:fldCharType="separate"/>
      </w:r>
      <w:r w:rsidR="0059538B">
        <w:rPr>
          <w:noProof/>
        </w:rPr>
        <w:t>(117)</w:t>
      </w:r>
      <w:r w:rsidR="0059538B">
        <w:fldChar w:fldCharType="end"/>
      </w:r>
      <w:r w:rsidR="000908BE">
        <w:t xml:space="preserve">.  In similar </w:t>
      </w:r>
      <w:r w:rsidR="007044AC">
        <w:t>tests</w:t>
      </w:r>
      <w:r w:rsidR="000908BE">
        <w:t xml:space="preserve"> the generation of ROS, which is ATP</w:t>
      </w:r>
      <w:r w:rsidR="007044AC">
        <w:t xml:space="preserve">-dependent via pannexon opening, is almost entirely dependent on Der p 1 protease activity when cells are activated by levels of HDM extract which carefully model </w:t>
      </w:r>
      <w:r w:rsidR="007044AC">
        <w:rPr>
          <w:i/>
        </w:rPr>
        <w:t>in vivo</w:t>
      </w:r>
      <w:r w:rsidR="007044AC">
        <w:t xml:space="preserve"> exposure to HDM allergens </w:t>
      </w:r>
      <w:r w:rsidR="0059538B">
        <w:fldChar w:fldCharType="begin"/>
      </w:r>
      <w:r w:rsidR="0059538B">
        <w:instrText xml:space="preserve"> ADDIN EN.CITE &lt;EndNote&gt;&lt;Cite&gt;&lt;Author&gt;Zhang&lt;/Author&gt;&lt;Year&gt;2018&lt;/Year&gt;&lt;RecNum&gt;34&lt;/RecNum&gt;&lt;DisplayText&gt;(42)&lt;/DisplayText&gt;&lt;record&gt;&lt;rec-number&gt;34&lt;/rec-number&gt;&lt;foreign-keys&gt;&lt;key app="EN" db-id="05299pfscx2ztxe5vr8vez929epvvdsdffea" timestamp="1528120635"&gt;34&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9538B">
        <w:fldChar w:fldCharType="separate"/>
      </w:r>
      <w:r w:rsidR="0059538B">
        <w:rPr>
          <w:noProof/>
        </w:rPr>
        <w:t>(42)</w:t>
      </w:r>
      <w:r w:rsidR="0059538B">
        <w:fldChar w:fldCharType="end"/>
      </w:r>
      <w:r w:rsidR="007044AC">
        <w:t xml:space="preserve">. </w:t>
      </w:r>
      <w:r w:rsidR="00144BBE">
        <w:t xml:space="preserve"> </w:t>
      </w:r>
      <w:r w:rsidR="007044AC">
        <w:t xml:space="preserve"> Under these conditions the majority of cells do not become apoptotic</w:t>
      </w:r>
      <w:r w:rsidR="00B55998">
        <w:t>, but</w:t>
      </w:r>
      <w:r w:rsidR="007044AC">
        <w:t xml:space="preserve"> at significantly higher concentrations</w:t>
      </w:r>
      <w:r w:rsidR="009412E7">
        <w:t xml:space="preserve"> of HDM extracts</w:t>
      </w:r>
      <w:r w:rsidR="00B55998">
        <w:t xml:space="preserve"> a </w:t>
      </w:r>
      <w:r w:rsidR="009412E7">
        <w:t>los</w:t>
      </w:r>
      <w:r w:rsidR="00B55998">
        <w:t>s</w:t>
      </w:r>
      <w:r w:rsidR="009412E7">
        <w:t xml:space="preserve"> </w:t>
      </w:r>
      <w:r w:rsidR="00B55998">
        <w:t xml:space="preserve">of cell </w:t>
      </w:r>
      <w:r w:rsidR="009412E7">
        <w:t xml:space="preserve">viability and </w:t>
      </w:r>
      <w:r w:rsidR="00B55998">
        <w:t>developing in</w:t>
      </w:r>
      <w:r w:rsidR="009412E7">
        <w:t>sensitiv</w:t>
      </w:r>
      <w:r w:rsidR="00B55998">
        <w:t>ity</w:t>
      </w:r>
      <w:r w:rsidR="009412E7">
        <w:t xml:space="preserve"> to Der p 1-selective inhibitors</w:t>
      </w:r>
      <w:r w:rsidR="00B55998">
        <w:t xml:space="preserve"> can be observed</w:t>
      </w:r>
      <w:r w:rsidR="002128D6">
        <w:t xml:space="preserve"> (Zhang, Chen, Garrod &amp; Robinson, unpublished observations)</w:t>
      </w:r>
      <w:r w:rsidR="0034337D">
        <w:t>.</w:t>
      </w:r>
      <w:r w:rsidR="00BE0835">
        <w:t xml:space="preserve"> </w:t>
      </w:r>
      <w:r w:rsidR="0034337D">
        <w:t xml:space="preserve">  At </w:t>
      </w:r>
      <w:r w:rsidR="00B55998">
        <w:t xml:space="preserve">these higher </w:t>
      </w:r>
      <w:r w:rsidR="0034337D">
        <w:t>concen</w:t>
      </w:r>
      <w:r w:rsidR="007F693D">
        <w:t>trations</w:t>
      </w:r>
      <w:r w:rsidR="00B55998">
        <w:t xml:space="preserve"> of HDM extract</w:t>
      </w:r>
      <w:r w:rsidR="007F693D">
        <w:t>, uric acid release is a</w:t>
      </w:r>
      <w:r w:rsidR="008046DA">
        <w:t xml:space="preserve"> progressive</w:t>
      </w:r>
      <w:r w:rsidR="0034337D">
        <w:t xml:space="preserve"> feature of HDM responses</w:t>
      </w:r>
      <w:r w:rsidR="00BE0835">
        <w:t xml:space="preserve"> in airway epithelial cells </w:t>
      </w:r>
      <w:r w:rsidR="0059538B">
        <w:fldChar w:fldCharType="begin"/>
      </w:r>
      <w:r w:rsidR="0059538B">
        <w:instrText xml:space="preserve"> ADDIN EN.CITE &lt;EndNote&gt;&lt;Cite&gt;&lt;Author&gt;Ramu&lt;/Author&gt;&lt;Year&gt;2018&lt;/Year&gt;&lt;RecNum&gt;308&lt;/RecNum&gt;&lt;DisplayText&gt;(118)&lt;/DisplayText&gt;&lt;record&gt;&lt;rec-number&gt;308&lt;/rec-number&gt;&lt;foreign-keys&gt;&lt;key app="EN" db-id="05299pfscx2ztxe5vr8vez929epvvdsdffea" timestamp="1551288703"&gt;308&lt;/key&gt;&lt;/foreign-keys&gt;&lt;ref-type name="Journal Article"&gt;17&lt;/ref-type&gt;&lt;contributors&gt;&lt;authors&gt;&lt;author&gt;Ramu, S.&lt;/author&gt;&lt;author&gt;Menzel, M.&lt;/author&gt;&lt;author&gt;Bjermer, L.&lt;/author&gt;&lt;author&gt;Andersson, C.&lt;/author&gt;&lt;author&gt;Akbarshahi, H.&lt;/author&gt;&lt;author&gt;Uller, L.&lt;/author&gt;&lt;/authors&gt;&lt;/contributors&gt;&lt;auth-address&gt;Department of Experimental Medical Science, Lund University, Lund, Sweden.&amp;#xD;Skane University Hospital, Lund, Sweden.&lt;/auth-address&gt;&lt;titles&gt;&lt;title&gt;Allergens produce serine proteases-dependent distinct release of metabolite DAMPs in human bronchial epithelial cells&lt;/title&gt;&lt;secondary-title&gt;Clin Exp Allergy&lt;/secondary-title&gt;&lt;alt-title&gt;Clinical and experimental allergy : journal of the British Society for Allergy and Clinical Immunology&lt;/alt-title&gt;&lt;/titles&gt;&lt;periodical&gt;&lt;full-title&gt;Clin Exp Allergy&lt;/full-title&gt;&lt;abbr-1&gt;Clinical and experimental allergy : journal of the British Society for Allergy and Clinical Immunology&lt;/abbr-1&gt;&lt;/periodical&gt;&lt;alt-periodical&gt;&lt;full-title&gt;Clin Exp Allergy&lt;/full-title&gt;&lt;abbr-1&gt;Clinical and experimental allergy : journal of the British Society for Allergy and Clinical Immunology&lt;/abbr-1&gt;&lt;/alt-periodical&gt;&lt;pages&gt;156-166&lt;/pages&gt;&lt;volume&gt;48&lt;/volume&gt;&lt;number&gt;2&lt;/number&gt;&lt;dates&gt;&lt;year&gt;2018&lt;/year&gt;&lt;pub-dates&gt;&lt;date&gt;Feb&lt;/date&gt;&lt;/pub-dates&gt;&lt;/dates&gt;&lt;isbn&gt;1365-2222 (Electronic)&amp;#xD;0954-7894 (Linking)&lt;/isbn&gt;&lt;accession-num&gt;29210131&lt;/accession-num&gt;&lt;urls&gt;&lt;related-urls&gt;&lt;url&gt;http://www.ncbi.nlm.nih.gov/pubmed/29210131&lt;/url&gt;&lt;url&gt;https://onlinelibrary.wiley.com/doi/pdf/10.1111/cea.13071&lt;/url&gt;&lt;/related-urls&gt;&lt;/urls&gt;&lt;electronic-resource-num&gt;10.1111/cea.13071&lt;/electronic-resource-num&gt;&lt;/record&gt;&lt;/Cite&gt;&lt;/EndNote&gt;</w:instrText>
      </w:r>
      <w:r w:rsidR="0059538B">
        <w:fldChar w:fldCharType="separate"/>
      </w:r>
      <w:r w:rsidR="0059538B">
        <w:rPr>
          <w:noProof/>
        </w:rPr>
        <w:t>(118)</w:t>
      </w:r>
      <w:r w:rsidR="0059538B">
        <w:fldChar w:fldCharType="end"/>
      </w:r>
      <w:r w:rsidR="00B55998">
        <w:t>.</w:t>
      </w:r>
      <w:r w:rsidR="003D5AC7">
        <w:t xml:space="preserve">  Uric acid can act as an adjuvant but is also functions as part of the antioxidant repertoire of the airways </w:t>
      </w:r>
      <w:r w:rsidR="0059538B">
        <w:fldChar w:fldCharType="begin">
          <w:fldData xml:space="preserve">PEVuZE5vdGU+PENpdGU+PEF1dGhvcj5QZWRlbjwvQXV0aG9yPjxZZWFyPjE5OTA8L1llYXI+PFJl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zgtNDI8L3BhZ2VzPjx2b2x1bWU+ODc8L3Zv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</w:fldData>
        </w:fldChar>
      </w:r>
      <w:r w:rsidR="0059538B">
        <w:instrText xml:space="preserve"> ADDIN EN.CITE </w:instrText>
      </w:r>
      <w:r w:rsidR="0059538B">
        <w:fldChar w:fldCharType="begin">
          <w:fldData xml:space="preserve">PEVuZE5vdGU+PENpdGU+PEF1dGhvcj5QZWRlbjwvQXV0aG9yPjxZZWFyPjE5OTA8L1llYXI+PFJl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zgtNDI8L3BhZ2VzPjx2b2x1bWU+ODc8L3Zv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119, 120)</w:t>
      </w:r>
      <w:r w:rsidR="0059538B">
        <w:fldChar w:fldCharType="end"/>
      </w:r>
      <w:r w:rsidR="003D5AC7">
        <w:t xml:space="preserve">.  </w:t>
      </w:r>
      <w:r w:rsidR="00B55998">
        <w:t xml:space="preserve"> </w:t>
      </w:r>
      <w:r w:rsidR="003D5AC7">
        <w:t>I</w:t>
      </w:r>
      <w:r w:rsidR="00B55998">
        <w:t xml:space="preserve">n the absence of any predisposing factors which increases the sensitivity threshold of the pathway, NLRP3 </w:t>
      </w:r>
      <w:proofErr w:type="spellStart"/>
      <w:r w:rsidR="00B55998">
        <w:t>inflammasome</w:t>
      </w:r>
      <w:proofErr w:type="spellEnd"/>
      <w:r w:rsidR="00B55998">
        <w:t xml:space="preserve"> activation may </w:t>
      </w:r>
      <w:r w:rsidR="003D5AC7">
        <w:t xml:space="preserve">therefore </w:t>
      </w:r>
      <w:r w:rsidR="00B55998">
        <w:t>be an extreme response to HDM extracts.</w:t>
      </w:r>
      <w:r>
        <w:t xml:space="preserve">  </w:t>
      </w:r>
      <w:r w:rsidR="003026BB">
        <w:t xml:space="preserve"> It is also </w:t>
      </w:r>
      <w:r w:rsidR="00043DF3">
        <w:t>likely</w:t>
      </w:r>
      <w:r w:rsidR="003026BB">
        <w:t xml:space="preserve"> that other NLRs are involved because receptor interacting protein2</w:t>
      </w:r>
      <w:r w:rsidR="00043DF3">
        <w:t xml:space="preserve"> (RIP2)</w:t>
      </w:r>
      <w:r w:rsidR="00043DF3" w:rsidRPr="00043DF3">
        <w:t xml:space="preserve"> </w:t>
      </w:r>
      <w:r w:rsidR="00043DF3">
        <w:t>contributes to HDM-induced airway inflammation</w:t>
      </w:r>
      <w:r w:rsidR="008046DA">
        <w:t xml:space="preserve"> in experimental models</w:t>
      </w:r>
      <w:r w:rsidR="00043DF3">
        <w:t xml:space="preserve"> </w:t>
      </w:r>
      <w:r w:rsidR="0059538B">
        <w:fldChar w:fldCharType="begin"/>
      </w:r>
      <w:r w:rsidR="0059538B">
        <w:instrText xml:space="preserve"> ADDIN EN.CITE &lt;EndNote&gt;&lt;Cite&gt;&lt;Author&gt;Miller&lt;/Author&gt;&lt;Year&gt;2018&lt;/Year&gt;&lt;RecNum&gt;309&lt;/RecNum&gt;&lt;DisplayText&gt;(121)&lt;/DisplayText&gt;&lt;record&gt;&lt;rec-number&gt;309&lt;/rec-number&gt;&lt;foreign-keys&gt;&lt;key app="EN" db-id="05299pfscx2ztxe5vr8vez929epvvdsdffea" timestamp="1551288798"&gt;309&lt;/key&gt;&lt;/foreign-keys&gt;&lt;ref-type name="Journal Article"&gt;17&lt;/ref-type&gt;&lt;contributors&gt;&lt;authors&gt;&lt;author&gt;Miller, M. H.&lt;/author&gt;&lt;author&gt;Shehat, M. G.&lt;/author&gt;&lt;author&gt;Alcedo, K. P.&lt;/author&gt;&lt;author&gt;Spinel, L. P.&lt;/author&gt;&lt;author&gt;Soulakova, J.&lt;/author&gt;&lt;author&gt;Tigno-Aranjuez, J. T.&lt;/author&gt;&lt;/authors&gt;&lt;/contributors&gt;&lt;auth-address&gt;Immunity and Pathogenesis Division, Burnett School of Biomedical Sciences, University of Central Florida, Orlando, Florida, USA.&amp;#xD;Department of Cell Biology and Physiology, University of North Carolina, Chapel Hill, North Carolina, USA.&lt;/auth-address&gt;&lt;titles&gt;&lt;title&gt;RIP2 promotes house dust mite-induced allergic airway inflammation&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447-459&lt;/pages&gt;&lt;volume&gt;104&lt;/volume&gt;&lt;number&gt;3&lt;/number&gt;&lt;dates&gt;&lt;year&gt;2018&lt;/year&gt;&lt;pub-dates&gt;&lt;date&gt;Sep&lt;/date&gt;&lt;/pub-dates&gt;&lt;/dates&gt;&lt;isbn&gt;1938-3673 (Electronic)&amp;#xD;0741-5400 (Linking)&lt;/isbn&gt;&lt;accession-num&gt;30052281&lt;/accession-num&gt;&lt;urls&gt;&lt;related-urls&gt;&lt;url&gt;http://www.ncbi.nlm.nih.gov/pubmed/30052281&lt;/url&gt;&lt;url&gt;https://jlb.onlinelibrary.wiley.com/doi/pdf/10.1002/JLB.4HI0118-017RR&lt;/url&gt;&lt;/related-urls&gt;&lt;/urls&gt;&lt;custom2&gt;6113092&lt;/custom2&gt;&lt;electronic-resource-num&gt;10.1002/JLB.4HI0118-017RR&lt;/electronic-resource-num&gt;&lt;/record&gt;&lt;/Cite&gt;&lt;/EndNote&gt;</w:instrText>
      </w:r>
      <w:r w:rsidR="0059538B">
        <w:fldChar w:fldCharType="separate"/>
      </w:r>
      <w:r w:rsidR="0059538B">
        <w:rPr>
          <w:noProof/>
        </w:rPr>
        <w:t>(121)</w:t>
      </w:r>
      <w:r w:rsidR="0059538B">
        <w:fldChar w:fldCharType="end"/>
      </w:r>
      <w:r w:rsidR="00043DF3">
        <w:t>.  RIP2 is</w:t>
      </w:r>
      <w:r w:rsidR="003026BB">
        <w:t xml:space="preserve"> </w:t>
      </w:r>
      <w:r w:rsidR="00043DF3">
        <w:t>a serine/threonine kinase which functions as an adapter molecule for NOD2 in creating a scaffold for the direction of</w:t>
      </w:r>
      <w:r w:rsidR="00E77F3E" w:rsidRPr="00E77F3E">
        <w:t xml:space="preserve"> </w:t>
      </w:r>
      <w:r w:rsidR="00E77F3E">
        <w:t>gene expression by</w:t>
      </w:r>
      <w:r w:rsidR="003026BB">
        <w:t xml:space="preserve"> </w:t>
      </w:r>
      <w:proofErr w:type="spellStart"/>
      <w:r w:rsidR="003026BB">
        <w:t>NFκB</w:t>
      </w:r>
      <w:proofErr w:type="spellEnd"/>
      <w:r w:rsidR="003026BB">
        <w:t xml:space="preserve"> </w:t>
      </w:r>
      <w:r w:rsidR="00043DF3">
        <w:t>and mitogen-activated protein kinase</w:t>
      </w:r>
      <w:r w:rsidR="00E77F3E">
        <w:t>s</w:t>
      </w:r>
      <w:r w:rsidR="00043DF3">
        <w:t>.</w:t>
      </w:r>
      <w:r w:rsidR="008046DA">
        <w:t xml:space="preserve">  There is clearly much still to learn about the contribution</w:t>
      </w:r>
      <w:r w:rsidR="00A547A4">
        <w:t>s</w:t>
      </w:r>
      <w:r w:rsidR="008046DA">
        <w:t xml:space="preserve"> of NLRs to HDM allergy and the therapeutic possibilities that they might bring</w:t>
      </w:r>
      <w:r w:rsidR="00A547A4">
        <w:t>, especially</w:t>
      </w:r>
      <w:r w:rsidR="008046DA">
        <w:t xml:space="preserve"> given the</w:t>
      </w:r>
      <w:r w:rsidR="00A547A4">
        <w:t xml:space="preserve"> drug discovery</w:t>
      </w:r>
      <w:r w:rsidR="008046DA">
        <w:t xml:space="preserve"> interest in RIP2 as a therapeutic target </w:t>
      </w:r>
      <w:r w:rsidR="00B55998">
        <w:t xml:space="preserve">and </w:t>
      </w:r>
      <w:r w:rsidR="00F9711A">
        <w:t xml:space="preserve">the association of </w:t>
      </w:r>
      <w:r w:rsidR="00B55998">
        <w:t>polymorphic variations in NOD2 with dysregulated signalling pathways in diverse diseases.</w:t>
      </w:r>
    </w:p>
    <w:p w14:paraId="0719A01E" w14:textId="77777777" w:rsidR="006A07EB" w:rsidRDefault="006A07EB" w:rsidP="0095005F">
      <w:pPr>
        <w:spacing w:line="480" w:lineRule="auto"/>
      </w:pPr>
    </w:p>
    <w:p w14:paraId="13F15114" w14:textId="15B2BB4D" w:rsidR="006F5744" w:rsidRDefault="006F5744" w:rsidP="0095005F">
      <w:pPr>
        <w:spacing w:line="480" w:lineRule="auto"/>
        <w:rPr>
          <w:b/>
        </w:rPr>
      </w:pPr>
      <w:r>
        <w:rPr>
          <w:b/>
        </w:rPr>
        <w:lastRenderedPageBreak/>
        <w:t>Other Aspects of HDM Protease Allergens</w:t>
      </w:r>
    </w:p>
    <w:p w14:paraId="7B6D93D2" w14:textId="2BC02271" w:rsidR="001D7D7E" w:rsidRPr="006F5744" w:rsidRDefault="001D7D7E" w:rsidP="0095005F">
      <w:pPr>
        <w:spacing w:line="480" w:lineRule="auto"/>
        <w:rPr>
          <w:u w:val="single"/>
        </w:rPr>
      </w:pPr>
      <w:r w:rsidRPr="006F5744">
        <w:rPr>
          <w:u w:val="single"/>
        </w:rPr>
        <w:t>Group 1 HDM Allergens and Reactive Oxidants</w:t>
      </w:r>
    </w:p>
    <w:p w14:paraId="10DA48C3" w14:textId="38048B10" w:rsidR="001D7D7E" w:rsidRPr="001D7D7E" w:rsidRDefault="00247305" w:rsidP="0095005F">
      <w:pPr>
        <w:spacing w:line="480" w:lineRule="auto"/>
      </w:pPr>
      <w:r>
        <w:t xml:space="preserve">Group 1 HDM allergens </w:t>
      </w:r>
      <w:r w:rsidR="00D84A17">
        <w:t>form</w:t>
      </w:r>
      <w:r>
        <w:t xml:space="preserve"> </w:t>
      </w:r>
      <w:r w:rsidR="00D84A17">
        <w:t xml:space="preserve">a discrete sub-family of C1 </w:t>
      </w:r>
      <w:r>
        <w:t xml:space="preserve">cysteine proteases </w:t>
      </w:r>
      <w:r w:rsidR="00D84A17">
        <w:t xml:space="preserve">differentiated from the </w:t>
      </w:r>
      <w:r>
        <w:t>family archetypes (</w:t>
      </w:r>
      <w:proofErr w:type="spellStart"/>
      <w:r>
        <w:t>eg</w:t>
      </w:r>
      <w:proofErr w:type="spellEnd"/>
      <w:r>
        <w:t xml:space="preserve"> papain, cathepsins) by the size and behaviour of their prodomains</w:t>
      </w:r>
      <w:r w:rsidR="00A46E4A">
        <w:t xml:space="preserve"> </w:t>
      </w:r>
      <w:r w:rsidR="0059538B">
        <w:fldChar w:fldCharType="begin"/>
      </w:r>
      <w:r w:rsidR="0059538B">
        <w:instrText xml:space="preserve"> ADDIN EN.CITE &lt;EndNote&gt;&lt;Cite&gt;&lt;Author&gt;Zhang&lt;/Author&gt;&lt;Year&gt;2007&lt;/Year&gt;&lt;RecNum&gt;38&lt;/RecNum&gt;&lt;DisplayText&gt;(122)&lt;/DisplayText&gt;&lt;record&gt;&lt;rec-number&gt;38&lt;/rec-number&gt;&lt;foreign-keys&gt;&lt;key app="EN" db-id="05299pfscx2ztxe5vr8vez929epvvdsdffea" timestamp="1528120635"&gt;38&lt;/key&gt;&lt;/foreign-keys&gt;&lt;ref-type name="Journal Article"&gt;17&lt;/ref-type&gt;&lt;contributors&gt;&lt;authors&gt;&lt;author&gt;Zhang, J.&lt;/author&gt;&lt;author&gt;Hamilton, J. M.&lt;/author&gt;&lt;author&gt;Garrod, D. R.&lt;/author&gt;&lt;author&gt;Robinson, C.&lt;/author&gt;&lt;/authors&gt;&lt;/contributors&gt;&lt;auth-address&gt;Ion Channels &amp;amp; Cell Signalling Centre, Division of Basic Medical Sciences, St George&amp;apos;s, University of London, London, UK&lt;/auth-address&gt;&lt;titles&gt;&lt;title&gt;Interactions between mature Der p 1 and its free prodomain indicate membership of a new family of C1 peptidases&lt;/title&gt;&lt;secondary-title&gt;Allergy&lt;/secondary-title&gt;&lt;/titles&gt;&lt;periodical&gt;&lt;full-title&gt;Allergy&lt;/full-title&gt;&lt;/periodical&gt;&lt;pages&gt;1302-1309&lt;/pages&gt;&lt;volume&gt;62&lt;/volume&gt;&lt;number&gt;11&lt;/number&gt;&lt;reprint-edition&gt;NOT IN FILE&lt;/reprint-edition&gt;&lt;keywords&gt;&lt;keyword&gt;Allergens&lt;/keyword&gt;&lt;keyword&gt;analysis&lt;/keyword&gt;&lt;keyword&gt;Animals&lt;/keyword&gt;&lt;keyword&gt;Antigens&lt;/keyword&gt;&lt;keyword&gt;Antigens,Dermatophagoides&lt;/keyword&gt;&lt;keyword&gt;chemistry&lt;/keyword&gt;&lt;keyword&gt;Cysteine&lt;/keyword&gt;&lt;keyword&gt;Cysteine Endopeptidases&lt;/keyword&gt;&lt;keyword&gt;Dermatophagoides pteronyssinus&lt;/keyword&gt;&lt;keyword&gt;Dust&lt;/keyword&gt;&lt;keyword&gt;Endopeptidases&lt;/keyword&gt;&lt;keyword&gt;immunology&lt;/keyword&gt;&lt;keyword&gt;isolation &amp;amp; purification&lt;/keyword&gt;&lt;keyword&gt;Kinetics&lt;/keyword&gt;&lt;keyword&gt;London&lt;/keyword&gt;&lt;keyword&gt;metabolism&lt;/keyword&gt;&lt;keyword&gt;methods&lt;/keyword&gt;&lt;keyword&gt;Research&lt;/keyword&gt;&lt;/keywords&gt;&lt;dates&gt;&lt;year&gt;2007&lt;/year&gt;&lt;/dates&gt;&lt;urls&gt;&lt;related-urls&gt;&lt;url&gt;PM:17919146&lt;/url&gt;&lt;url&gt;http://onlinelibrary.wiley.com/store/10.1111/j.1398-9995.2007.01492.x/asset/j.1398-9995.2007.01492.x.pdf?v=1&amp;amp;t=i0p0te0o&amp;amp;s=a2c7747d43747c5b089f7afa946cd817845a48d4&lt;/url&gt;&lt;/related-urls&gt;&lt;/urls&gt;&lt;/record&gt;&lt;/Cite&gt;&lt;/EndNote&gt;</w:instrText>
      </w:r>
      <w:r w:rsidR="0059538B">
        <w:fldChar w:fldCharType="separate"/>
      </w:r>
      <w:r w:rsidR="0059538B">
        <w:rPr>
          <w:noProof/>
        </w:rPr>
        <w:t>(122)</w:t>
      </w:r>
      <w:r w:rsidR="0059538B">
        <w:fldChar w:fldCharType="end"/>
      </w:r>
      <w:r>
        <w:t>.  The</w:t>
      </w:r>
      <w:r w:rsidR="00EA4125">
        <w:t>se</w:t>
      </w:r>
      <w:r>
        <w:t xml:space="preserve"> HDM allergens are believed to retain their catalytic activity when bound to IgE, </w:t>
      </w:r>
      <w:r w:rsidR="00221111">
        <w:t>enabling</w:t>
      </w:r>
      <w:r>
        <w:t xml:space="preserve"> bimodal activation of cells bearing allergen-specific IgE.  Various cellular targets of the</w:t>
      </w:r>
      <w:r w:rsidR="00EA4125">
        <w:t>ir proteolytic activity</w:t>
      </w:r>
      <w:r>
        <w:t xml:space="preserve"> have been identified</w:t>
      </w:r>
      <w:r w:rsidR="00EA4125">
        <w:t xml:space="preserve"> and are reviewed elsewhere</w:t>
      </w:r>
      <w:r w:rsidR="007F5440">
        <w:t xml:space="preserve"> </w: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2)</w:t>
      </w:r>
      <w:r w:rsidR="0059538B">
        <w:fldChar w:fldCharType="end"/>
      </w:r>
      <w:r>
        <w:t xml:space="preserve">.  Unexpectedly, the group 1 allergens </w:t>
      </w:r>
      <w:r w:rsidR="00D84A17">
        <w:t>act</w:t>
      </w:r>
      <w:r>
        <w:t xml:space="preserve"> as </w:t>
      </w:r>
      <w:proofErr w:type="spellStart"/>
      <w:r>
        <w:t>prothrombinases</w:t>
      </w:r>
      <w:proofErr w:type="spellEnd"/>
      <w:r>
        <w:t xml:space="preserve">, enabling the formation of thrombin </w:t>
      </w:r>
      <w:r w:rsidR="0050385E">
        <w:t>and</w:t>
      </w:r>
      <w:r>
        <w:t xml:space="preserve"> the canonical activation of PAR</w:t>
      </w:r>
      <w:r w:rsidR="00C22C56">
        <w:t>-</w:t>
      </w:r>
      <w:r>
        <w:t>1 and PAR</w:t>
      </w:r>
      <w:r w:rsidR="00C22C56">
        <w:t>-</w:t>
      </w:r>
      <w:r>
        <w:t>4</w:t>
      </w:r>
      <w:r w:rsidR="00E27142">
        <w:t xml:space="preserve"> in airway epithelial cells</w:t>
      </w:r>
      <w:r w:rsidR="00A46E4A">
        <w:t xml:space="preserve"> </w:t>
      </w:r>
      <w:r w:rsidR="0059538B">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instrText xml:space="preserve"> ADDIN EN.CITE </w:instrText>
      </w:r>
      <w:r w:rsidR="0059538B">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instrText xml:space="preserve"> ADDIN EN.CITE.DATA </w:instrText>
      </w:r>
      <w:r w:rsidR="0059538B">
        <w:fldChar w:fldCharType="end"/>
      </w:r>
      <w:r w:rsidR="0059538B">
        <w:fldChar w:fldCharType="separate"/>
      </w:r>
      <w:r w:rsidR="0059538B">
        <w:rPr>
          <w:noProof/>
        </w:rPr>
        <w:t>(52)</w:t>
      </w:r>
      <w:r w:rsidR="0059538B">
        <w:fldChar w:fldCharType="end"/>
      </w:r>
      <w:r w:rsidR="005E47F2">
        <w:t xml:space="preserve"> (</w:t>
      </w:r>
      <w:r w:rsidR="005E47F2">
        <w:rPr>
          <w:b/>
        </w:rPr>
        <w:t>Figure 2</w:t>
      </w:r>
      <w:r w:rsidR="005E47F2" w:rsidRPr="005E47F2">
        <w:t>)</w:t>
      </w:r>
      <w:r w:rsidR="0050385E">
        <w:t>.  B</w:t>
      </w:r>
      <w:r w:rsidR="000738AE">
        <w:t xml:space="preserve">y means of </w:t>
      </w:r>
      <w:r w:rsidR="001146A3">
        <w:t xml:space="preserve">carefully orchestrated </w:t>
      </w:r>
      <w:r w:rsidR="000738AE">
        <w:t>intermediate steps</w:t>
      </w:r>
      <w:r w:rsidR="001240E9">
        <w:t xml:space="preserve"> involving effectors which have pleiotropic roles in allergy </w:t>
      </w:r>
      <w:r w:rsidR="0059538B">
        <w:fldChar w:fldCharType="begin">
          <w:fldData xml:space="preserve">PEVuZE5vdGU+PENpdGU+PEF1dGhvcj5aaGFuZzwvQXV0aG9yPjxZZWFyPjIwMTg8L1llYXI+PFJl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DwvUmVjTnVtPjxEaXNwbGF5VGV4dD4oMSwgMiwgNDIpPC9EaXNwbGF5VGV4dD48cmVj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2, 42)</w:t>
      </w:r>
      <w:r w:rsidR="0059538B">
        <w:fldChar w:fldCharType="end"/>
      </w:r>
      <w:r w:rsidR="000738AE">
        <w:t xml:space="preserve"> </w:t>
      </w:r>
      <w:r w:rsidR="0050385E">
        <w:t xml:space="preserve">this leads </w:t>
      </w:r>
      <w:r w:rsidR="000738AE">
        <w:t xml:space="preserve">to </w:t>
      </w:r>
      <w:r w:rsidR="001240E9">
        <w:t xml:space="preserve">TLR4 activation and </w:t>
      </w:r>
      <w:r w:rsidR="000738AE">
        <w:t>the generation of intracellular reactive oxidants</w:t>
      </w:r>
      <w:r w:rsidR="00EA4125">
        <w:t xml:space="preserve"> (ROS)</w:t>
      </w:r>
      <w:r w:rsidR="000D49EA">
        <w:t xml:space="preserve"> in </w:t>
      </w:r>
      <w:r w:rsidR="00A74C39">
        <w:t>the</w:t>
      </w:r>
      <w:r w:rsidR="000D49EA">
        <w:t xml:space="preserve"> signalling nexus described</w:t>
      </w:r>
      <w:r w:rsidR="00257513">
        <w:t xml:space="preserve"> earlier</w:t>
      </w:r>
      <w:r w:rsidR="00A46E4A">
        <w:t xml:space="preserve"> </w:t>
      </w:r>
      <w:r w:rsidR="0059538B">
        <w:fldChar w:fldCharType="begin">
          <w:fldData xml:space="preserve">PEVuZE5vdGU+PENpdGU+PEF1dGhvcj5DaGVuPC9BdXRob3I+PFllYXI+MjAxNzwvWWVhcj48UmVj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IwMjMtMjAyNiBlOTwvcGFnZXM+PHZvbHVtZT4xMzk8L3ZvbHVtZT48bnVtYmVyPjY8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jI0LTEyMjc8L3BhZ2VzPjx2b2x1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</w:fldData>
        </w:fldChar>
      </w:r>
      <w:r w:rsidR="0059538B">
        <w:instrText xml:space="preserve"> ADDIN EN.CITE </w:instrText>
      </w:r>
      <w:r w:rsidR="0059538B">
        <w:fldChar w:fldCharType="begin">
          <w:fldData xml:space="preserve">PEVuZE5vdGU+PENpdGU+PEF1dGhvcj5DaGVuPC9BdXRob3I+PFllYXI+MjAxNzwvWWVhcj48UmVj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IwMjMtMjAyNiBlOTwvcGFnZXM+PHZvbHVtZT4xMzk8L3ZvbHVtZT48bnVtYmVyPjY8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jI0LTEyMjc8L3BhZ2VzPjx2b2x1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52, 114)</w:t>
      </w:r>
      <w:r w:rsidR="0059538B">
        <w:fldChar w:fldCharType="end"/>
      </w:r>
      <w:r>
        <w:t xml:space="preserve"> </w:t>
      </w:r>
      <w:r w:rsidR="007F5440">
        <w:t xml:space="preserve"> </w:t>
      </w:r>
      <w:r w:rsidR="008D6C95">
        <w:t>(</w:t>
      </w:r>
      <w:r w:rsidR="008D6C95">
        <w:rPr>
          <w:b/>
        </w:rPr>
        <w:t>Figure 2</w:t>
      </w:r>
      <w:r w:rsidR="008D6C95" w:rsidRPr="005E47F2">
        <w:t>)</w:t>
      </w:r>
      <w:r>
        <w:t xml:space="preserve">. </w:t>
      </w:r>
    </w:p>
    <w:p w14:paraId="477D60A3" w14:textId="77777777" w:rsidR="00221111" w:rsidRDefault="00221111" w:rsidP="0095005F">
      <w:pPr>
        <w:spacing w:line="480" w:lineRule="auto"/>
        <w:jc w:val="both"/>
      </w:pPr>
    </w:p>
    <w:p w14:paraId="18308677" w14:textId="66D84D67" w:rsidR="00221111" w:rsidRDefault="0050385E" w:rsidP="0095005F">
      <w:pPr>
        <w:spacing w:line="480" w:lineRule="auto"/>
        <w:jc w:val="both"/>
      </w:pPr>
      <w:r>
        <w:t xml:space="preserve">The significance of ROS </w:t>
      </w:r>
      <w:r w:rsidR="00F10DCF">
        <w:t>generated by this process lies in</w:t>
      </w:r>
      <w:r>
        <w:t xml:space="preserve"> their </w:t>
      </w:r>
      <w:r w:rsidR="00F10DCF">
        <w:t>control</w:t>
      </w:r>
      <w:r>
        <w:t xml:space="preserve"> of gene expression through redox</w:t>
      </w:r>
      <w:r w:rsidR="00F10DCF">
        <w:t>-regulated</w:t>
      </w:r>
      <w:r>
        <w:t xml:space="preserve"> transcription factors </w:t>
      </w:r>
      <w:r w:rsidR="003C4F90">
        <w:t>and</w:t>
      </w:r>
      <w:r>
        <w:t xml:space="preserve"> signalling pathways.  </w:t>
      </w:r>
      <w:r w:rsidR="00673E53">
        <w:t>Among these</w:t>
      </w:r>
      <w:r w:rsidR="00B40F3B">
        <w:t xml:space="preserve">, ROS generation is implicated in the release of IL-33 by airway epithelium and regulated by nuclear factor (erythroid-derived 2)-like 2 </w:t>
      </w:r>
      <w:r w:rsidR="0059538B">
        <w:fldChar w:fldCharType="begin">
          <w:fldData xml:space="preserve">PEVuZE5vdGU+PENpdGU+PEF1dGhvcj5IcmlzdG92YTwvQXV0aG9yPjxZZWFyPjIwMTY8L1llYXI+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1NDUtMTU1NiBl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</w:fldData>
        </w:fldChar>
      </w:r>
      <w:r w:rsidR="0059538B">
        <w:instrText xml:space="preserve"> ADDIN EN.CITE </w:instrText>
      </w:r>
      <w:r w:rsidR="0059538B">
        <w:fldChar w:fldCharType="begin">
          <w:fldData xml:space="preserve">PEVuZE5vdGU+PENpdGU+PEF1dGhvcj5IcmlzdG92YTwvQXV0aG9yPjxZZWFyPjIwMTY8L1llYXI+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1NDUtMTU1NiBl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123, 124)</w:t>
      </w:r>
      <w:r w:rsidR="0059538B">
        <w:fldChar w:fldCharType="end"/>
      </w:r>
      <w:r w:rsidR="00B40F3B">
        <w:t xml:space="preserve">.   </w:t>
      </w:r>
      <w:r w:rsidR="00221111">
        <w:t>The structure of IL-33 comprises three regions - a nuclear localiser domain, a cytokine domain which encodes its bioactivity, and, interposed between them, a protease-sensitive domain which is cleavable by Der p 1 and other allergens</w:t>
      </w:r>
      <w:r w:rsidR="0053093B">
        <w:t>,</w:t>
      </w:r>
      <w:r w:rsidR="00221111">
        <w:t xml:space="preserve"> or </w:t>
      </w:r>
      <w:r w:rsidR="00D84A17">
        <w:t xml:space="preserve">by </w:t>
      </w:r>
      <w:r w:rsidR="00221111">
        <w:t>proteases</w:t>
      </w:r>
      <w:r w:rsidR="00AC52B0">
        <w:t xml:space="preserve"> from inflammatory cells or damaged structural cells</w:t>
      </w:r>
      <w:r w:rsidR="0053093B">
        <w:t>,</w:t>
      </w:r>
      <w:r w:rsidR="00221111">
        <w:t xml:space="preserve"> to generate a</w:t>
      </w:r>
      <w:r w:rsidR="003274DA">
        <w:t xml:space="preserve"> super-active</w:t>
      </w:r>
      <w:r w:rsidR="00221111">
        <w:t xml:space="preserve"> truncated form of IL-33 </w:t>
      </w:r>
      <w:r w:rsidR="0059538B">
        <w:fldChar w:fldCharType="begin">
          <w:fldData xml:space="preserve">PEVuZE5vdGU+PENpdGU+PEF1dGhvcj5DYXlyb2w8L0F1dGhvcj48WWVhcj4yMDE4PC9ZZWFyPjxS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1NTAyLTc8L3BhZ2VzPjx2b2x1bWU+MTExPC92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jczLTg8L3BhZ2VzPjx2b2x1bWU+MTA5PC92b2x1bWU+PG51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z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</w:fldData>
        </w:fldChar>
      </w:r>
      <w:r w:rsidR="0059538B">
        <w:instrText xml:space="preserve"> ADDIN EN.CITE </w:instrText>
      </w:r>
      <w:r w:rsidR="0059538B">
        <w:fldChar w:fldCharType="begin">
          <w:fldData xml:space="preserve">PEVuZE5vdGU+PENpdGU+PEF1dGhvcj5DYXlyb2w8L0F1dGhvcj48WWVhcj4yMDE4PC9ZZWFyPjxS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1NTAyLTc8L3BhZ2VzPjx2b2x1bWU+MTExPC92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NjczLTg8L3BhZ2VzPjx2b2x1bWU+MTA5PC92b2x1bWU+PG51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z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</w:fldData>
        </w:fldChar>
      </w:r>
      <w:r w:rsidR="0059538B">
        <w:instrText xml:space="preserve"> ADDIN EN.CITE.DATA </w:instrText>
      </w:r>
      <w:r w:rsidR="0059538B">
        <w:fldChar w:fldCharType="end"/>
      </w:r>
      <w:r w:rsidR="0059538B">
        <w:fldChar w:fldCharType="separate"/>
      </w:r>
      <w:r w:rsidR="0059538B">
        <w:rPr>
          <w:noProof/>
        </w:rPr>
        <w:t>(125-128)</w:t>
      </w:r>
      <w:r w:rsidR="0059538B">
        <w:fldChar w:fldCharType="end"/>
      </w:r>
      <w:r w:rsidR="00BF56A6">
        <w:t>}</w:t>
      </w:r>
      <w:r w:rsidR="001818CB">
        <w:t xml:space="preserve"> (</w:t>
      </w:r>
      <w:r w:rsidR="001818CB">
        <w:rPr>
          <w:b/>
        </w:rPr>
        <w:t>Figure 2</w:t>
      </w:r>
      <w:r w:rsidR="001818CB" w:rsidRPr="005E47F2">
        <w:t>)</w:t>
      </w:r>
      <w:r w:rsidR="00221111">
        <w:t>.</w:t>
      </w:r>
    </w:p>
    <w:p w14:paraId="53542029" w14:textId="77777777" w:rsidR="00221111" w:rsidRDefault="00221111" w:rsidP="0095005F">
      <w:pPr>
        <w:spacing w:line="480" w:lineRule="auto"/>
        <w:jc w:val="both"/>
      </w:pPr>
    </w:p>
    <w:p w14:paraId="68431A5E" w14:textId="6B122265" w:rsidR="0044392D" w:rsidRDefault="0044392D" w:rsidP="0095005F">
      <w:pPr>
        <w:spacing w:line="480" w:lineRule="auto"/>
        <w:jc w:val="both"/>
      </w:pPr>
      <w:r>
        <w:t xml:space="preserve">The role of IL-33 is </w:t>
      </w:r>
      <w:r w:rsidR="00E467E6">
        <w:t xml:space="preserve">of </w:t>
      </w:r>
      <w:r>
        <w:t xml:space="preserve">considerable interest, mechanistically and as a therapeutic target </w:t>
      </w:r>
      <w:r w:rsidR="0059538B">
        <w:fldChar w:fldCharType="begin">
          <w:fldData xml:space="preserve">PEVuZE5vdGU+PENpdGU+PEF1dGhvcj5Nb3Vzc2lvbjwvQXV0aG9yPjxZZWFyPjIwMDg8L1llYXI+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zMzMxPC9wYWdlcz48dm9sdW1lPjM8L3ZvbHVtZT48bnVt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M3My04MjwvcGFnZXM+PHZvbHVtZT4xOTA8L3ZvbHVtZT48bnVt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jc2LTY4OTwvcGFnZXM+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0NDg5LTk5PC9wYWdlcz48dm9sdW1lPjE5MDwvdm9sdW1l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</w:fldData>
        </w:fldChar>
      </w:r>
      <w:r w:rsidR="0059538B">
        <w:instrText xml:space="preserve"> ADDIN EN.CITE </w:instrText>
      </w:r>
      <w:r w:rsidR="0059538B">
        <w:fldChar w:fldCharType="begin">
          <w:fldData xml:space="preserve">PEVuZE5vdGU+PENpdGU+PEF1dGhvcj5Nb3Vzc2lvbjwvQXV0aG9yPjxZZWFyPjIwMDg8L1llYXI+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zMzMxPC9wYWdlcz48dm9sdW1lPjM8L3ZvbHVtZT48bnVt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M3My04MjwvcGFnZXM+PHZvbHVtZT4xOTA8L3ZvbHVtZT48bnVt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jc2LTY4OTwvcGFnZXM+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0NDg5LTk5PC9wYWdlcz48dm9sdW1lPjE5MDwvdm9sdW1l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25, 129-134)</w:t>
      </w:r>
      <w:r w:rsidR="0059538B">
        <w:fldChar w:fldCharType="end"/>
      </w:r>
      <w:r>
        <w:t>. IL-33 regulates interactions between epithelial cells and ILC2s or innately-responding T</w:t>
      </w:r>
      <w:r w:rsidRPr="00D41655">
        <w:rPr>
          <w:vertAlign w:val="subscript"/>
        </w:rPr>
        <w:t>H</w:t>
      </w:r>
      <w:r>
        <w:t xml:space="preserve">2 cells and </w:t>
      </w:r>
      <w:r>
        <w:lastRenderedPageBreak/>
        <w:t xml:space="preserve">their ability to release IL-13, a cytokine which underpins collateral priming through signalling via the common α-subunit of IL-13 and IL-4 receptors </w:t>
      </w:r>
      <w:r w:rsidR="0059538B">
        <w:fldChar w:fldCharType="begin">
          <w:fldData xml:space="preserve">ZWNvcmQ+PHJlYy1udW1iZXI+MTUwPC9yZWMtbnVtYmVyPjxmb3JlaWduLWtleXM+PGtleSBhcHA9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4OTMtMTkwNTwvcGFnZXM+PHZvbHVtZT4x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</w:fldData>
        </w:fldChar>
      </w:r>
      <w:r w:rsidR="0059538B">
        <w:instrText xml:space="preserve"> ADDIN EN.CITE </w:instrText>
      </w:r>
      <w:r w:rsidR="0059538B">
        <w:fldChar w:fldCharType="begin">
          <w:fldData xml:space="preserve">PEVuZE5vdGU+PENpdGU+PEF1dGhvcj5MZWZyYW5jYWlzPC9BdXRob3I+PFllYXI+MjAxNDwvWWVh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1NTAyLTc8L3BhZ2VzPjx2b2x1bWU+MTExPC92b2x1bWU+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cz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Q1MjQtMzA8L3BhZ2VzPjx2b2x1bWU+MTY4PC92b2x1bWU+PG51bWJlcj45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TY0NS01MTwvcGFnZXM+PHZvbHVtZT4x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0NTktNjc8L3BhZ2VzPjx2b2x1bWU+MTE1PC92b2x1bWU+PG51bWJl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1Mzc1LTgyPC9wYWdl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IyODYtOTE8L3BhZ2VzPjx2b2x1bWU+MTAzPC92b2x1bWU+PG51bWJl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I3MzktNDM8L3Bh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5TMjA2LTEyPC9wYWdl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xMjg1LTEyOTg8L3BhZ2VzPjx2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==
</w:fldData>
        </w:fldChar>
      </w:r>
      <w:r w:rsidR="0059538B">
        <w:instrText xml:space="preserve"> ADDIN EN.CITE.DATA </w:instrText>
      </w:r>
      <w:r w:rsidR="0059538B">
        <w:fldChar w:fldCharType="end"/>
      </w:r>
      <w:r w:rsidR="0059538B">
        <w:fldChar w:fldCharType="begin">
          <w:fldData xml:space="preserve">ZWNvcmQ+PHJlYy1udW1iZXI+MTUwPC9yZWMtbnVtYmVyPjxmb3JlaWduLWtleXM+PGtleSBhcHA9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E4OTMtMTkwNTwvcGFnZXM+PHZvbHVtZT4x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</w:fldData>
        </w:fldChar>
      </w:r>
      <w:r w:rsidR="0059538B">
        <w:instrText xml:space="preserve"> ADDIN EN.CITE.DATA </w:instrText>
      </w:r>
      <w:r w:rsidR="0059538B">
        <w:fldChar w:fldCharType="end"/>
      </w:r>
      <w:r w:rsidR="0059538B">
        <w:fldChar w:fldCharType="separate"/>
      </w:r>
      <w:r w:rsidR="0059538B">
        <w:rPr>
          <w:noProof/>
        </w:rPr>
        <w:t>(126, 135-146)</w:t>
      </w:r>
      <w:r w:rsidR="0059538B">
        <w:fldChar w:fldCharType="end"/>
      </w:r>
      <w:r>
        <w:t xml:space="preserve">.  </w:t>
      </w:r>
    </w:p>
    <w:p w14:paraId="573D2230" w14:textId="68F56107" w:rsidR="00D84A17" w:rsidRDefault="00D84A17" w:rsidP="0095005F">
      <w:pPr>
        <w:spacing w:line="480" w:lineRule="auto"/>
        <w:jc w:val="both"/>
      </w:pPr>
    </w:p>
    <w:p w14:paraId="2720EBA0" w14:textId="080FD3C6" w:rsidR="00D84A17" w:rsidRDefault="00D84A17" w:rsidP="0095005F">
      <w:pPr>
        <w:spacing w:line="480" w:lineRule="auto"/>
        <w:jc w:val="both"/>
      </w:pPr>
      <w:proofErr w:type="spellStart"/>
      <w:r>
        <w:t>Ectodomain</w:t>
      </w:r>
      <w:proofErr w:type="spellEnd"/>
      <w:r>
        <w:t xml:space="preserve"> shedding by ADAM 17 and ADAM 10 is a feature of the ROS-generating cycle activated by group 1 HDM allergens </w:t>
      </w:r>
      <w:r w:rsidR="0059538B">
        <w:fldChar w:fldCharType="begin"/>
      </w:r>
      <w:r w:rsidR="0059538B">
        <w:instrText xml:space="preserve"> ADDIN EN.CITE &lt;EndNote&gt;&lt;Cite&gt;&lt;Author&gt;Chen&lt;/Author&gt;&lt;Year&gt;2017&lt;/Year&gt;&lt;RecNum&gt;102&lt;/RecNum&gt;&lt;DisplayText&gt;(114)&lt;/DisplayText&gt;&lt;record&gt;&lt;rec-number&gt;102&lt;/rec-number&gt;&lt;foreign-keys&gt;&lt;key app="EN" db-id="05299pfscx2ztxe5vr8vez929epvvdsdffea" timestamp="1532364089"&gt;102&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59538B">
        <w:fldChar w:fldCharType="separate"/>
      </w:r>
      <w:r w:rsidR="0059538B">
        <w:rPr>
          <w:noProof/>
        </w:rPr>
        <w:t>(114)</w:t>
      </w:r>
      <w:r w:rsidR="0059538B">
        <w:fldChar w:fldCharType="end"/>
      </w:r>
      <w:r w:rsidR="007C1A93" w:rsidRPr="007C1A93">
        <w:t xml:space="preserve"> </w:t>
      </w:r>
      <w:r w:rsidR="007C1A93">
        <w:t>(</w:t>
      </w:r>
      <w:r w:rsidR="007C1A93">
        <w:rPr>
          <w:b/>
        </w:rPr>
        <w:t>Figure 2</w:t>
      </w:r>
      <w:r w:rsidR="007C1A93" w:rsidRPr="005E47F2">
        <w:t>)</w:t>
      </w:r>
      <w:r>
        <w:t xml:space="preserve">.   ADAM 10 has </w:t>
      </w:r>
      <w:r w:rsidR="003F1758">
        <w:t>multiple</w:t>
      </w:r>
      <w:r>
        <w:t xml:space="preserve"> actions relevant to allergy, ranging from its ‘sheddase’ activity on B cell CD23, the low affinity IgE receptor </w:t>
      </w:r>
      <w:r w:rsidR="0059538B">
        <w:fldChar w:fldCharType="begin">
          <w:fldData xml:space="preserve">PEVuZE5vdGU+PENpdGU+PEF1dGhvcj5XZXNrYW1wPC9BdXRob3I+PFllYXI+MjAwNjwvWWVhcj48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xMjkzLTg8L3BhZ2VzPjx2b2x1bWU+Nzwvdm9sdW1lPjxu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</w:fldData>
        </w:fldChar>
      </w:r>
      <w:r w:rsidR="0059538B">
        <w:instrText xml:space="preserve"> ADDIN EN.CITE </w:instrText>
      </w:r>
      <w:r w:rsidR="0059538B">
        <w:fldChar w:fldCharType="begin">
          <w:fldData xml:space="preserve">PEVuZE5vdGU+PENpdGU+PEF1dGhvcj5XZXNrYW1wPC9BdXRob3I+PFllYXI+MjAwNjwvWWVhcj48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xMjkzLTg8L3BhZ2VzPjx2b2x1bWU+Nzwvdm9sdW1lPjxu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</w:fldData>
        </w:fldChar>
      </w:r>
      <w:r w:rsidR="0059538B">
        <w:instrText xml:space="preserve"> ADDIN EN.CITE.DATA </w:instrText>
      </w:r>
      <w:r w:rsidR="0059538B">
        <w:fldChar w:fldCharType="end"/>
      </w:r>
      <w:r w:rsidR="0059538B">
        <w:fldChar w:fldCharType="separate"/>
      </w:r>
      <w:r w:rsidR="0059538B">
        <w:rPr>
          <w:noProof/>
        </w:rPr>
        <w:t>(147)</w:t>
      </w:r>
      <w:r w:rsidR="0059538B">
        <w:fldChar w:fldCharType="end"/>
      </w:r>
      <w:r>
        <w:t xml:space="preserve"> to </w:t>
      </w:r>
      <w:r w:rsidR="00D500C3">
        <w:t xml:space="preserve">C-C </w:t>
      </w:r>
      <w:r>
        <w:t>chemokine</w:t>
      </w:r>
      <w:r w:rsidR="00D500C3">
        <w:t xml:space="preserve"> (CCL) or C-X-C chemokine (CXCL) ligand</w:t>
      </w:r>
      <w:r>
        <w:t>s and signalling molecules (</w:t>
      </w:r>
      <w:proofErr w:type="spellStart"/>
      <w:r w:rsidRPr="007C5378">
        <w:rPr>
          <w:i/>
        </w:rPr>
        <w:t>viz</w:t>
      </w:r>
      <w:proofErr w:type="spellEnd"/>
      <w:r>
        <w:t xml:space="preserve">: CCL20, CCL2, CCL5, </w:t>
      </w:r>
      <w:r w:rsidRPr="00EC1D93">
        <w:t>CX3CL1</w:t>
      </w:r>
      <w:r>
        <w:t xml:space="preserve">, CXCL8, CXCL-16, IL-6R, </w:t>
      </w:r>
      <w:proofErr w:type="spellStart"/>
      <w:r>
        <w:t>amphiregulin</w:t>
      </w:r>
      <w:proofErr w:type="spellEnd"/>
      <w:r>
        <w:t>, TNFα and heparin-binding EGF-like growth factor)</w:t>
      </w:r>
      <w:r w:rsidR="0059538B">
        <w:fldChar w:fldCharType="begin">
          <w:fldData xml:space="preserve">PEVuZE5vdGU+PENpdGU+PEF1dGhvcj5FZHdhcmRzPC9BdXRob3I+PFllYXI+MjAwODwvWWVhcj48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M2NzgtODU8L3BhZ2VzPjx2b2x1bWU+MTcyPC92b2x1bWU+PG51bWJl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7IEdSSUFDIFJlc2VhcmNoIEluc3RpdHV0ZSwgVW5p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TIwNjwv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</w:fldData>
        </w:fldChar>
      </w:r>
      <w:r w:rsidR="0059538B">
        <w:instrText xml:space="preserve"> ADDIN EN.CITE </w:instrText>
      </w:r>
      <w:r w:rsidR="0059538B">
        <w:fldChar w:fldCharType="begin">
          <w:fldData xml:space="preserve">PEVuZE5vdGU+PENpdGU+PEF1dGhvcj5FZHdhcmRzPC9BdXRob3I+PFllYXI+MjAwODwvWWVhcj48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M2NzgtODU8L3BhZ2VzPjx2b2x1bWU+MTcyPC92b2x1bWU+PG51bWJl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7IEdSSUFDIFJlc2VhcmNoIEluc3RpdHV0ZSwgVW5p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TIwNjwv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48, 148-151)</w:t>
      </w:r>
      <w:r w:rsidR="0059538B">
        <w:fldChar w:fldCharType="end"/>
      </w:r>
      <w:r>
        <w:t xml:space="preserve">.  </w:t>
      </w:r>
    </w:p>
    <w:p w14:paraId="69C493C3" w14:textId="77777777" w:rsidR="00EA4125" w:rsidRDefault="00EA4125" w:rsidP="0095005F">
      <w:pPr>
        <w:spacing w:line="480" w:lineRule="auto"/>
        <w:rPr>
          <w:b/>
        </w:rPr>
      </w:pPr>
    </w:p>
    <w:p w14:paraId="16104194" w14:textId="35CCE782" w:rsidR="006A07EB" w:rsidRPr="006F5744" w:rsidRDefault="006A07EB" w:rsidP="0095005F">
      <w:pPr>
        <w:spacing w:line="480" w:lineRule="auto"/>
        <w:rPr>
          <w:u w:val="single"/>
        </w:rPr>
      </w:pPr>
      <w:r w:rsidRPr="006F5744">
        <w:rPr>
          <w:u w:val="single"/>
        </w:rPr>
        <w:t>Group 1 HDM Allergens and Intercellular Adhesion</w:t>
      </w:r>
    </w:p>
    <w:p w14:paraId="5FCC61AF" w14:textId="02640D61" w:rsidR="00DD7DA6" w:rsidRDefault="00DD7DA6" w:rsidP="00DD7DA6">
      <w:pPr>
        <w:spacing w:line="480" w:lineRule="auto"/>
        <w:jc w:val="both"/>
      </w:pPr>
      <w:r w:rsidRPr="00667629">
        <w:t xml:space="preserve">Another </w:t>
      </w:r>
      <w:r>
        <w:t>significant</w:t>
      </w:r>
      <w:r w:rsidRPr="00667629">
        <w:t xml:space="preserve"> target of ADAM 10 is E-cadherin.</w:t>
      </w:r>
      <w:r>
        <w:t xml:space="preserve">  Antigen-presenting DCs are regulated by epithelial cells through E-cadherin in an inverse relationship with TSLP expression </w:t>
      </w:r>
      <w:r w:rsidR="0059538B">
        <w:fldChar w:fldCharType="begin">
          <w:fldData xml:space="preserve">PEVuZE5vdGU+PENpdGU+PEF1dGhvcj5OYXdpam48L0F1dGhvcj48WWVhcj4yMDExPC9ZZWFyPjxS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zY3OC04NTwvcGFnZXM+PHZvbHVtZT4xNzg8L3ZvbHVtZT48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</w:fldData>
        </w:fldChar>
      </w:r>
      <w:r w:rsidR="0059538B">
        <w:instrText xml:space="preserve"> ADDIN EN.CITE </w:instrText>
      </w:r>
      <w:r w:rsidR="0059538B">
        <w:fldChar w:fldCharType="begin">
          <w:fldData xml:space="preserve">PEVuZE5vdGU+PENpdGU+PEF1dGhvcj5OYXdpam48L0F1dGhvcj48WWVhcj4yMDExPC9ZZWFyPjxS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zY3OC04NTwvcGFnZXM+PHZvbHVtZT4xNzg8L3ZvbHVtZT48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</w:fldData>
        </w:fldChar>
      </w:r>
      <w:r w:rsidR="0059538B">
        <w:instrText xml:space="preserve"> ADDIN EN.CITE.DATA </w:instrText>
      </w:r>
      <w:r w:rsidR="0059538B">
        <w:fldChar w:fldCharType="end"/>
      </w:r>
      <w:r w:rsidR="0059538B">
        <w:fldChar w:fldCharType="separate"/>
      </w:r>
      <w:r w:rsidR="0059538B">
        <w:rPr>
          <w:noProof/>
        </w:rPr>
        <w:t>(152, 153)</w:t>
      </w:r>
      <w:r w:rsidR="0059538B">
        <w:fldChar w:fldCharType="end"/>
      </w:r>
      <w:r>
        <w:t>.  Analogously, E-cadherin is a binding partner of killer cell lectin-like receptor sub-family G, member 1 (KLRG-1) expressed by ILC2s and ligation of KLRG-1 exerts checkpoint control over IL-5 and IL-13</w:t>
      </w:r>
      <w:r w:rsidRPr="003F1758">
        <w:t xml:space="preserve"> </w:t>
      </w:r>
      <w:r>
        <w:t xml:space="preserve">production by ILC2s, an early innate step in allergy initiation </w:t>
      </w:r>
      <w:r w:rsidR="0059538B">
        <w:fldChar w:fldCharType="begin">
          <w:fldData xml:space="preserve">PEVuZE5vdGU+PENpdGU+PEF1dGhvcj5TYWxpbWk8L0F1dGhvcj48WWVhcj4yMDEzPC9ZZWFyPjxS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I5MzktNTA8L3BhZ2VzPjx2b2x1bWU+MjEw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</w:fldData>
        </w:fldChar>
      </w:r>
      <w:r w:rsidR="0059538B">
        <w:instrText xml:space="preserve"> ADDIN EN.CITE </w:instrText>
      </w:r>
      <w:r w:rsidR="0059538B">
        <w:fldChar w:fldCharType="begin">
          <w:fldData xml:space="preserve">PEVuZE5vdGU+PENpdGU+PEF1dGhvcj5TYWxpbWk8L0F1dGhvcj48WWVhcj4yMDEzPC9ZZWFyPjxS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I5MzktNTA8L3BhZ2VzPjx2b2x1bWU+MjEw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154)</w:t>
      </w:r>
      <w:r w:rsidR="0059538B">
        <w:fldChar w:fldCharType="end"/>
      </w:r>
      <w:r w:rsidRPr="007C1A93">
        <w:t xml:space="preserve"> </w:t>
      </w:r>
      <w:r>
        <w:t>(</w:t>
      </w:r>
      <w:r>
        <w:rPr>
          <w:b/>
        </w:rPr>
        <w:t>Figure 2</w:t>
      </w:r>
      <w:r w:rsidRPr="005E47F2">
        <w:t>)</w:t>
      </w:r>
      <w:r>
        <w:t>.</w:t>
      </w:r>
    </w:p>
    <w:p w14:paraId="5AA4A0DA" w14:textId="77777777" w:rsidR="00DD7DA6" w:rsidRDefault="00DD7DA6" w:rsidP="00DD7DA6">
      <w:pPr>
        <w:spacing w:line="480" w:lineRule="auto"/>
        <w:jc w:val="both"/>
      </w:pPr>
    </w:p>
    <w:p w14:paraId="14B495EE" w14:textId="63E803EB" w:rsidR="00201309" w:rsidRDefault="00F276C4" w:rsidP="0095005F">
      <w:pPr>
        <w:spacing w:line="480" w:lineRule="auto"/>
      </w:pPr>
      <w:r>
        <w:t>Occludin and the claudin family of transmembrane adhesion proteins of tight junctions are targets of HDM protease allergens</w:t>
      </w:r>
      <w:r w:rsidR="00607889">
        <w:t xml:space="preserve"> </w:t>
      </w:r>
      <w:r w:rsidR="0059538B">
        <w:fldChar w:fldCharType="begin">
          <w:fldData xml:space="preserve">PEVuZE5vdGU+PENpdGU+PEF1dGhvcj5aaGFuZzwvQXV0aG9yPjxZZWFyPjIwMTg8L1llYXI+PFJl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</w:fldData>
        </w:fldChar>
      </w:r>
      <w:r w:rsidR="0059538B">
        <w:instrText xml:space="preserve"> ADDIN EN.CITE </w:instrText>
      </w:r>
      <w:r w:rsidR="0059538B">
        <w:fldChar w:fldCharType="begin">
          <w:fldData xml:space="preserve">PEVuZE5vdGU+PENpdGU+PEF1dGhvcj5aaGFuZzwvQXV0aG9yPjxZZWFyPjIwMTg8L1llYXI+PFJl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</w:fldData>
        </w:fldChar>
      </w:r>
      <w:r w:rsidR="0059538B">
        <w:instrText xml:space="preserve"> ADDIN EN.CITE.DATA </w:instrText>
      </w:r>
      <w:r w:rsidR="0059538B">
        <w:fldChar w:fldCharType="end"/>
      </w:r>
      <w:r w:rsidR="0059538B">
        <w:fldChar w:fldCharType="separate"/>
      </w:r>
      <w:r w:rsidR="0059538B">
        <w:rPr>
          <w:noProof/>
        </w:rPr>
        <w:t>(2, 41)</w:t>
      </w:r>
      <w:r w:rsidR="0059538B">
        <w:fldChar w:fldCharType="end"/>
      </w:r>
      <w:r w:rsidR="00B87864" w:rsidRPr="00B87864">
        <w:t xml:space="preserve"> </w:t>
      </w:r>
      <w:r w:rsidR="00B87864">
        <w:t>(</w:t>
      </w:r>
      <w:r w:rsidR="00B87864">
        <w:rPr>
          <w:b/>
        </w:rPr>
        <w:t>Figure 2</w:t>
      </w:r>
      <w:r w:rsidR="00B87864" w:rsidRPr="005E47F2">
        <w:t>)</w:t>
      </w:r>
      <w:r>
        <w:t xml:space="preserve">.  </w:t>
      </w:r>
      <w:r w:rsidR="00201309">
        <w:t>These discoveries arose from studies in human airway epithelial cells exposed to HDM faecal pellets at an air-liquid interface.  Mechanistic investigations (studies of epithelial permeability in relation to biochemical events and quantitative changes in expression of discrete proteins</w:t>
      </w:r>
      <w:r w:rsidR="000131E9">
        <w:t>) were undertaken with HDM extracts and purified allergen</w:t>
      </w:r>
      <w:r w:rsidR="00363B40">
        <w:t xml:space="preserve"> under conditions which attempted to achieve a realistic mimicry of allergen concentrations in airway surface liquid (ASL)</w:t>
      </w:r>
      <w:r w:rsidR="00AC2770">
        <w:t xml:space="preserve"> </w:t>
      </w:r>
      <w:r w:rsidR="0059538B">
        <w:fldChar w:fldCharType="begin">
          <w:fldData xml:space="preserve">PEVuZE5vdGU+PENpdGU+PEF1dGhvcj5XYW48L0F1dGhvcj48WWVhcj4xOTk5PC9ZZWFyPjxSZWNO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xMjMtMzM8L3BhZ2VzPjx2b2x1bWU+MTA0PC92b2x1bWU+PG51bWJlcj4xPC9udW1iZXI+PGtl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</w:fldData>
        </w:fldChar>
      </w:r>
      <w:r w:rsidR="0059538B">
        <w:instrText xml:space="preserve"> ADDIN EN.CITE </w:instrText>
      </w:r>
      <w:r w:rsidR="0059538B">
        <w:fldChar w:fldCharType="begin">
          <w:fldData xml:space="preserve">PEVuZE5vdGU+PENpdGU+PEF1dGhvcj5XYW48L0F1dGhvcj48WWVhcj4xOTk5PC9ZZWFyPjxSZWNO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xMjMtMzM8L3BhZ2VzPjx2b2x1bWU+MTA0PC92b2x1bWU+PG51bWJlcj4xPC9udW1iZXI+PGtl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155)</w:t>
      </w:r>
      <w:r w:rsidR="0059538B">
        <w:fldChar w:fldCharType="end"/>
      </w:r>
      <w:r w:rsidR="00B33A44">
        <w:t xml:space="preserve">.  These solution phase studies were conducted in serum-free conditions which resemble the composition of </w:t>
      </w:r>
      <w:r w:rsidR="00414527">
        <w:t>ASL</w:t>
      </w:r>
      <w:r w:rsidR="00B33A44">
        <w:t xml:space="preserve">.  However, the activation of plasma proteins by cysteine and </w:t>
      </w:r>
      <w:r w:rsidR="00B33A44">
        <w:lastRenderedPageBreak/>
        <w:t>serine peptidase HDM allergens suggests that junctional adhesion may be affected by a more diverse array of factors</w:t>
      </w:r>
      <w:r w:rsidR="002F642F">
        <w:t xml:space="preserve"> in active disease</w:t>
      </w:r>
      <w:r w:rsidR="00000F43">
        <w:t xml:space="preserve"> </w:t>
      </w:r>
      <w:r w:rsidR="0059538B">
        <w:fldChar w:fldCharType="begin"/>
      </w:r>
      <w:r w:rsidR="0059538B">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fldChar w:fldCharType="separate"/>
      </w:r>
      <w:r w:rsidR="0059538B">
        <w:rPr>
          <w:noProof/>
        </w:rPr>
        <w:t>(1)</w:t>
      </w:r>
      <w:r w:rsidR="0059538B">
        <w:fldChar w:fldCharType="end"/>
      </w:r>
      <w:r w:rsidR="00B33A44">
        <w:t>.</w:t>
      </w:r>
      <w:r w:rsidR="00201309">
        <w:t xml:space="preserve"> </w:t>
      </w:r>
    </w:p>
    <w:p w14:paraId="6B378DE1" w14:textId="77777777" w:rsidR="00201309" w:rsidRDefault="00201309" w:rsidP="0095005F">
      <w:pPr>
        <w:spacing w:line="480" w:lineRule="auto"/>
      </w:pPr>
    </w:p>
    <w:p w14:paraId="1C83E9C5" w14:textId="017E06DF" w:rsidR="002C0E38" w:rsidRDefault="00F276C4" w:rsidP="0095005F">
      <w:pPr>
        <w:spacing w:line="480" w:lineRule="auto"/>
      </w:pPr>
      <w:r>
        <w:t>A recent study</w:t>
      </w:r>
      <w:r w:rsidR="001F3EA8">
        <w:t xml:space="preserve"> has further </w:t>
      </w:r>
      <w:r w:rsidR="0084079F">
        <w:t>highlighted</w:t>
      </w:r>
      <w:r w:rsidR="001F3EA8">
        <w:t xml:space="preserve"> the</w:t>
      </w:r>
      <w:r w:rsidR="003F1758">
        <w:t>ir</w:t>
      </w:r>
      <w:r w:rsidR="001F3EA8">
        <w:t xml:space="preserve"> proteolytic vulnerability by using</w:t>
      </w:r>
      <w:r>
        <w:t xml:space="preserve"> the first extracellular loop of claudin 1 as a model of claudin family members </w:t>
      </w:r>
      <w:r w:rsidR="00A44B45">
        <w:t>which perform</w:t>
      </w:r>
      <w:r>
        <w:t xml:space="preserve"> a ‘sealing’ </w:t>
      </w:r>
      <w:r w:rsidR="00593F6C">
        <w:t>function</w:t>
      </w:r>
      <w:r w:rsidR="001F3EA8">
        <w:t xml:space="preserve"> (</w:t>
      </w:r>
      <w:proofErr w:type="spellStart"/>
      <w:r w:rsidR="001F3EA8" w:rsidRPr="001321B0">
        <w:rPr>
          <w:i/>
        </w:rPr>
        <w:t>viz</w:t>
      </w:r>
      <w:proofErr w:type="spellEnd"/>
      <w:r w:rsidR="001F3EA8">
        <w:t>: claudins-1, -3, -4, -5, -7 and -18</w:t>
      </w:r>
      <w:r w:rsidR="00E467E6">
        <w:t>,</w:t>
      </w:r>
      <w:r w:rsidR="001F3EA8">
        <w:t xml:space="preserve"> which are well-expressed in airway epithelium</w:t>
      </w:r>
      <w:r w:rsidR="00A44B45">
        <w:t>)</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1F3EA8">
        <w:t xml:space="preserve">.  </w:t>
      </w:r>
      <w:r w:rsidR="006F1933">
        <w:t>Examination of cleavage by Der p 1 revealed a</w:t>
      </w:r>
      <w:r w:rsidR="00680929">
        <w:t xml:space="preserve"> conserved</w:t>
      </w:r>
      <w:r w:rsidR="006F1933">
        <w:t xml:space="preserve"> </w:t>
      </w:r>
      <w:proofErr w:type="spellStart"/>
      <w:r w:rsidR="006F1933">
        <w:t>Leu-Leu</w:t>
      </w:r>
      <w:proofErr w:type="spellEnd"/>
      <w:r w:rsidR="006F1933">
        <w:t xml:space="preserve"> dyad within the claudin repertoire of human airway epithelial cells and which is also a known Der p 1 cleavage site in occludin</w:t>
      </w:r>
      <w:r w:rsidR="005C55FC">
        <w:t xml:space="preserve">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6F1933">
        <w:t xml:space="preserve">.  </w:t>
      </w:r>
      <w:r w:rsidR="002751EC">
        <w:t xml:space="preserve">This suggests that occludin and lung-expressed claudins have a cleavable ‘hot spot’ </w:t>
      </w:r>
      <w:r w:rsidR="00A141A9">
        <w:t xml:space="preserve">which </w:t>
      </w:r>
      <w:r w:rsidR="00154E57">
        <w:t>render</w:t>
      </w:r>
      <w:r w:rsidR="00A141A9">
        <w:t>s</w:t>
      </w:r>
      <w:r w:rsidR="002751EC">
        <w:t xml:space="preserve"> them particularly vulnerable to Der p 1</w:t>
      </w:r>
      <w:r w:rsidR="00607889">
        <w:t xml:space="preserve"> </w:t>
      </w:r>
      <w:r w:rsidR="0059538B">
        <w:fldChar w:fldCharType="begin">
          <w:fldData xml:space="preserve">PEVuZE5vdGU+PENpdGU+PEF1dGhvcj5aaGFuZzwvQXV0aG9yPjxZZWFyPjIwMTg8L1llYXI+PFJl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</w:fldData>
        </w:fldChar>
      </w:r>
      <w:r w:rsidR="0059538B">
        <w:instrText xml:space="preserve"> ADDIN EN.CITE </w:instrText>
      </w:r>
      <w:r w:rsidR="0059538B">
        <w:fldChar w:fldCharType="begin">
          <w:fldData xml:space="preserve">PEVuZE5vdGU+PENpdGU+PEF1dGhvcj5aaGFuZzwvQXV0aG9yPjxZZWFyPjIwMTg8L1llYXI+PFJl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</w:fldData>
        </w:fldChar>
      </w:r>
      <w:r w:rsidR="0059538B">
        <w:instrText xml:space="preserve"> ADDIN EN.CITE.DATA </w:instrText>
      </w:r>
      <w:r w:rsidR="0059538B">
        <w:fldChar w:fldCharType="end"/>
      </w:r>
      <w:r w:rsidR="0059538B">
        <w:fldChar w:fldCharType="separate"/>
      </w:r>
      <w:r w:rsidR="0059538B">
        <w:rPr>
          <w:noProof/>
        </w:rPr>
        <w:t>(2)</w:t>
      </w:r>
      <w:r w:rsidR="0059538B">
        <w:fldChar w:fldCharType="end"/>
      </w:r>
      <w:r w:rsidR="002751EC">
        <w:t xml:space="preserve">. </w:t>
      </w:r>
      <w:r w:rsidR="006F1933">
        <w:t xml:space="preserve"> </w:t>
      </w:r>
    </w:p>
    <w:p w14:paraId="3AAB5F4F" w14:textId="77777777" w:rsidR="002C0E38" w:rsidRDefault="002C0E38" w:rsidP="0095005F">
      <w:pPr>
        <w:spacing w:line="480" w:lineRule="auto"/>
      </w:pPr>
    </w:p>
    <w:p w14:paraId="1974F836" w14:textId="77777777" w:rsidR="0022758C" w:rsidRPr="006F5744" w:rsidRDefault="0022758C" w:rsidP="0095005F">
      <w:pPr>
        <w:spacing w:line="480" w:lineRule="auto"/>
        <w:jc w:val="both"/>
        <w:rPr>
          <w:u w:val="single"/>
        </w:rPr>
      </w:pPr>
      <w:r w:rsidRPr="006F5744">
        <w:rPr>
          <w:u w:val="single"/>
        </w:rPr>
        <w:t>HDM Allergens of Groups 3, 6 and 9</w:t>
      </w:r>
    </w:p>
    <w:p w14:paraId="1435FD84" w14:textId="7DB81EE7" w:rsidR="006B0834" w:rsidRDefault="0022758C" w:rsidP="0095005F">
      <w:pPr>
        <w:spacing w:line="480" w:lineRule="auto"/>
        <w:jc w:val="both"/>
      </w:pPr>
      <w:r>
        <w:t xml:space="preserve">These 25-28 kDa serine peptidases evoke variable immunoreactivity in patients.  </w:t>
      </w:r>
      <w:r w:rsidR="00C8596E">
        <w:t>Group 3 HDM a</w:t>
      </w:r>
      <w:r>
        <w:t xml:space="preserve">llergens have tryptic specificity, </w:t>
      </w:r>
      <w:r w:rsidR="00C8596E">
        <w:t xml:space="preserve">while </w:t>
      </w:r>
      <w:r>
        <w:t xml:space="preserve">group 6 are </w:t>
      </w:r>
      <w:proofErr w:type="spellStart"/>
      <w:r>
        <w:t>chymotryptic</w:t>
      </w:r>
      <w:proofErr w:type="spellEnd"/>
      <w:r w:rsidR="00C8596E">
        <w:t>.  L</w:t>
      </w:r>
      <w:r>
        <w:t>ess is known about the</w:t>
      </w:r>
      <w:r w:rsidRPr="005B2118">
        <w:t xml:space="preserve"> </w:t>
      </w:r>
      <w:proofErr w:type="spellStart"/>
      <w:r>
        <w:t>collagenolytic</w:t>
      </w:r>
      <w:proofErr w:type="spellEnd"/>
      <w:r>
        <w:t xml:space="preserve"> serine peptidases of group 9</w:t>
      </w:r>
      <w:r w:rsidR="005C55FC">
        <w:t xml:space="preserve"> </w:t>
      </w:r>
      <w:r w:rsidR="0059538B">
        <w:fldChar w:fldCharType="begin"/>
      </w:r>
      <w:r w:rsidR="0059538B">
        <w:instrText xml:space="preserve"> ADDIN EN.CITE &lt;EndNote&gt;&lt;Cite&gt;&lt;Author&gt;Stewart&lt;/Author&gt;&lt;Year&gt;2014&lt;/Year&gt;&lt;RecNum&gt;103&lt;/RecNum&gt;&lt;DisplayText&gt;(71)&lt;/DisplayText&gt;&lt;record&gt;&lt;rec-number&gt;103&lt;/rec-number&gt;&lt;foreign-keys&gt;&lt;key app="EN" db-id="05299pfscx2ztxe5vr8vez929epvvdsdffea" timestamp="1532595776"&gt;103&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59538B">
        <w:fldChar w:fldCharType="separate"/>
      </w:r>
      <w:r w:rsidR="0059538B">
        <w:rPr>
          <w:noProof/>
        </w:rPr>
        <w:t>(71)</w:t>
      </w:r>
      <w:r w:rsidR="0059538B">
        <w:fldChar w:fldCharType="end"/>
      </w:r>
      <w:r>
        <w:t>.  The</w:t>
      </w:r>
      <w:r w:rsidR="00C81735">
        <w:t>se</w:t>
      </w:r>
      <w:r>
        <w:t xml:space="preserve"> serine peptidase allergens cleave epithelial TJs, activate PARs</w:t>
      </w:r>
      <w:r w:rsidR="00C739E4">
        <w:t xml:space="preserve"> (</w:t>
      </w:r>
      <w:r>
        <w:t>especially PAR</w:t>
      </w:r>
      <w:r w:rsidR="00A5579A">
        <w:t>-</w:t>
      </w:r>
      <w:r>
        <w:t xml:space="preserve">2 which is up-regulated in asthmatic airways </w:t>
      </w:r>
      <w:r w:rsidR="0059538B">
        <w:fldChar w:fldCharType="begin">
          <w:fldData xml:space="preserve">PEVuZE5vdGU+PENpdGU+PEF1dGhvcj5BbGxhcmQ8L0F1dGhvcj48WWVhcj4yMDE0PC9ZZWFyPjxS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k0NTwvcGFnZXM+PHZvbHVtZT45PC92b2x1bWU+PG51bWJl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</w:fldData>
        </w:fldChar>
      </w:r>
      <w:r w:rsidR="0059538B">
        <w:instrText xml:space="preserve"> ADDIN EN.CITE </w:instrText>
      </w:r>
      <w:r w:rsidR="0059538B">
        <w:fldChar w:fldCharType="begin">
          <w:fldData xml:space="preserve">PEVuZE5vdGU+PENpdGU+PEF1dGhvcj5BbGxhcmQ8L0F1dGhvcj48WWVhcj4yMDE0PC9ZZWFyPjxS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k0NTwvcGFnZXM+PHZvbHVtZT45PC92b2x1bWU+PG51bWJl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</w:fldData>
        </w:fldChar>
      </w:r>
      <w:r w:rsidR="0059538B">
        <w:instrText xml:space="preserve"> ADDIN EN.CITE.DATA </w:instrText>
      </w:r>
      <w:r w:rsidR="0059538B">
        <w:fldChar w:fldCharType="end"/>
      </w:r>
      <w:r w:rsidR="0059538B">
        <w:fldChar w:fldCharType="separate"/>
      </w:r>
      <w:r w:rsidR="0059538B">
        <w:rPr>
          <w:noProof/>
        </w:rPr>
        <w:t>(156)</w:t>
      </w:r>
      <w:r w:rsidR="0059538B">
        <w:fldChar w:fldCharType="end"/>
      </w:r>
      <w:r w:rsidR="00C739E4">
        <w:t>)</w:t>
      </w:r>
      <w:r>
        <w:t>, and induce cytokine</w:t>
      </w:r>
      <w:r w:rsidRPr="005B2118">
        <w:t xml:space="preserve"> </w:t>
      </w:r>
      <w:r>
        <w:t xml:space="preserve">release </w:t>
      </w:r>
      <w:r w:rsidR="0059538B">
        <w:fldChar w:fldCharType="begin">
          <w:fldData xml:space="preserve">PEVuZE5vdGU+PENpdGU+PEF1dGhvcj5aaGFuZzwvQXV0aG9yPjxZZWFyPjIwMTg8L1llYXI+PFJl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</w:fldData>
        </w:fldChar>
      </w:r>
      <w:r w:rsidR="0059538B">
        <w:instrText xml:space="preserve"> ADDIN EN.CITE </w:instrText>
      </w:r>
      <w:r w:rsidR="0059538B">
        <w:fldChar w:fldCharType="begin">
          <w:fldData xml:space="preserve">PEVuZE5vdGU+PENpdGU+PEF1dGhvcj5aaGFuZzwvQXV0aG9yPjxZZWFyPjIwMTg8L1llYXI+PFJl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</w:fldData>
        </w:fldChar>
      </w:r>
      <w:r w:rsidR="0059538B">
        <w:instrText xml:space="preserve"> ADDIN EN.CITE.DATA </w:instrText>
      </w:r>
      <w:r w:rsidR="0059538B">
        <w:fldChar w:fldCharType="end"/>
      </w:r>
      <w:r w:rsidR="0059538B">
        <w:fldChar w:fldCharType="separate"/>
      </w:r>
      <w:r w:rsidR="0059538B">
        <w:rPr>
          <w:noProof/>
        </w:rPr>
        <w:t>(1, 41)</w:t>
      </w:r>
      <w:r w:rsidR="0059538B">
        <w:fldChar w:fldCharType="end"/>
      </w:r>
      <w:r>
        <w:t xml:space="preserve">.  </w:t>
      </w:r>
      <w:r w:rsidR="006B0834">
        <w:t>In mast cells, Der p 3 operates Ca</w:t>
      </w:r>
      <w:r w:rsidR="006B0834" w:rsidRPr="00A20771">
        <w:rPr>
          <w:vertAlign w:val="superscript"/>
        </w:rPr>
        <w:t>2+</w:t>
      </w:r>
      <w:r w:rsidR="006B0834">
        <w:t xml:space="preserve"> release-activated Ca</w:t>
      </w:r>
      <w:r w:rsidR="006B0834" w:rsidRPr="00A20771">
        <w:rPr>
          <w:vertAlign w:val="superscript"/>
        </w:rPr>
        <w:t>2+</w:t>
      </w:r>
      <w:r w:rsidR="006B0834">
        <w:t xml:space="preserve"> channels (CRAC) through PAR</w:t>
      </w:r>
      <w:r w:rsidR="00054B47">
        <w:t>-</w:t>
      </w:r>
      <w:r w:rsidR="006B0834">
        <w:t xml:space="preserve">4 cleavage </w:t>
      </w:r>
      <w:r w:rsidR="0059538B">
        <w:fldChar w:fldCharType="begin"/>
      </w:r>
      <w:r w:rsidR="0059538B">
        <w:instrText xml:space="preserve"> ADDIN EN.CITE &lt;EndNote&gt;&lt;Cite&gt;&lt;Author&gt;Lin&lt;/Author&gt;&lt;Year&gt;2018&lt;/Year&gt;&lt;RecNum&gt;96&lt;/RecNum&gt;&lt;DisplayText&gt;(157)&lt;/DisplayText&gt;&lt;record&gt;&lt;rec-number&gt;96&lt;/rec-number&gt;&lt;foreign-keys&gt;&lt;key app="EN" db-id="05299pfscx2ztxe5vr8vez929epvvdsdffea" timestamp="1531492523"&gt;96&lt;/key&gt;&lt;/foreign-keys&gt;&lt;ref-type name="Journal Article"&gt;17&lt;/ref-type&gt;&lt;contributors&gt;&lt;authors&gt;&lt;author&gt;Lin, Y. P.&lt;/author&gt;&lt;author&gt;Nelson, C.&lt;/author&gt;&lt;author&gt;Kramer, H.&lt;/author&gt;&lt;author&gt;Parekh, A. B.&lt;/author&gt;&lt;/authors&gt;&lt;/contributors&gt;&lt;auth-address&gt;Department of Physiology, Anatomy and Genetics, University of Oxford, Parks Road, Oxford OX1 3PT, UK.&amp;#xD;Department of Physiology, Anatomy and Genetics, University of Oxford, Parks Road, Oxford OX1 3PT, UK. Electronic address: anant.parekh@dpag.ox.ac.uk.&lt;/auth-address&gt;&lt;titles&gt;&lt;title&gt;The Allergen Der p3 from House Dust Mite Stimulates Store-Operated Ca(2+) Channels and Mast Cell Migration through PAR4 Receptors&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228-241 e5&lt;/pages&gt;&lt;volume&gt;70&lt;/volume&gt;&lt;number&gt;2&lt;/number&gt;&lt;dates&gt;&lt;year&gt;2018&lt;/year&gt;&lt;pub-dates&gt;&lt;date&gt;Apr 19&lt;/date&gt;&lt;/pub-dates&gt;&lt;/dates&gt;&lt;isbn&gt;1097-4164 (Electronic)&amp;#xD;1097-2765 (Linking)&lt;/isbn&gt;&lt;accession-num&gt;29677491&lt;/accession-num&gt;&lt;urls&gt;&lt;related-urls&gt;&lt;url&gt;http://www.ncbi.nlm.nih.gov/pubmed/29677491&lt;/url&gt;&lt;/related-urls&gt;&lt;/urls&gt;&lt;electronic-resource-num&gt;10.1016/j.molcel.2018.03.025&lt;/electronic-resource-num&gt;&lt;/record&gt;&lt;/Cite&gt;&lt;/EndNote&gt;</w:instrText>
      </w:r>
      <w:r w:rsidR="0059538B">
        <w:fldChar w:fldCharType="separate"/>
      </w:r>
      <w:r w:rsidR="0059538B">
        <w:rPr>
          <w:noProof/>
        </w:rPr>
        <w:t>(157)</w:t>
      </w:r>
      <w:r w:rsidR="0059538B">
        <w:fldChar w:fldCharType="end"/>
      </w:r>
      <w:r w:rsidR="006B0834">
        <w:t>.  CRAC opening is also linked to cytokine production by airway epithelial cells stimulated through PAR</w:t>
      </w:r>
      <w:r w:rsidR="00203481">
        <w:t>-</w:t>
      </w:r>
      <w:r w:rsidR="006B0834">
        <w:t>2 and other, uncharacterised, mechanisms</w:t>
      </w:r>
      <w:r w:rsidR="006B0834" w:rsidRPr="00E6553F">
        <w:t xml:space="preserve"> </w:t>
      </w:r>
      <w:r w:rsidR="006B0834">
        <w:t xml:space="preserve">by HDM extracts containing cysteine and serine peptidase activity </w:t>
      </w:r>
      <w:r w:rsidR="0059538B">
        <w:fldChar w:fldCharType="begin">
          <w:fldData xml:space="preserve">PEVuZE5vdGU+PENpdGU+PEF1dGhvcj5KYWlyYW1hbjwvQXV0aG9yPjxZZWFyPjIwMTY8L1llYXI+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zIzMTE8L3BhZ2VzPjx2b2x1bWU+Njwvdm9sdW1lPjxrZXl3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</w:fldData>
        </w:fldChar>
      </w:r>
      <w:r w:rsidR="0059538B">
        <w:instrText xml:space="preserve"> ADDIN EN.CITE </w:instrText>
      </w:r>
      <w:r w:rsidR="0059538B">
        <w:fldChar w:fldCharType="begin">
          <w:fldData xml:space="preserve">PEVuZE5vdGU+PENpdGU+PEF1dGhvcj5KYWlyYW1hbjwvQXV0aG9yPjxZZWFyPjIwMTY8L1llYXI+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zIzMTE8L3BhZ2VzPjx2b2x1bWU+Njwvdm9sdW1lPjxrZXl3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</w:fldData>
        </w:fldChar>
      </w:r>
      <w:r w:rsidR="0059538B">
        <w:instrText xml:space="preserve"> ADDIN EN.CITE.DATA </w:instrText>
      </w:r>
      <w:r w:rsidR="0059538B">
        <w:fldChar w:fldCharType="end"/>
      </w:r>
      <w:r w:rsidR="0059538B">
        <w:fldChar w:fldCharType="separate"/>
      </w:r>
      <w:r w:rsidR="0059538B">
        <w:rPr>
          <w:noProof/>
        </w:rPr>
        <w:t>(158)</w:t>
      </w:r>
      <w:r w:rsidR="0059538B">
        <w:fldChar w:fldCharType="end"/>
      </w:r>
      <w:r w:rsidR="006B0834">
        <w:t xml:space="preserve">.  Given the prothrombinase nature of group 1 HDM allergens, the uncharacterised mechanism may involve PARs </w:t>
      </w:r>
      <w:r w:rsidR="00203481">
        <w:t>-</w:t>
      </w:r>
      <w:r w:rsidR="006B0834">
        <w:t xml:space="preserve">1 and </w:t>
      </w:r>
      <w:r w:rsidR="00203481">
        <w:t>-</w:t>
      </w:r>
      <w:r w:rsidR="006B0834">
        <w:t xml:space="preserve">4 </w:t>
      </w:r>
      <w:r w:rsidR="0059538B">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instrText xml:space="preserve"> ADDIN EN.CITE </w:instrText>
      </w:r>
      <w:r w:rsidR="0059538B">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instrText xml:space="preserve"> ADDIN EN.CITE.DATA </w:instrText>
      </w:r>
      <w:r w:rsidR="0059538B">
        <w:fldChar w:fldCharType="end"/>
      </w:r>
      <w:r w:rsidR="0059538B">
        <w:fldChar w:fldCharType="separate"/>
      </w:r>
      <w:r w:rsidR="0059538B">
        <w:rPr>
          <w:noProof/>
        </w:rPr>
        <w:t>(52)</w:t>
      </w:r>
      <w:r w:rsidR="0059538B">
        <w:fldChar w:fldCharType="end"/>
      </w:r>
      <w:r w:rsidR="006B0834">
        <w:t xml:space="preserve"> and</w:t>
      </w:r>
      <w:r w:rsidR="00054B47">
        <w:t>,</w:t>
      </w:r>
      <w:r w:rsidR="006B0834">
        <w:t xml:space="preserve"> consistent with this</w:t>
      </w:r>
      <w:r w:rsidR="00054B47">
        <w:t>,</w:t>
      </w:r>
      <w:r w:rsidR="006B0834">
        <w:t xml:space="preserve"> CRAC channel inhibition prevents ROS generation.  A supporting actor may be the orphan receptor Mas-related G-protein coupled receptor X1 incriminated in PAR</w:t>
      </w:r>
      <w:r w:rsidR="00A5579A">
        <w:t>-</w:t>
      </w:r>
      <w:r w:rsidR="006B0834">
        <w:t xml:space="preserve">2-dependent responses </w:t>
      </w:r>
      <w:r w:rsidR="0059538B">
        <w:fldChar w:fldCharType="begin">
          <w:fldData xml:space="preserve">PEVuZE5vdGU+PENpdGU+PEF1dGhvcj5SZWRkeTwvQXV0aG9yPjxZZWFyPjIwMTc8L1llYXI+PFJl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zOTktMTc0MDY8L3BhZ2VzPjx2b2x1bWU+Mjky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</w:fldData>
        </w:fldChar>
      </w:r>
      <w:r w:rsidR="0059538B">
        <w:instrText xml:space="preserve"> ADDIN EN.CITE </w:instrText>
      </w:r>
      <w:r w:rsidR="0059538B">
        <w:fldChar w:fldCharType="begin">
          <w:fldData xml:space="preserve">PEVuZE5vdGU+PENpdGU+PEF1dGhvcj5SZWRkeTwvQXV0aG9yPjxZZWFyPjIwMTc8L1llYXI+PFJl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zOTktMTc0MDY8L3BhZ2VzPjx2b2x1bWU+Mjky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</w:fldData>
        </w:fldChar>
      </w:r>
      <w:r w:rsidR="0059538B">
        <w:instrText xml:space="preserve"> ADDIN EN.CITE.DATA </w:instrText>
      </w:r>
      <w:r w:rsidR="0059538B">
        <w:fldChar w:fldCharType="end"/>
      </w:r>
      <w:r w:rsidR="0059538B">
        <w:fldChar w:fldCharType="separate"/>
      </w:r>
      <w:r w:rsidR="0059538B">
        <w:rPr>
          <w:noProof/>
        </w:rPr>
        <w:t>(159)</w:t>
      </w:r>
      <w:r w:rsidR="0059538B">
        <w:fldChar w:fldCharType="end"/>
      </w:r>
      <w:r w:rsidR="006B0834">
        <w:t xml:space="preserve">. </w:t>
      </w:r>
    </w:p>
    <w:p w14:paraId="58E0F9AF" w14:textId="77777777" w:rsidR="006B0834" w:rsidRDefault="006B0834" w:rsidP="0095005F">
      <w:pPr>
        <w:spacing w:line="480" w:lineRule="auto"/>
        <w:jc w:val="both"/>
      </w:pPr>
    </w:p>
    <w:p w14:paraId="322E85F2" w14:textId="60ABB110" w:rsidR="00C65A46" w:rsidRDefault="00E735BB" w:rsidP="0095005F">
      <w:pPr>
        <w:spacing w:line="480" w:lineRule="auto"/>
        <w:jc w:val="both"/>
      </w:pPr>
      <w:r>
        <w:rPr>
          <w:b/>
        </w:rPr>
        <w:lastRenderedPageBreak/>
        <w:t xml:space="preserve">Innovative </w:t>
      </w:r>
      <w:r w:rsidR="00C65A46">
        <w:rPr>
          <w:b/>
        </w:rPr>
        <w:t>Therapeutic Interventions</w:t>
      </w:r>
    </w:p>
    <w:p w14:paraId="25B6853F" w14:textId="093CC7D7" w:rsidR="00D037B0" w:rsidRDefault="000617B6" w:rsidP="00234355">
      <w:pPr>
        <w:spacing w:line="480" w:lineRule="auto"/>
        <w:jc w:val="both"/>
      </w:pPr>
      <w:r>
        <w:t xml:space="preserve">Novel approaches which target selected checkpoints in disease development are attractive propositions because of their potential to staunch </w:t>
      </w:r>
      <w:r w:rsidR="00B14BAB">
        <w:t xml:space="preserve">complex </w:t>
      </w:r>
      <w:r w:rsidR="005B74CB">
        <w:t xml:space="preserve">downstream </w:t>
      </w:r>
      <w:r w:rsidR="00775E93">
        <w:t xml:space="preserve">effector </w:t>
      </w:r>
      <w:r w:rsidR="005B74CB">
        <w:t>cascades</w:t>
      </w:r>
      <w:r w:rsidR="00B14BAB">
        <w:t xml:space="preserve"> near their points of initiation.  The </w:t>
      </w:r>
      <w:r w:rsidR="0061227D">
        <w:t>aim of this strategy</w:t>
      </w:r>
      <w:r w:rsidR="00B14BAB">
        <w:t xml:space="preserve"> is </w:t>
      </w:r>
      <w:r w:rsidR="0061227D">
        <w:t>to circumvent</w:t>
      </w:r>
      <w:r w:rsidR="00B14BAB">
        <w:t xml:space="preserve"> </w:t>
      </w:r>
      <w:r w:rsidR="0061227D">
        <w:t>the limitations of downstream interventions</w:t>
      </w:r>
      <w:r w:rsidR="0061227D" w:rsidRPr="00C071F1">
        <w:t xml:space="preserve"> </w:t>
      </w:r>
      <w:r w:rsidR="00C071F1">
        <w:t>by</w:t>
      </w:r>
      <w:r w:rsidR="00B14BAB">
        <w:t xml:space="preserve"> targeting </w:t>
      </w:r>
      <w:r w:rsidR="0061227D">
        <w:t>these</w:t>
      </w:r>
      <w:r w:rsidR="00B14BAB">
        <w:t xml:space="preserve"> checkpoints, or the processes which activate them.</w:t>
      </w:r>
      <w:r w:rsidR="0061227D">
        <w:t xml:space="preserve">  Although conceptually simple there are</w:t>
      </w:r>
      <w:r w:rsidR="006C51E1">
        <w:t>, however,</w:t>
      </w:r>
      <w:r w:rsidR="0061227D">
        <w:t xml:space="preserve"> significant hurdles to achieving clinical success.   Direct modulation of effector pathway checkpoints may be associated with unintended consequences, resulting in an unattractive safety profile, whereas interventions based on activator mechanisms </w:t>
      </w:r>
      <w:r w:rsidR="00623BA2">
        <w:t>requires a clinically significant target which</w:t>
      </w:r>
      <w:r w:rsidR="006C51E1">
        <w:t xml:space="preserve"> influences a broad range of allergic disease.</w:t>
      </w:r>
      <w:r w:rsidR="0061227D">
        <w:t xml:space="preserve">   </w:t>
      </w:r>
    </w:p>
    <w:p w14:paraId="48F40D38" w14:textId="77777777" w:rsidR="00D037B0" w:rsidRDefault="00D037B0" w:rsidP="00234355">
      <w:pPr>
        <w:spacing w:line="480" w:lineRule="auto"/>
        <w:jc w:val="both"/>
      </w:pPr>
    </w:p>
    <w:p w14:paraId="1C6FA35A" w14:textId="42FCA134" w:rsidR="00B14BAB" w:rsidRDefault="00F33F8F" w:rsidP="00234355">
      <w:pPr>
        <w:spacing w:line="480" w:lineRule="auto"/>
        <w:jc w:val="both"/>
      </w:pPr>
      <w:r>
        <w:t>Although t</w:t>
      </w:r>
      <w:r w:rsidR="00D037B0">
        <w:t>herapeutic strategies</w:t>
      </w:r>
      <w:r>
        <w:t xml:space="preserve"> </w:t>
      </w:r>
      <w:r w:rsidR="00D037B0">
        <w:t xml:space="preserve">based on </w:t>
      </w:r>
      <w:r>
        <w:t xml:space="preserve">modifying PAMP recognition or PRR responses in HDM allergy remain relatively untested in the clinic, </w:t>
      </w:r>
      <w:r w:rsidR="00A9092D">
        <w:t>promising</w:t>
      </w:r>
      <w:r>
        <w:t xml:space="preserve"> data have been obtained in preclinical models. </w:t>
      </w:r>
      <w:r w:rsidR="007365C9">
        <w:t xml:space="preserve"> </w:t>
      </w:r>
      <w:r w:rsidR="00A9092D">
        <w:t>For example, a</w:t>
      </w:r>
      <w:r w:rsidR="007365C9">
        <w:t xml:space="preserve">irway delivery of a TLR4 antagonist (LPS from </w:t>
      </w:r>
      <w:proofErr w:type="spellStart"/>
      <w:r w:rsidR="007365C9">
        <w:rPr>
          <w:i/>
        </w:rPr>
        <w:t>Rhodobacter</w:t>
      </w:r>
      <w:proofErr w:type="spellEnd"/>
      <w:r w:rsidR="007365C9">
        <w:rPr>
          <w:i/>
        </w:rPr>
        <w:t xml:space="preserve"> </w:t>
      </w:r>
      <w:proofErr w:type="spellStart"/>
      <w:r w:rsidR="007365C9">
        <w:rPr>
          <w:i/>
        </w:rPr>
        <w:t>sphaeroides</w:t>
      </w:r>
      <w:proofErr w:type="spellEnd"/>
      <w:r w:rsidR="007365C9">
        <w:t xml:space="preserve">) impaired HDM-induced lung inflammation </w:t>
      </w:r>
      <w:r w:rsidR="0059538B">
        <w:fldChar w:fldCharType="begin">
          <w:fldData xml:space="preserve">PEVuZE5vdGU+PENpdGU+PEF1dGhvcj5IYW1tYWQ8L0F1dGhvcj48WWVhcj4yMDA5PC9ZZWFyPjxS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MC02PC9wYWdlcz48dm9sdW1lPjE1PC92b2x1bWU+PG51bWJlcj40PC9udW1i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</w:fldData>
        </w:fldChar>
      </w:r>
      <w:r w:rsidR="0059538B">
        <w:instrText xml:space="preserve"> ADDIN EN.CITE </w:instrText>
      </w:r>
      <w:r w:rsidR="0059538B">
        <w:fldChar w:fldCharType="begin">
          <w:fldData xml:space="preserve">PEVuZE5vdGU+PENpdGU+PEF1dGhvcj5IYW1tYWQ8L0F1dGhvcj48WWVhcj4yMDA5PC9ZZWFyPjxS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QxMC02PC9wYWdlcz48dm9sdW1lPjE1PC92b2x1bWU+PG51bWJlcj40PC9udW1i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</w:fldData>
        </w:fldChar>
      </w:r>
      <w:r w:rsidR="0059538B">
        <w:instrText xml:space="preserve"> ADDIN EN.CITE.DATA </w:instrText>
      </w:r>
      <w:r w:rsidR="0059538B">
        <w:fldChar w:fldCharType="end"/>
      </w:r>
      <w:r w:rsidR="0059538B">
        <w:fldChar w:fldCharType="separate"/>
      </w:r>
      <w:r w:rsidR="0059538B">
        <w:rPr>
          <w:noProof/>
        </w:rPr>
        <w:t>(21)</w:t>
      </w:r>
      <w:r w:rsidR="0059538B">
        <w:fldChar w:fldCharType="end"/>
      </w:r>
      <w:r w:rsidR="007365C9">
        <w:t xml:space="preserve">.  </w:t>
      </w:r>
      <w:r w:rsidR="00A9092D">
        <w:t>In other studies, t</w:t>
      </w:r>
      <w:r w:rsidR="007365C9">
        <w:t xml:space="preserve">he blockade of chitin-TLR2 interaction by staphylococcal </w:t>
      </w:r>
      <w:proofErr w:type="spellStart"/>
      <w:r w:rsidR="007365C9">
        <w:t>superantigen</w:t>
      </w:r>
      <w:proofErr w:type="spellEnd"/>
      <w:r w:rsidR="007365C9">
        <w:t xml:space="preserve">-like protein 3 suppressed chitin-mediated inflammation and an inhibitor selective for the NLRP3 </w:t>
      </w:r>
      <w:proofErr w:type="spellStart"/>
      <w:r w:rsidR="007365C9">
        <w:t>inflammasome</w:t>
      </w:r>
      <w:proofErr w:type="spellEnd"/>
      <w:r w:rsidR="007365C9">
        <w:t xml:space="preserve"> reduced HDM-induced airway inflammation </w:t>
      </w:r>
      <w:r w:rsidR="0059538B">
        <w:fldChar w:fldCharType="begin">
          <w:fldData xml:space="preserve">PEVuZE5vdGU+PENpdGU+PEF1dGhvcj5GdWNoczwvQXV0aG9yPjxZZWFyPjIwMTg8L1llYXI+PFJl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yMS0zMzwvcGFnZXM+PHZvbHVtZT4xOTc8L3ZvbHVtZT48bnVtYmVyPjY8L251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</w:fldData>
        </w:fldChar>
      </w:r>
      <w:r w:rsidR="0059538B">
        <w:instrText xml:space="preserve"> ADDIN EN.CITE </w:instrText>
      </w:r>
      <w:r w:rsidR="0059538B">
        <w:fldChar w:fldCharType="begin">
          <w:fldData xml:space="preserve">PEVuZE5vdGU+PENpdGU+PEF1dGhvcj5GdWNoczwvQXV0aG9yPjxZZWFyPjIwMTg8L1llYXI+PFJl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yMS0zMzwvcGFnZXM+PHZvbHVtZT4xOTc8L3ZvbHVtZT48bnVtYmVyPjY8L251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</w:fldData>
        </w:fldChar>
      </w:r>
      <w:r w:rsidR="0059538B">
        <w:instrText xml:space="preserve"> ADDIN EN.CITE.DATA </w:instrText>
      </w:r>
      <w:r w:rsidR="0059538B">
        <w:fldChar w:fldCharType="end"/>
      </w:r>
      <w:r w:rsidR="0059538B">
        <w:fldChar w:fldCharType="separate"/>
      </w:r>
      <w:r w:rsidR="0059538B">
        <w:rPr>
          <w:noProof/>
        </w:rPr>
        <w:t>(112, 160)</w:t>
      </w:r>
      <w:r w:rsidR="0059538B">
        <w:fldChar w:fldCharType="end"/>
      </w:r>
      <w:r w:rsidR="007365C9">
        <w:t>.</w:t>
      </w:r>
      <w:r>
        <w:t xml:space="preserve"> </w:t>
      </w:r>
      <w:r w:rsidR="00B14BAB">
        <w:t xml:space="preserve"> </w:t>
      </w:r>
      <w:r w:rsidR="005B74CB">
        <w:t xml:space="preserve">  </w:t>
      </w:r>
      <w:r w:rsidR="00B14BAB">
        <w:t xml:space="preserve"> </w:t>
      </w:r>
      <w:r w:rsidR="00A9092D">
        <w:t>Data such as these encourage further examination of the principles underlying this approach and</w:t>
      </w:r>
      <w:r w:rsidR="007A073D">
        <w:t xml:space="preserve"> invite a search for clinically tractable checkpoints which combine efficacy and safety.</w:t>
      </w:r>
    </w:p>
    <w:p w14:paraId="5C866A55" w14:textId="77777777" w:rsidR="00B14BAB" w:rsidRDefault="00B14BAB" w:rsidP="00234355">
      <w:pPr>
        <w:spacing w:line="480" w:lineRule="auto"/>
        <w:jc w:val="both"/>
      </w:pPr>
    </w:p>
    <w:p w14:paraId="569D43BD" w14:textId="71EBADFE" w:rsidR="00363B40" w:rsidRDefault="00AE001A" w:rsidP="00234355">
      <w:pPr>
        <w:spacing w:line="480" w:lineRule="auto"/>
        <w:jc w:val="both"/>
      </w:pPr>
      <w:r>
        <w:t xml:space="preserve">Exploiting the keystone role of proteases in the initiation and progression of allergy, </w:t>
      </w:r>
      <w:r w:rsidR="005B74CB">
        <w:t>a</w:t>
      </w:r>
      <w:r w:rsidR="00C65A46">
        <w:t xml:space="preserve"> structure-based drug design campaign </w:t>
      </w:r>
      <w:r>
        <w:t>has been conducted against</w:t>
      </w:r>
      <w:r w:rsidRPr="00AE001A">
        <w:t xml:space="preserve"> </w:t>
      </w:r>
      <w:r>
        <w:t>Group 1 HDM allergens</w:t>
      </w:r>
      <w:r w:rsidR="00ED4CD3">
        <w:t xml:space="preserve"> </w:t>
      </w:r>
      <w:r w:rsidR="0059538B">
        <w:fldChar w:fldCharType="begin">
          <w:fldData xml:space="preserve">PEVuZE5vdGU+PENpdGU+PEF1dGhvcj5OZXd0b248L0F1dGhvcj48WWVhcj4yMDE0PC9ZZWFyPjxS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</w:fldData>
        </w:fldChar>
      </w:r>
      <w:r w:rsidR="0059538B">
        <w:instrText xml:space="preserve"> ADDIN EN.CITE </w:instrText>
      </w:r>
      <w:r w:rsidR="0059538B">
        <w:fldChar w:fldCharType="begin">
          <w:fldData xml:space="preserve">PEVuZE5vdGU+PENpdGU+PEF1dGhvcj5OZXd0b248L0F1dGhvcj48WWVhcj4yMDE0PC9ZZWFyPjxS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</w:fldData>
        </w:fldChar>
      </w:r>
      <w:r w:rsidR="0059538B">
        <w:instrText xml:space="preserve"> ADDIN EN.CITE.DATA </w:instrText>
      </w:r>
      <w:r w:rsidR="0059538B">
        <w:fldChar w:fldCharType="end"/>
      </w:r>
      <w:r w:rsidR="0059538B">
        <w:fldChar w:fldCharType="separate"/>
      </w:r>
      <w:r w:rsidR="0059538B">
        <w:rPr>
          <w:noProof/>
        </w:rPr>
        <w:t>(1, 161, 162)</w:t>
      </w:r>
      <w:r w:rsidR="0059538B">
        <w:fldChar w:fldCharType="end"/>
      </w:r>
      <w:r w:rsidR="00C65A46">
        <w:t>.</w:t>
      </w:r>
      <w:r w:rsidR="00580654">
        <w:t xml:space="preserve">  This is an example of an intervention </w:t>
      </w:r>
      <w:r w:rsidR="004765FA">
        <w:t xml:space="preserve">strategy </w:t>
      </w:r>
      <w:r w:rsidR="00580654">
        <w:t>based</w:t>
      </w:r>
      <w:r w:rsidR="00794158">
        <w:t xml:space="preserve"> on</w:t>
      </w:r>
      <w:r w:rsidR="00580654">
        <w:t xml:space="preserve"> an activating mechanism</w:t>
      </w:r>
      <w:r w:rsidR="00794158">
        <w:t xml:space="preserve"> involving a target which is </w:t>
      </w:r>
      <w:r w:rsidR="00E11E13">
        <w:t xml:space="preserve">a </w:t>
      </w:r>
      <w:r w:rsidR="00794158">
        <w:t>clinically relevant</w:t>
      </w:r>
      <w:r w:rsidR="00E11E13">
        <w:t>,</w:t>
      </w:r>
      <w:r w:rsidR="00794158">
        <w:t xml:space="preserve"> broad-spectrum initiator/influencer of allergic responses</w:t>
      </w:r>
      <w:r w:rsidR="004765FA">
        <w:t>.</w:t>
      </w:r>
      <w:r w:rsidR="00E11E13">
        <w:t xml:space="preserve">  The target concept is biologically and chemically attractive.  As a non-human target, the challenges of designing compounds </w:t>
      </w:r>
      <w:r w:rsidR="00E11E13">
        <w:lastRenderedPageBreak/>
        <w:t xml:space="preserve">to achieve selectivity are reduced, and as a target which acts primarily through extracellular pathways there are no requirements to engineer compounds which are highly cell-permeant.  Furthermore, in preclinical </w:t>
      </w:r>
      <w:r w:rsidR="00E11E13" w:rsidRPr="00E11E13">
        <w:rPr>
          <w:i/>
        </w:rPr>
        <w:t>in vivo</w:t>
      </w:r>
      <w:r w:rsidR="00E11E13">
        <w:t xml:space="preserve"> models the drug target is biochemically identical to that seen </w:t>
      </w:r>
      <w:r w:rsidR="00181C3C">
        <w:t>clinically which provides an unusual degree of confidence in translatability.</w:t>
      </w:r>
      <w:r w:rsidR="00E11E13">
        <w:t xml:space="preserve">   </w:t>
      </w:r>
      <w:r w:rsidR="00C65A46">
        <w:t>Th</w:t>
      </w:r>
      <w:r w:rsidR="00181C3C">
        <w:t>is</w:t>
      </w:r>
      <w:r w:rsidR="00794158">
        <w:t xml:space="preserve"> drug discovery</w:t>
      </w:r>
      <w:r w:rsidR="00C65A46">
        <w:t xml:space="preserve"> </w:t>
      </w:r>
      <w:r w:rsidR="00580654">
        <w:t>programme</w:t>
      </w:r>
      <w:r w:rsidR="00C65A46">
        <w:t xml:space="preserve"> has created new molecular entities </w:t>
      </w:r>
      <w:r w:rsidR="00F84B8D">
        <w:t>named</w:t>
      </w:r>
      <w:r w:rsidR="000D2D16">
        <w:t xml:space="preserve"> </w:t>
      </w:r>
      <w:r w:rsidR="00F84B8D">
        <w:t>‘</w:t>
      </w:r>
      <w:r w:rsidR="000D2D16">
        <w:t>allergen delivery inhibitors</w:t>
      </w:r>
      <w:r w:rsidR="00F84B8D">
        <w:t>’</w:t>
      </w:r>
      <w:r w:rsidR="00C65A46">
        <w:t xml:space="preserve"> </w:t>
      </w:r>
      <w:r w:rsidR="000D2D16">
        <w:t>(</w:t>
      </w:r>
      <w:r w:rsidR="00C65A46">
        <w:t>ADIs</w:t>
      </w:r>
      <w:r w:rsidR="000D2D16">
        <w:t>)</w:t>
      </w:r>
      <w:r w:rsidR="00794158">
        <w:t>.</w:t>
      </w:r>
      <w:r w:rsidR="00E11E13">
        <w:t xml:space="preserve">  </w:t>
      </w:r>
      <w:r w:rsidR="00794158">
        <w:t xml:space="preserve">  Several </w:t>
      </w:r>
      <w:r w:rsidR="001D3A2E">
        <w:t xml:space="preserve">ADI </w:t>
      </w:r>
      <w:r w:rsidR="00794158">
        <w:t xml:space="preserve">chemotypes directed against group 1 HDM allergens </w:t>
      </w:r>
      <w:r w:rsidR="00C65A46">
        <w:t>combine high potency with selectivity and duration of protection in experimental models</w:t>
      </w:r>
      <w:r w:rsidR="001D3A2E">
        <w:t xml:space="preserve">, some with </w:t>
      </w:r>
      <w:proofErr w:type="spellStart"/>
      <w:r w:rsidR="001D3A2E">
        <w:t>developability</w:t>
      </w:r>
      <w:proofErr w:type="spellEnd"/>
      <w:r w:rsidR="001D3A2E">
        <w:t xml:space="preserve"> credentials for topical delivery to the airways and skin</w:t>
      </w:r>
      <w:r w:rsidR="00C65A46">
        <w:t xml:space="preserve"> </w:t>
      </w:r>
      <w:r w:rsidR="0059538B">
        <w:fldChar w:fldCharType="begin">
          <w:fldData xml:space="preserve">PEVuZE5vdGU+PENpdGU+PEF1dGhvcj5OZXd0b248L0F1dGhvcj48WWVhcj4yMDE0PC9ZZWFyPjxS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</w:fldData>
        </w:fldChar>
      </w:r>
      <w:r w:rsidR="0059538B">
        <w:instrText xml:space="preserve"> ADDIN EN.CITE </w:instrText>
      </w:r>
      <w:r w:rsidR="0059538B">
        <w:fldChar w:fldCharType="begin">
          <w:fldData xml:space="preserve">PEVuZE5vdGU+PENpdGU+PEF1dGhvcj5OZXd0b248L0F1dGhvcj48WWVhcj4yMDE0PC9ZZWFyPjxS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</w:fldData>
        </w:fldChar>
      </w:r>
      <w:r w:rsidR="0059538B">
        <w:instrText xml:space="preserve"> ADDIN EN.CITE.DATA </w:instrText>
      </w:r>
      <w:r w:rsidR="0059538B">
        <w:fldChar w:fldCharType="end"/>
      </w:r>
      <w:r w:rsidR="0059538B">
        <w:fldChar w:fldCharType="separate"/>
      </w:r>
      <w:r w:rsidR="0059538B">
        <w:rPr>
          <w:noProof/>
        </w:rPr>
        <w:t>(1, 41, 161)</w:t>
      </w:r>
      <w:r w:rsidR="0059538B">
        <w:fldChar w:fldCharType="end"/>
      </w:r>
      <w:r w:rsidR="00C65A46">
        <w:t xml:space="preserve">.  </w:t>
      </w:r>
      <w:r w:rsidR="00F220F8">
        <w:t xml:space="preserve"> A</w:t>
      </w:r>
      <w:r w:rsidR="00C65A46">
        <w:t xml:space="preserve"> feature</w:t>
      </w:r>
      <w:r w:rsidR="00F220F8">
        <w:t xml:space="preserve"> of these ADIs</w:t>
      </w:r>
      <w:r w:rsidR="00C65A46">
        <w:t xml:space="preserve"> is their inhibit</w:t>
      </w:r>
      <w:r w:rsidR="00A5579A">
        <w:t>ion</w:t>
      </w:r>
      <w:r w:rsidR="00C65A46">
        <w:t xml:space="preserve"> </w:t>
      </w:r>
      <w:r w:rsidR="00A5579A">
        <w:t>of</w:t>
      </w:r>
      <w:r w:rsidR="00F220F8">
        <w:t xml:space="preserve"> innate response pathways, notably</w:t>
      </w:r>
      <w:r w:rsidR="00C65A46">
        <w:t xml:space="preserve"> TLR4-dependent </w:t>
      </w:r>
      <w:r w:rsidR="00A5579A">
        <w:t xml:space="preserve">ROS </w:t>
      </w:r>
      <w:r w:rsidR="00C65A46">
        <w:t>production</w:t>
      </w:r>
      <w:r w:rsidR="0038114D">
        <w:t xml:space="preserve"> </w:t>
      </w:r>
      <w:r w:rsidR="0059538B">
        <w:fldChar w:fldCharType="begin"/>
      </w:r>
      <w:r w:rsidR="0059538B">
        <w:instrText xml:space="preserve"> ADDIN EN.CITE &lt;EndNote&gt;&lt;Cite&gt;&lt;Author&gt;Zhang&lt;/Author&gt;&lt;Year&gt;2018&lt;/Year&gt;&lt;RecNum&gt;34&lt;/RecNum&gt;&lt;DisplayText&gt;(42)&lt;/DisplayText&gt;&lt;record&gt;&lt;rec-number&gt;34&lt;/rec-number&gt;&lt;foreign-keys&gt;&lt;key app="EN" db-id="05299pfscx2ztxe5vr8vez929epvvdsdffea" timestamp="1528120635"&gt;34&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9538B">
        <w:fldChar w:fldCharType="separate"/>
      </w:r>
      <w:r w:rsidR="0059538B">
        <w:rPr>
          <w:noProof/>
        </w:rPr>
        <w:t>(42)</w:t>
      </w:r>
      <w:r w:rsidR="0059538B">
        <w:fldChar w:fldCharType="end"/>
      </w:r>
      <w:r w:rsidR="001079E0">
        <w:t>.</w:t>
      </w:r>
      <w:r w:rsidR="00CE1D67">
        <w:t xml:space="preserve"> </w:t>
      </w:r>
      <w:r w:rsidR="00C65A46">
        <w:t xml:space="preserve"> A corollary of inhibiting</w:t>
      </w:r>
      <w:r w:rsidR="00F220F8">
        <w:t xml:space="preserve"> this effect of</w:t>
      </w:r>
      <w:r w:rsidR="00C65A46">
        <w:t xml:space="preserve"> </w:t>
      </w:r>
      <w:r w:rsidR="00F220F8">
        <w:t>group 1 HDM allergens</w:t>
      </w:r>
      <w:r w:rsidR="00C65A46">
        <w:t xml:space="preserve"> is that </w:t>
      </w:r>
      <w:r w:rsidR="00F220F8">
        <w:t>these ADIs</w:t>
      </w:r>
      <w:r w:rsidR="00C65A46">
        <w:t xml:space="preserve"> prevent the formation of thrombin and the pannexon-dependent release of ATP </w:t>
      </w:r>
      <w:r w:rsidR="0059538B">
        <w:fldChar w:fldCharType="begin">
          <w:fldData xml:space="preserve">PEVuZE5vdGU+PENpdGU+PEF1dGhvcj5aaGFuZzwvQXV0aG9yPjxZZWFyPjIwMTY8L1llYXI+PFJl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EyMjQtMTIyNzwvcGFnZXM+PHZv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MjAyMy0yMDI2IGU5PC9wYWdlcz48dm9sdW1lPjEzOTwvdm9sdW1lPjxudW1iZXI+NjwvbnVt
YmVyPjxkYXRlcz48eWVhcj4yMDE3PC95ZWFyPjxwdWItZGF0ZXM+PGRhdGU+SnVuPC9kYXRlPjwv
cHViLWRhdGVzPjwvZGF0ZXM+PGlzYm4+MTA5Ny02ODI1IChFbGVjdHJvbmljKSYjeEQ7MDA5MS02
NzQ5IChMaW5raW5nKTwvaXNibj48YWNjZXNzaW9uLW51bT4yODExMTMwOTwvYWNjZXNzaW9uLW51
bT48dXJscz48cmVsYXRlZC11cmxzPjx1cmw+aHR0cDovL3d3dy5uY2JpLm5sbS5uaWguZ292L3B1
Ym1lZC8yODExMTMwOTwvdXJsPjwvcmVsYXRlZC11cmxzPjwvdXJscz48Y3VzdG9tMj41NDU3MDM0
PC9jdXN0b20yPjxlbGVjdHJvbmljLXJlc291cmNlLW51bT4xMC4xMDE2L2ouamFjaS4yMDE2LjEy
Ljk1NDwvZWxlY3Ryb25pYy1yZXNvdXJjZS1udW0+PC9yZWNvcmQ+PC9DaXRlPjwvRW5kTm90ZT5=
</w:fldData>
        </w:fldChar>
      </w:r>
      <w:r w:rsidR="0059538B">
        <w:instrText xml:space="preserve"> ADDIN EN.CITE </w:instrText>
      </w:r>
      <w:r w:rsidR="0059538B">
        <w:fldChar w:fldCharType="begin">
          <w:fldData xml:space="preserve">PEVuZE5vdGU+PENpdGU+PEF1dGhvcj5aaGFuZzwvQXV0aG9yPjxZZWFyPjIwMTY8L1llYXI+PFJl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EyMjQtMTIyNzwvcGFnZXM+PHZv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MjAyMy0yMDI2IGU5PC9wYWdlcz48dm9sdW1lPjEzOTwvdm9sdW1lPjxudW1iZXI+NjwvbnVt
YmVyPjxkYXRlcz48eWVhcj4yMDE3PC95ZWFyPjxwdWItZGF0ZXM+PGRhdGU+SnVuPC9kYXRlPjwv
cHViLWRhdGVzPjwvZGF0ZXM+PGlzYm4+MTA5Ny02ODI1IChFbGVjdHJvbmljKSYjeEQ7MDA5MS02
NzQ5IChMaW5raW5nKTwvaXNibj48YWNjZXNzaW9uLW51bT4yODExMTMwOTwvYWNjZXNzaW9uLW51
bT48dXJscz48cmVsYXRlZC11cmxzPjx1cmw+aHR0cDovL3d3dy5uY2JpLm5sbS5uaWguZ292L3B1
Ym1lZC8yODExMTMwOTwvdXJsPjwvcmVsYXRlZC11cmxzPjwvdXJscz48Y3VzdG9tMj41NDU3MDM0
PC9jdXN0b20yPjxlbGVjdHJvbmljLXJlc291cmNlLW51bT4xMC4xMDE2L2ouamFjaS4yMDE2LjEy
Ljk1NDwvZWxlY3Ryb25pYy1y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1, 42, 52, 114)</w:t>
      </w:r>
      <w:r w:rsidR="0059538B">
        <w:fldChar w:fldCharType="end"/>
      </w:r>
      <w:r w:rsidR="00C65A46">
        <w:t>, thus modulating a major innate signalling network involving IL-33</w:t>
      </w:r>
      <w:r w:rsidR="001079E0">
        <w:t xml:space="preserve"> and other cytokines and chemokines</w:t>
      </w:r>
      <w:r w:rsidR="00C65A46">
        <w:t xml:space="preserve">.  </w:t>
      </w:r>
      <w:r w:rsidR="00E25603">
        <w:t xml:space="preserve"> </w:t>
      </w:r>
      <w:r w:rsidR="00F220F8">
        <w:t xml:space="preserve">Consistent with earlier observations made using Der p 1 and the non-selective, irreversible cysteine protease inhibitor E-64, </w:t>
      </w:r>
      <w:r w:rsidR="00054B47">
        <w:t>ADI</w:t>
      </w:r>
      <w:r w:rsidR="00F220F8">
        <w:t xml:space="preserve"> compounds</w:t>
      </w:r>
      <w:r w:rsidR="009F5A11">
        <w:t xml:space="preserve"> with an irreversible action (compound </w:t>
      </w:r>
      <w:r w:rsidR="009F5A11" w:rsidRPr="009F5A11">
        <w:rPr>
          <w:b/>
        </w:rPr>
        <w:t>1</w:t>
      </w:r>
      <w:r w:rsidR="009F5A11">
        <w:t xml:space="preserve">, </w:t>
      </w:r>
      <w:r w:rsidR="009F5A11" w:rsidRPr="009F5A11">
        <w:rPr>
          <w:b/>
        </w:rPr>
        <w:t>Figure 4</w:t>
      </w:r>
      <w:r w:rsidR="009F5A11">
        <w:t>)</w:t>
      </w:r>
      <w:r w:rsidR="00F220F8">
        <w:t xml:space="preserve"> are prophylactic</w:t>
      </w:r>
      <w:r w:rsidR="009F5A11">
        <w:t>.  M</w:t>
      </w:r>
      <w:r w:rsidR="00F220F8">
        <w:t>oreover, they prevent the development of sensitisation to HDM extracts generally, indicating</w:t>
      </w:r>
      <w:r w:rsidR="00D018C4">
        <w:t xml:space="preserve"> benefits against</w:t>
      </w:r>
      <w:r w:rsidR="00C65A46">
        <w:t xml:space="preserve"> unrelated allergens</w:t>
      </w:r>
      <w:r w:rsidR="00544C86">
        <w:t xml:space="preserve"> </w:t>
      </w:r>
      <w:r w:rsidR="0059538B">
        <w:fldChar w:fldCharType="begin">
          <w:fldData xml:space="preserve">PEVuZE5vdGU+PENpdGU+PEF1dGhvcj5aaGFuZzwvQXV0aG9yPjxZZWFyPjIwMTg8L1llYXI+PFJl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TwvUmVjTnVtPjxEaXNwbGF5VGV4dD4oMSwgMiwgNDEpPC9EaXNwbGF5VGV4dD48cmVj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</w:fldData>
        </w:fldChar>
      </w:r>
      <w:r w:rsidR="0059538B">
        <w:instrText xml:space="preserve"> ADDIN EN.CITE.DATA </w:instrText>
      </w:r>
      <w:r w:rsidR="0059538B">
        <w:fldChar w:fldCharType="end"/>
      </w:r>
      <w:r w:rsidR="0059538B">
        <w:fldChar w:fldCharType="separate"/>
      </w:r>
      <w:r w:rsidR="0059538B">
        <w:rPr>
          <w:noProof/>
        </w:rPr>
        <w:t>(1, 2, 41)</w:t>
      </w:r>
      <w:r w:rsidR="0059538B">
        <w:fldChar w:fldCharType="end"/>
      </w:r>
      <w:r w:rsidR="00C65A46">
        <w:t>.</w:t>
      </w:r>
      <w:r w:rsidR="00395EB1">
        <w:t xml:space="preserve">  </w:t>
      </w:r>
      <w:r w:rsidR="009F5A11">
        <w:t>This behaviour is replicated by an exemplar from a</w:t>
      </w:r>
      <w:r w:rsidR="004765FA">
        <w:t xml:space="preserve"> </w:t>
      </w:r>
      <w:proofErr w:type="spellStart"/>
      <w:r w:rsidR="00D33DE2">
        <w:t>pyruvamide</w:t>
      </w:r>
      <w:proofErr w:type="spellEnd"/>
      <w:r w:rsidR="004765FA">
        <w:t xml:space="preserve"> ADI</w:t>
      </w:r>
      <w:r w:rsidR="009F5A11">
        <w:t xml:space="preserve"> </w:t>
      </w:r>
      <w:proofErr w:type="spellStart"/>
      <w:r w:rsidR="009F5A11">
        <w:t>chemotype</w:t>
      </w:r>
      <w:proofErr w:type="spellEnd"/>
      <w:r w:rsidR="009F5A11">
        <w:t xml:space="preserve"> which combines high potency and selectivity with a reversible mechanism of action against the allergen target (compound </w:t>
      </w:r>
      <w:r w:rsidR="009F5A11" w:rsidRPr="009F5A11">
        <w:rPr>
          <w:b/>
        </w:rPr>
        <w:t>2</w:t>
      </w:r>
      <w:r w:rsidR="009F5A11">
        <w:t xml:space="preserve">, </w:t>
      </w:r>
      <w:r w:rsidR="009F5A11" w:rsidRPr="009F5A11">
        <w:rPr>
          <w:b/>
        </w:rPr>
        <w:t>Figure 4</w:t>
      </w:r>
      <w:r w:rsidR="009F5A11">
        <w:t>).</w:t>
      </w:r>
      <w:r w:rsidR="00E41025">
        <w:t xml:space="preserve"> </w:t>
      </w:r>
      <w:r w:rsidR="004765FA">
        <w:t xml:space="preserve"> This distinction between inhibitory mechanisms is of significance because it fundamentally affects the </w:t>
      </w:r>
      <w:proofErr w:type="spellStart"/>
      <w:r w:rsidR="004765FA">
        <w:t>developability</w:t>
      </w:r>
      <w:proofErr w:type="spellEnd"/>
      <w:r w:rsidR="004765FA">
        <w:t xml:space="preserve"> of these compounds. </w:t>
      </w:r>
    </w:p>
    <w:p w14:paraId="55796AA2" w14:textId="77777777" w:rsidR="002E5699" w:rsidRDefault="002E5699" w:rsidP="00234355">
      <w:pPr>
        <w:spacing w:line="480" w:lineRule="auto"/>
        <w:jc w:val="both"/>
      </w:pPr>
    </w:p>
    <w:p w14:paraId="5D2FA36B" w14:textId="18CA55CA" w:rsidR="00211D85" w:rsidRDefault="00E41025" w:rsidP="00234355">
      <w:pPr>
        <w:spacing w:line="480" w:lineRule="auto"/>
        <w:jc w:val="both"/>
      </w:pPr>
      <w:r>
        <w:t xml:space="preserve">The </w:t>
      </w:r>
      <w:r w:rsidR="00C739E4">
        <w:t>protein targets</w:t>
      </w:r>
      <w:r>
        <w:t xml:space="preserve"> of the serine peptidase HDM allergens of groups 3, 6 and 9 have some overlap with the group 1 cysteine peptidase allergens, but </w:t>
      </w:r>
      <w:r w:rsidR="00C739E4">
        <w:t xml:space="preserve">they </w:t>
      </w:r>
      <w:r>
        <w:t xml:space="preserve">are not </w:t>
      </w:r>
      <w:r w:rsidR="00C739E4">
        <w:t>inhibited by</w:t>
      </w:r>
      <w:r>
        <w:t xml:space="preserve"> ADI compounds.  The efficacy with which ADIs prevent IgE-dependent sensitisation to HDM extracts</w:t>
      </w:r>
      <w:r w:rsidR="00211D85">
        <w:t xml:space="preserve"> (and the inability of </w:t>
      </w:r>
      <w:r w:rsidR="002B0CA0">
        <w:t>a</w:t>
      </w:r>
      <w:r w:rsidR="0038114D">
        <w:t xml:space="preserve"> </w:t>
      </w:r>
      <w:r w:rsidR="00211D85">
        <w:t>serine peptidase inhibitor combined with and ADI to provide further benefit)</w:t>
      </w:r>
      <w:r>
        <w:t xml:space="preserve"> suggests, therefore, that the serine peptidase allergens</w:t>
      </w:r>
      <w:r w:rsidR="00A64623">
        <w:t xml:space="preserve"> are functionally subsidiary to the group 1 cysteine peptidases in this </w:t>
      </w:r>
      <w:r w:rsidR="00A64623">
        <w:lastRenderedPageBreak/>
        <w:t xml:space="preserve">regard </w:t>
      </w:r>
      <w:r w:rsidR="0059538B">
        <w:fldChar w:fldCharType="begin">
          <w:fldData xml:space="preserve">PEVuZE5vdGU+PENpdGU+PEF1dGhvcj5aaGFuZzwvQXV0aG9yPjxZZWFyPjIwMTg8L1llYXI+PFJl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sIDUxKTwvRGlzcGxheVRleHQ+PHJlY29y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</w:fldData>
        </w:fldChar>
      </w:r>
      <w:r w:rsidR="0059538B">
        <w:instrText xml:space="preserve"> ADDIN EN.CITE.DATA </w:instrText>
      </w:r>
      <w:r w:rsidR="0059538B">
        <w:fldChar w:fldCharType="end"/>
      </w:r>
      <w:r w:rsidR="0059538B">
        <w:fldChar w:fldCharType="separate"/>
      </w:r>
      <w:r w:rsidR="0059538B">
        <w:rPr>
          <w:noProof/>
        </w:rPr>
        <w:t>(41, 51)</w:t>
      </w:r>
      <w:r w:rsidR="0059538B">
        <w:fldChar w:fldCharType="end"/>
      </w:r>
      <w:r w:rsidR="002E5699">
        <w:t>, either because they of secondary mechanistic importance or because the inhibition of the group 1 allergens leverages benefits from endogenous serpins in ASL</w:t>
      </w:r>
      <w:r w:rsidR="00395EB1">
        <w:t>.</w:t>
      </w:r>
      <w:r w:rsidR="00C65A46">
        <w:t xml:space="preserve"> </w:t>
      </w:r>
      <w:r w:rsidR="00F84B8D">
        <w:t xml:space="preserve"> </w:t>
      </w:r>
      <w:r w:rsidR="00C65A46">
        <w:t xml:space="preserve"> </w:t>
      </w:r>
    </w:p>
    <w:p w14:paraId="3320B392" w14:textId="77777777" w:rsidR="00211D85" w:rsidRDefault="00211D85" w:rsidP="00234355">
      <w:pPr>
        <w:spacing w:line="480" w:lineRule="auto"/>
        <w:jc w:val="both"/>
      </w:pPr>
    </w:p>
    <w:p w14:paraId="09F8804B" w14:textId="1B6D8323" w:rsidR="00234355" w:rsidRDefault="00234355" w:rsidP="00234355">
      <w:pPr>
        <w:spacing w:line="480" w:lineRule="auto"/>
        <w:jc w:val="both"/>
      </w:pPr>
      <w:r>
        <w:t xml:space="preserve">With the compilation of sequence information for the </w:t>
      </w:r>
      <w:r>
        <w:rPr>
          <w:i/>
        </w:rPr>
        <w:t xml:space="preserve">D. pteronyssinus </w:t>
      </w:r>
      <w:r>
        <w:t>genome</w:t>
      </w:r>
      <w:r w:rsidR="00294800">
        <w:t xml:space="preserve"> </w:t>
      </w:r>
      <w:r w:rsidR="0059538B">
        <w:fldChar w:fldCharType="begin">
          <w:fldData xml:space="preserve">PEVuZE5vdGU+PENpdGU+PEF1dGhvcj5SYW5kYWxsPC9BdXRob3I+PFllYXI+MjAxODwvWWVhcj48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</w:fldData>
        </w:fldChar>
      </w:r>
      <w:r w:rsidR="0059538B">
        <w:instrText xml:space="preserve"> ADDIN EN.CITE </w:instrText>
      </w:r>
      <w:r w:rsidR="0059538B">
        <w:fldChar w:fldCharType="begin">
          <w:fldData xml:space="preserve">PEVuZE5vdGU+PENpdGU+PEF1dGhvcj5SYW5kYWxsPC9BdXRob3I+PFllYXI+MjAxODwvWWVhcj48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</w:fldData>
        </w:fldChar>
      </w:r>
      <w:r w:rsidR="0059538B">
        <w:instrText xml:space="preserve"> ADDIN EN.CITE.DATA </w:instrText>
      </w:r>
      <w:r w:rsidR="0059538B">
        <w:fldChar w:fldCharType="end"/>
      </w:r>
      <w:r w:rsidR="0059538B">
        <w:fldChar w:fldCharType="separate"/>
      </w:r>
      <w:r w:rsidR="0059538B">
        <w:rPr>
          <w:noProof/>
        </w:rPr>
        <w:t>(163)</w:t>
      </w:r>
      <w:r w:rsidR="0059538B">
        <w:fldChar w:fldCharType="end"/>
      </w:r>
      <w:r>
        <w:t>, it has been possible to search for sequences which resemble known protease allergens.  Interestingly, two candidate</w:t>
      </w:r>
      <w:r w:rsidR="005554A1">
        <w:t xml:space="preserve"> sequences</w:t>
      </w:r>
      <w:r>
        <w:t xml:space="preserve"> have been identified </w:t>
      </w:r>
      <w:r w:rsidR="005554A1">
        <w:t>which</w:t>
      </w:r>
      <w:r>
        <w:t xml:space="preserve"> can be aligned with Der p 1 </w:t>
      </w:r>
      <w:r w:rsidR="0059538B">
        <w:fldChar w:fldCharType="begin">
          <w:fldData xml:space="preserve">PEVuZE5vdGU+PENpdGU+PEF1dGhvcj5SYW5kYWxsPC9BdXRob3I+PFllYXI+MjAxNzwvWWVhcj48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</w:fldData>
        </w:fldChar>
      </w:r>
      <w:r w:rsidR="0059538B">
        <w:instrText xml:space="preserve"> ADDIN EN.CITE </w:instrText>
      </w:r>
      <w:r w:rsidR="0059538B">
        <w:fldChar w:fldCharType="begin">
          <w:fldData xml:space="preserve">PEVuZE5vdGU+PENpdGU+PEF1dGhvcj5SYW5kYWxsPC9BdXRob3I+PFllYXI+MjAxNzwvWWVhcj48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164)</w:t>
      </w:r>
      <w:r w:rsidR="0059538B">
        <w:fldChar w:fldCharType="end"/>
      </w:r>
      <w:r>
        <w:t xml:space="preserve">.   While no functional evidence </w:t>
      </w:r>
      <w:r w:rsidR="002B0CA0">
        <w:t xml:space="preserve">currently exists to </w:t>
      </w:r>
      <w:r>
        <w:t>indicate that either candidate is catalytically competent or allergenic, an inspection of their similarity with Der p 1 suggests that</w:t>
      </w:r>
      <w:r w:rsidR="005554A1">
        <w:t>,</w:t>
      </w:r>
      <w:r w:rsidR="005554A1" w:rsidRPr="005554A1">
        <w:t xml:space="preserve"> </w:t>
      </w:r>
      <w:r w:rsidR="005554A1">
        <w:t>if active in both respects,</w:t>
      </w:r>
      <w:r>
        <w:t xml:space="preserve"> they should</w:t>
      </w:r>
      <w:r w:rsidR="007A073D">
        <w:t xml:space="preserve"> also</w:t>
      </w:r>
      <w:r>
        <w:t xml:space="preserve"> be anticipated as targets of ADIs</w:t>
      </w:r>
      <w:r w:rsidR="005554A1">
        <w:t xml:space="preserve"> designed</w:t>
      </w:r>
      <w:r w:rsidR="00294800">
        <w:t xml:space="preserve"> against the group 1 HDM allergen template</w:t>
      </w:r>
      <w:r>
        <w:t xml:space="preserve">. </w:t>
      </w:r>
    </w:p>
    <w:p w14:paraId="16C45C78" w14:textId="77777777" w:rsidR="00234355" w:rsidRDefault="00234355" w:rsidP="00234355">
      <w:pPr>
        <w:spacing w:line="480" w:lineRule="auto"/>
        <w:jc w:val="both"/>
      </w:pPr>
    </w:p>
    <w:p w14:paraId="5F78CA50" w14:textId="1204EFD0" w:rsidR="00E770C0" w:rsidRDefault="003C0EA9" w:rsidP="00234355">
      <w:pPr>
        <w:spacing w:line="480" w:lineRule="auto"/>
        <w:jc w:val="both"/>
      </w:pPr>
      <w:r>
        <w:t xml:space="preserve">Whereas the prophylactic property of ADIs illuminates the role of group 1 HDM allergens as facilitators of allergic sensitisation, the benefits of these compounds extend </w:t>
      </w:r>
      <w:r w:rsidR="007B22B0">
        <w:t xml:space="preserve">appreciably </w:t>
      </w:r>
      <w:r>
        <w:t>beyond this property.  ADIs with a reversible mechanism of action (</w:t>
      </w:r>
      <w:proofErr w:type="spellStart"/>
      <w:r>
        <w:t>eg</w:t>
      </w:r>
      <w:proofErr w:type="spellEnd"/>
      <w:r>
        <w:t xml:space="preserve"> </w:t>
      </w:r>
      <w:proofErr w:type="spellStart"/>
      <w:r w:rsidR="00D33DE2">
        <w:t>pyruvamide</w:t>
      </w:r>
      <w:proofErr w:type="spellEnd"/>
      <w:r>
        <w:t xml:space="preserve"> </w:t>
      </w:r>
      <w:r w:rsidRPr="003C0EA9">
        <w:rPr>
          <w:b/>
        </w:rPr>
        <w:t>2</w:t>
      </w:r>
      <w:r>
        <w:t xml:space="preserve">, </w:t>
      </w:r>
      <w:r w:rsidRPr="003C0EA9">
        <w:rPr>
          <w:b/>
        </w:rPr>
        <w:t>Figure 5</w:t>
      </w:r>
      <w:r>
        <w:t xml:space="preserve">) </w:t>
      </w:r>
      <w:r w:rsidR="007B22B0">
        <w:t>attenuate innate responses to HDM extracts in</w:t>
      </w:r>
      <w:r w:rsidR="00976DC9">
        <w:t xml:space="preserve"> the airways of</w:t>
      </w:r>
      <w:r w:rsidR="007B22B0">
        <w:t xml:space="preserve"> naïve mice</w:t>
      </w:r>
      <w:r w:rsidR="0038114D">
        <w:t xml:space="preserve"> </w:t>
      </w:r>
      <w:r w:rsidR="0059538B">
        <w:fldChar w:fldCharType="begin">
          <w:fldData xml:space="preserve">PEVuZE5vdGU+PENpdGU+PEF1dGhvcj5OZXd0b248L0F1dGhvcj48WWVhcj4yMDE0PC9ZZWFyPjxS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</w:fldData>
        </w:fldChar>
      </w:r>
      <w:r w:rsidR="0059538B">
        <w:instrText xml:space="preserve"> ADDIN EN.CITE </w:instrText>
      </w:r>
      <w:r w:rsidR="0059538B">
        <w:fldChar w:fldCharType="begin">
          <w:fldData xml:space="preserve">PEVuZE5vdGU+PENpdGU+PEF1dGhvcj5OZXd0b248L0F1dGhvcj48WWVhcj4yMDE0PC9ZZWFyPjxS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</w:fldData>
        </w:fldChar>
      </w:r>
      <w:r w:rsidR="0059538B">
        <w:instrText xml:space="preserve"> ADDIN EN.CITE.DATA </w:instrText>
      </w:r>
      <w:r w:rsidR="0059538B">
        <w:fldChar w:fldCharType="end"/>
      </w:r>
      <w:r w:rsidR="0059538B">
        <w:fldChar w:fldCharType="separate"/>
      </w:r>
      <w:r w:rsidR="0059538B">
        <w:rPr>
          <w:noProof/>
        </w:rPr>
        <w:t>(161)</w:t>
      </w:r>
      <w:r w:rsidR="0059538B">
        <w:fldChar w:fldCharType="end"/>
      </w:r>
      <w:r w:rsidR="007B22B0">
        <w:t xml:space="preserve">, consistent with the proteolytic activity of group 1 HDM allergens making significant contributions to the innate effector pathways described earlier.  </w:t>
      </w:r>
      <w:r w:rsidR="002B0CA0">
        <w:t xml:space="preserve"> </w:t>
      </w:r>
      <w:r w:rsidR="007B22B0">
        <w:t>Protease-dependent events also underpin a notable component of airway responses to HDM extracts in sensitised mice and</w:t>
      </w:r>
      <w:r w:rsidR="00976DC9">
        <w:t>, consequently, ADIs</w:t>
      </w:r>
      <w:r w:rsidR="007B22B0">
        <w:t xml:space="preserve"> reduce the numbers of eosinophils and neutrophils in bronchoalveolar lavage fluid after allergen challenge</w:t>
      </w:r>
      <w:r w:rsidR="0038114D">
        <w:t xml:space="preserve"> </w: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DATA </w:instrText>
      </w:r>
      <w:r w:rsidR="0059538B">
        <w:fldChar w:fldCharType="end"/>
      </w:r>
      <w:r w:rsidR="0059538B">
        <w:fldChar w:fldCharType="separate"/>
      </w:r>
      <w:r w:rsidR="0059538B">
        <w:rPr>
          <w:noProof/>
        </w:rPr>
        <w:t>(41, 161)</w:t>
      </w:r>
      <w:r w:rsidR="0059538B">
        <w:fldChar w:fldCharType="end"/>
      </w:r>
      <w:r w:rsidR="007B22B0">
        <w:t>.</w:t>
      </w:r>
      <w:r w:rsidR="002B0CA0">
        <w:t xml:space="preserve">   ADIs exemplified by </w:t>
      </w:r>
      <w:r w:rsidR="00976DC9">
        <w:t xml:space="preserve">the </w:t>
      </w:r>
      <w:proofErr w:type="spellStart"/>
      <w:r w:rsidR="00976DC9">
        <w:t>pyruvamide</w:t>
      </w:r>
      <w:proofErr w:type="spellEnd"/>
      <w:r w:rsidR="00976DC9">
        <w:t xml:space="preserve"> </w:t>
      </w:r>
      <w:proofErr w:type="spellStart"/>
      <w:r w:rsidR="00976DC9">
        <w:t>chemotype</w:t>
      </w:r>
      <w:proofErr w:type="spellEnd"/>
      <w:r w:rsidR="00976DC9">
        <w:t xml:space="preserve"> of </w:t>
      </w:r>
      <w:r w:rsidR="002B0CA0">
        <w:t xml:space="preserve">compound </w:t>
      </w:r>
      <w:r w:rsidR="002B0CA0" w:rsidRPr="009C07B0">
        <w:rPr>
          <w:b/>
        </w:rPr>
        <w:t>2</w:t>
      </w:r>
      <w:r w:rsidR="002B0CA0">
        <w:t xml:space="preserve"> are particularly interesting</w:t>
      </w:r>
      <w:r w:rsidR="00976DC9">
        <w:t xml:space="preserve"> from a </w:t>
      </w:r>
      <w:proofErr w:type="spellStart"/>
      <w:r w:rsidR="00976DC9">
        <w:t>developability</w:t>
      </w:r>
      <w:proofErr w:type="spellEnd"/>
      <w:r w:rsidR="00976DC9">
        <w:t xml:space="preserve"> perspective</w:t>
      </w:r>
      <w:r w:rsidR="002B0CA0">
        <w:t xml:space="preserve"> because their pharmacological </w:t>
      </w:r>
      <w:r w:rsidR="00976DC9">
        <w:t>profile</w:t>
      </w:r>
      <w:r w:rsidR="002B0CA0">
        <w:t xml:space="preserve"> ha</w:t>
      </w:r>
      <w:r w:rsidR="00976DC9">
        <w:t>s</w:t>
      </w:r>
      <w:r w:rsidR="002B0CA0">
        <w:t xml:space="preserve"> been combined with the </w:t>
      </w:r>
      <w:r w:rsidR="00976DC9">
        <w:t xml:space="preserve">stringent </w:t>
      </w:r>
      <w:r w:rsidR="009C07B0">
        <w:t xml:space="preserve">pharmaceutical </w:t>
      </w:r>
      <w:r w:rsidR="002B0CA0">
        <w:t>credentials to support</w:t>
      </w:r>
      <w:r w:rsidR="009C07B0">
        <w:t xml:space="preserve"> inhaled delivery in dry powder form</w:t>
      </w:r>
      <w:r w:rsidR="00976DC9">
        <w:t xml:space="preserve"> amongst other types of drug delivery</w:t>
      </w:r>
      <w:r w:rsidR="008F790E">
        <w:t xml:space="preserve"> </w:t>
      </w:r>
      <w:r w:rsidR="0059538B">
        <w:fldChar w:fldCharType="begin">
          <w:fldData xml:space="preserve">PEVuZE5vdGU+PENpdGU+PEF1dGhvcj5OZXd0b248L0F1dGhvcj48WWVhcj4yMDE0PC9ZZWFyPjxS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</w:fldData>
        </w:fldChar>
      </w:r>
      <w:r w:rsidR="0059538B">
        <w:instrText xml:space="preserve"> ADDIN EN.CITE </w:instrText>
      </w:r>
      <w:r w:rsidR="0059538B">
        <w:fldChar w:fldCharType="begin">
          <w:fldData xml:space="preserve">PEVuZE5vdGU+PENpdGU+PEF1dGhvcj5OZXd0b248L0F1dGhvcj48WWVhcj4yMDE0PC9ZZWFyPjxS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</w:fldData>
        </w:fldChar>
      </w:r>
      <w:r w:rsidR="0059538B">
        <w:instrText xml:space="preserve"> ADDIN EN.CITE.DATA </w:instrText>
      </w:r>
      <w:r w:rsidR="0059538B">
        <w:fldChar w:fldCharType="end"/>
      </w:r>
      <w:r w:rsidR="0059538B">
        <w:fldChar w:fldCharType="separate"/>
      </w:r>
      <w:r w:rsidR="0059538B">
        <w:rPr>
          <w:noProof/>
        </w:rPr>
        <w:t>(161)</w:t>
      </w:r>
      <w:r w:rsidR="0059538B">
        <w:fldChar w:fldCharType="end"/>
      </w:r>
      <w:r w:rsidR="009C07B0">
        <w:t>.</w:t>
      </w:r>
      <w:r w:rsidR="002B0CA0">
        <w:t xml:space="preserve"> </w:t>
      </w:r>
      <w:r w:rsidR="007B22B0">
        <w:t xml:space="preserve">  Remarkably, </w:t>
      </w:r>
      <w:r w:rsidR="00976DC9">
        <w:t xml:space="preserve">inhaled </w:t>
      </w:r>
      <w:r w:rsidR="007B22B0">
        <w:t xml:space="preserve">ADIs have also been found to inhibit acute allergic bronchoconstriction in rats sensitised to HDM extracts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4D458B">
        <w:t>(</w:t>
      </w:r>
      <w:r w:rsidR="004D458B">
        <w:rPr>
          <w:b/>
        </w:rPr>
        <w:t>Figure 6</w:t>
      </w:r>
      <w:r w:rsidR="004D458B">
        <w:t>)</w:t>
      </w:r>
      <w:r w:rsidR="007B22B0">
        <w:t xml:space="preserve">. </w:t>
      </w:r>
      <w:r w:rsidR="004D458B">
        <w:t xml:space="preserve"> This effect is unlikely to be due to an idiosyncratic action of a </w:t>
      </w:r>
      <w:r w:rsidR="00976DC9">
        <w:t xml:space="preserve">single </w:t>
      </w:r>
      <w:r w:rsidR="004D458B">
        <w:t>compound</w:t>
      </w:r>
      <w:r w:rsidR="007B22B0">
        <w:t xml:space="preserve"> </w:t>
      </w:r>
      <w:r w:rsidR="004D458B">
        <w:t>because ADIs from three distinct chemotypes (</w:t>
      </w:r>
      <w:proofErr w:type="spellStart"/>
      <w:r w:rsidR="004D458B">
        <w:t>acyloxymethyl</w:t>
      </w:r>
      <w:proofErr w:type="spellEnd"/>
      <w:r w:rsidR="004D458B">
        <w:t xml:space="preserve"> ketone, aminoketone or aldehyde), with either an irreversible or reversible mechanism of target inhibition</w:t>
      </w:r>
      <w:r w:rsidR="002B0CA0">
        <w:t xml:space="preserve"> and spanning a range of inhibitory </w:t>
      </w:r>
      <w:r w:rsidR="002B0CA0">
        <w:lastRenderedPageBreak/>
        <w:t>potency</w:t>
      </w:r>
      <w:r w:rsidR="004D458B">
        <w:t>, replicate this effect</w:t>
      </w:r>
      <w:r w:rsidR="002B0CA0">
        <w:t xml:space="preserve"> to similar degrees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4D458B">
        <w:t xml:space="preserve"> (</w:t>
      </w:r>
      <w:r w:rsidR="004D458B">
        <w:rPr>
          <w:b/>
        </w:rPr>
        <w:t>Figure 6B</w:t>
      </w:r>
      <w:r w:rsidR="004D458B">
        <w:t xml:space="preserve">).  The basis for this pharmacological effect is currently unknown.  </w:t>
      </w:r>
      <w:r w:rsidR="002B0CA0">
        <w:t>Taken together, the emerging and sometimes surprising pharmacological profile of these ADIs suggests that the</w:t>
      </w:r>
      <w:r w:rsidR="00C65A46">
        <w:t xml:space="preserve"> future potential of these agents will be fascinating to follow as they progress through development.</w:t>
      </w:r>
      <w:r w:rsidR="00E770C0">
        <w:t xml:space="preserve">  </w:t>
      </w:r>
    </w:p>
    <w:p w14:paraId="464F1F52" w14:textId="647162A8" w:rsidR="004A2871" w:rsidRDefault="004A2871" w:rsidP="00234355">
      <w:pPr>
        <w:spacing w:line="480" w:lineRule="auto"/>
        <w:jc w:val="both"/>
      </w:pPr>
    </w:p>
    <w:p w14:paraId="4E2E1214" w14:textId="03BC9BAC" w:rsidR="004A2871" w:rsidRDefault="004A2871" w:rsidP="004A2871">
      <w:pPr>
        <w:pStyle w:val="PlainText"/>
        <w:spacing w:line="480" w:lineRule="auto"/>
      </w:pPr>
      <w:r>
        <w:t xml:space="preserve">In the </w:t>
      </w:r>
      <w:r w:rsidR="004D458B">
        <w:rPr>
          <w:i/>
        </w:rPr>
        <w:t>in vivo</w:t>
      </w:r>
      <w:r w:rsidR="004D458B">
        <w:t xml:space="preserve"> </w:t>
      </w:r>
      <w:r>
        <w:t xml:space="preserve">studies </w:t>
      </w:r>
      <w:r w:rsidR="004D458B">
        <w:t>performed with the ADIs</w:t>
      </w:r>
      <w:r>
        <w:t xml:space="preserve"> the HDM extract was treated with a reducing agent prior to administration to the recipient animals</w:t>
      </w:r>
      <w:r w:rsidR="008F790E">
        <w:t xml:space="preserve"> </w: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DATA </w:instrText>
      </w:r>
      <w:r w:rsidR="0059538B">
        <w:fldChar w:fldCharType="end"/>
      </w:r>
      <w:r w:rsidR="0059538B">
        <w:fldChar w:fldCharType="separate"/>
      </w:r>
      <w:r w:rsidR="0059538B">
        <w:rPr>
          <w:noProof/>
        </w:rPr>
        <w:t>(41, 161)</w:t>
      </w:r>
      <w:r w:rsidR="0059538B">
        <w:fldChar w:fldCharType="end"/>
      </w:r>
      <w:r>
        <w:t xml:space="preserve">. </w:t>
      </w:r>
      <w:r w:rsidR="007461C1">
        <w:t xml:space="preserve"> </w:t>
      </w:r>
      <w:r>
        <w:t xml:space="preserve"> This procedure has not been a common feature of studies involving HDM extracts, although it has been adopted </w:t>
      </w:r>
      <w:r w:rsidR="004D458B">
        <w:t>when</w:t>
      </w:r>
      <w:r>
        <w:t xml:space="preserve"> purified Der p 1 or papain </w:t>
      </w:r>
      <w:r w:rsidR="004D458B">
        <w:t xml:space="preserve">was </w:t>
      </w:r>
      <w:r>
        <w:t xml:space="preserve">delivered either by </w:t>
      </w:r>
      <w:proofErr w:type="spellStart"/>
      <w:r>
        <w:t>aerosolisation</w:t>
      </w:r>
      <w:proofErr w:type="spellEnd"/>
      <w:r>
        <w:t xml:space="preserve"> into the lungs or by intranasal bolus</w:t>
      </w:r>
      <w:r w:rsidR="002E5699">
        <w:t xml:space="preserve"> </w:t>
      </w:r>
      <w:r w:rsidR="0059538B">
        <w:fldChar w:fldCharType="begin">
          <w:fldData xml:space="preserve">PEVuZE5vdGU+PENpdGU+PEF1dGhvcj5DdW5uaW5naGFtPC9BdXRob3I+PFllYXI+MjAxMjwvWWVh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xMTU5LTYzPC9wYWdlcz48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4OTctOTAyPC9wYWdlcz48dm9sdW1lPjE5MDwvdm9sdW1lPjxudW1iZXI+MTI8L251bWJl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YWJici0xPkNsaW5pY2FsIGFuZCBl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=
</w:fldData>
        </w:fldChar>
      </w:r>
      <w:r w:rsidR="0059538B">
        <w:instrText xml:space="preserve"> ADDIN EN.CITE </w:instrText>
      </w:r>
      <w:r w:rsidR="0059538B">
        <w:fldChar w:fldCharType="begin">
          <w:fldData xml:space="preserve">PEVuZE5vdGU+PENpdGU+PEF1dGhvcj5DdW5uaW5naGFtPC9BdXRob3I+PFllYXI+MjAxMjwvWWVh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xMTU5LTYzPC9wYWdlcz48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4OTctOTAyPC9wYWdlcz48dm9sdW1lPjE5MDwvdm9sdW1lPjxudW1iZXI+MTI8L251bWJl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=
</w:fldData>
        </w:fldChar>
      </w:r>
      <w:r w:rsidR="0059538B">
        <w:instrText xml:space="preserve"> ADDIN EN.CITE.DATA </w:instrText>
      </w:r>
      <w:r w:rsidR="0059538B">
        <w:fldChar w:fldCharType="end"/>
      </w:r>
      <w:r w:rsidR="0059538B">
        <w:fldChar w:fldCharType="separate"/>
      </w:r>
      <w:r w:rsidR="0059538B">
        <w:rPr>
          <w:noProof/>
        </w:rPr>
        <w:t>(41, 44-46, 165)</w:t>
      </w:r>
      <w:r w:rsidR="0059538B">
        <w:fldChar w:fldCharType="end"/>
      </w:r>
      <w:r>
        <w:t>.</w:t>
      </w:r>
      <w:r w:rsidR="004D458B">
        <w:t xml:space="preserve">  </w:t>
      </w:r>
      <w:r>
        <w:t xml:space="preserve"> The rationale for its use is to maximise reduction of the catalytic cysteine residue of the group 1 HDM allergens to its active form</w:t>
      </w:r>
      <w:r w:rsidR="007461C1">
        <w:t xml:space="preserve"> and the need for this is described below</w:t>
      </w:r>
      <w:r>
        <w:t>.   Cysteine residues undergo a series of one or two electron oxidations</w:t>
      </w:r>
      <w:r w:rsidR="002E5699">
        <w:t xml:space="preserve"> </w:t>
      </w:r>
      <w:r>
        <w:t xml:space="preserve">and the existence of a mixture of these products in a protein is a non-random regulatory mechanism which is entirely normal.  </w:t>
      </w:r>
      <w:r w:rsidR="00FF5E4F">
        <w:t xml:space="preserve">The principal oxidation states for the catalytic centre of group 1 HDM allergens is summarised in </w:t>
      </w:r>
      <w:r w:rsidR="00FF5E4F">
        <w:rPr>
          <w:b/>
        </w:rPr>
        <w:t>Figure 6</w:t>
      </w:r>
      <w:r w:rsidR="004D458B">
        <w:rPr>
          <w:b/>
        </w:rPr>
        <w:t>C</w:t>
      </w:r>
      <w:r w:rsidR="00FF5E4F">
        <w:t xml:space="preserve">.  </w:t>
      </w:r>
      <w:r>
        <w:t xml:space="preserve">Except for the high oxidation state </w:t>
      </w:r>
      <w:proofErr w:type="spellStart"/>
      <w:r>
        <w:t>sulphinic</w:t>
      </w:r>
      <w:proofErr w:type="spellEnd"/>
      <w:r>
        <w:t xml:space="preserve"> or </w:t>
      </w:r>
      <w:proofErr w:type="spellStart"/>
      <w:r>
        <w:t>sulphonic</w:t>
      </w:r>
      <w:proofErr w:type="spellEnd"/>
      <w:r>
        <w:t xml:space="preserve"> acid forms, the oxidation products can undergo facile reduction to cysteine through the operation of a redox couple or a thiol/disulphide exchange.  ASL contains reducing agents at concentrations readily able to catalyse these reactions under physiological conditions.  The principal reducing agent in the airways is glutathione which is present in ASL </w:t>
      </w:r>
      <w:r w:rsidR="00FF5E4F">
        <w:t xml:space="preserve">at levels </w:t>
      </w:r>
      <w:r>
        <w:t xml:space="preserve">which exceed its concentration in plasma (its concentration in human ASL is ~275-500 µM </w:t>
      </w:r>
      <w:r w:rsidR="0059538B">
        <w:fldChar w:fldCharType="begin">
          <w:fldData xml:space="preserve">PEVuZE5vdGU+PENpdGU+PEF1dGhvcj5DYW50aW48L0F1dGhvcj48WWVhcj4xOTg3PC9ZZWFyPjxS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0MTQtOTwvcGFnZXM+PHZvbHVtZT4xNjE8L3Zv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</w:fldData>
        </w:fldChar>
      </w:r>
      <w:r w:rsidR="0059538B">
        <w:instrText xml:space="preserve"> ADDIN EN.CITE </w:instrText>
      </w:r>
      <w:r w:rsidR="0059538B">
        <w:fldChar w:fldCharType="begin">
          <w:fldData xml:space="preserve">PEVuZE5vdGU+PENpdGU+PEF1dGhvcj5DYW50aW48L0F1dGhvcj48WWVhcj4xOTg3PC9ZZWFyPjxS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0MTQtOTwvcGFnZXM+PHZvbHVtZT4xNjE8L3Zv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</w:fldData>
        </w:fldChar>
      </w:r>
      <w:r w:rsidR="0059538B">
        <w:instrText xml:space="preserve"> ADDIN EN.CITE.DATA </w:instrText>
      </w:r>
      <w:r w:rsidR="0059538B">
        <w:fldChar w:fldCharType="end"/>
      </w:r>
      <w:r w:rsidR="0059538B">
        <w:fldChar w:fldCharType="separate"/>
      </w:r>
      <w:r w:rsidR="0059538B">
        <w:rPr>
          <w:noProof/>
        </w:rPr>
        <w:t>(166-168)</w:t>
      </w:r>
      <w:r w:rsidR="0059538B">
        <w:fldChar w:fldCharType="end"/>
      </w:r>
      <w:r>
        <w:t xml:space="preserve">.  Glutathione concentrations in ASL change in disease and may rise to </w:t>
      </w:r>
      <w:proofErr w:type="spellStart"/>
      <w:r>
        <w:t>millimolar</w:t>
      </w:r>
      <w:proofErr w:type="spellEnd"/>
      <w:r>
        <w:t xml:space="preserve"> concentrations.  Notably, levels of glutathione are increased in asthma as judged by bronchoalveolar lavage</w:t>
      </w:r>
      <w:r w:rsidR="00FF5E4F">
        <w:t xml:space="preserve"> </w:t>
      </w:r>
      <w:r w:rsidR="0059538B">
        <w:fldChar w:fldCharType="begin"/>
      </w:r>
      <w:r w:rsidR="0059538B">
        <w:instrText xml:space="preserve"> ADDIN EN.CITE &lt;EndNote&gt;&lt;Cite&gt;&lt;Author&gt;Smith&lt;/Author&gt;&lt;Year&gt;1993&lt;/Year&gt;&lt;RecNum&gt;314&lt;/RecNum&gt;&lt;DisplayText&gt;(169)&lt;/DisplayText&gt;&lt;record&gt;&lt;rec-number&gt;314&lt;/rec-number&gt;&lt;foreign-keys&gt;&lt;key app="EN" db-id="05299pfscx2ztxe5vr8vez929epvvdsdffea" timestamp="1553264578"&gt;314&lt;/key&gt;&lt;/foreign-keys&gt;&lt;ref-type name="Journal Article"&gt;17&lt;/ref-type&gt;&lt;contributors&gt;&lt;authors&gt;&lt;author&gt;Smith, L. J.&lt;/author&gt;&lt;author&gt;Houston, M.&lt;/author&gt;&lt;author&gt;Anderson, J.&lt;/author&gt;&lt;/authors&gt;&lt;/contributors&gt;&lt;auth-address&gt;Pulmonary Division, Northwestern University Medical School, Chicago, IL 60611-3053.&lt;/auth-address&gt;&lt;titles&gt;&lt;title&gt;Increased levels of glutathione in bronchoalveolar lavage fluid from patients with asthma&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1461-4&lt;/pages&gt;&lt;volume&gt;147&lt;/volume&gt;&lt;number&gt;6 Pt 1&lt;/number&gt;&lt;keywords&gt;&lt;keyword&gt;Adult&lt;/keyword&gt;&lt;keyword&gt;Antioxidants&lt;/keyword&gt;&lt;keyword&gt;Asthma/*metabolism&lt;/keyword&gt;&lt;keyword&gt;Bronchoalveolar Lavage Fluid/*chemistry&lt;/keyword&gt;&lt;keyword&gt;Catalase/analysis&lt;/keyword&gt;&lt;keyword&gt;Glutathione/*analysis&lt;/keyword&gt;&lt;keyword&gt;Humans&lt;/keyword&gt;&lt;keyword&gt;Reference Values&lt;/keyword&gt;&lt;keyword&gt;Superoxide Dismutase/analysis&lt;/keyword&gt;&lt;/keywords&gt;&lt;dates&gt;&lt;year&gt;1993&lt;/year&gt;&lt;pub-dates&gt;&lt;date&gt;Jun&lt;/date&gt;&lt;/pub-dates&gt;&lt;/dates&gt;&lt;isbn&gt;0003-0805 (Print)&amp;#xD;0003-0805 (Linking)&lt;/isbn&gt;&lt;accession-num&gt;8503557&lt;/accession-num&gt;&lt;urls&gt;&lt;related-urls&gt;&lt;url&gt;http://www.ncbi.nlm.nih.gov/pubmed/8503557&lt;/url&gt;&lt;/related-urls&gt;&lt;/urls&gt;&lt;electronic-resource-num&gt;10.1164/ajrccm/147.6_Pt_1.1461&lt;/electronic-resource-num&gt;&lt;/record&gt;&lt;/Cite&gt;&lt;/EndNote&gt;</w:instrText>
      </w:r>
      <w:r w:rsidR="0059538B">
        <w:fldChar w:fldCharType="separate"/>
      </w:r>
      <w:r w:rsidR="0059538B">
        <w:rPr>
          <w:noProof/>
        </w:rPr>
        <w:t>(169)</w:t>
      </w:r>
      <w:r w:rsidR="0059538B">
        <w:fldChar w:fldCharType="end"/>
      </w:r>
      <w:r>
        <w:t>.   The reducing power of glutathione in ASL is bolstered by a further contribution from cysteine (~100-120 µM</w:t>
      </w:r>
      <w:r w:rsidR="00FF5E4F">
        <w:t xml:space="preserve">) </w:t>
      </w:r>
      <w:r w:rsidR="0059538B">
        <w:fldChar w:fldCharType="begin">
          <w:fldData xml:space="preserve">PEVuZE5vdGU+PENpdGU+PEF1dGhvcj5JeWVyPC9BdXRob3I+PFllYXI+MjAwOTwvWWVhcj48UmVj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</w:fldData>
        </w:fldChar>
      </w:r>
      <w:r w:rsidR="0059538B">
        <w:instrText xml:space="preserve"> ADDIN EN.CITE </w:instrText>
      </w:r>
      <w:r w:rsidR="0059538B">
        <w:fldChar w:fldCharType="begin">
          <w:fldData xml:space="preserve">PEVuZE5vdGU+PENpdGU+PEF1dGhvcj5JeWVyPC9BdXRob3I+PFllYXI+MjAwOTwvWWVhcj48UmVj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</w:fldData>
        </w:fldChar>
      </w:r>
      <w:r w:rsidR="0059538B">
        <w:instrText xml:space="preserve"> ADDIN EN.CITE.DATA </w:instrText>
      </w:r>
      <w:r w:rsidR="0059538B">
        <w:fldChar w:fldCharType="end"/>
      </w:r>
      <w:r w:rsidR="0059538B">
        <w:fldChar w:fldCharType="separate"/>
      </w:r>
      <w:r w:rsidR="0059538B">
        <w:rPr>
          <w:noProof/>
        </w:rPr>
        <w:t>(170)</w:t>
      </w:r>
      <w:r w:rsidR="0059538B">
        <w:fldChar w:fldCharType="end"/>
      </w:r>
      <w:r>
        <w:t>.  For comparison, the concentration of reduced glutathione in mouse ASL is</w:t>
      </w:r>
      <w:r w:rsidR="00614999">
        <w:t xml:space="preserve"> comparable to humans:</w:t>
      </w:r>
      <w:r>
        <w:t xml:space="preserve"> 480-540 µM</w:t>
      </w:r>
      <w:r w:rsidR="00FF5E4F">
        <w:t xml:space="preserve"> </w:t>
      </w:r>
      <w:r w:rsidR="0059538B">
        <w:fldChar w:fldCharType="begin">
          <w:fldData xml:space="preserve">PEVuZE5vdGU+PENpdGU+PEF1dGhvcj5WZWxzb3I8L0F1dGhvcj48WWVhcj4yMDA2PC9ZZWFyPjxS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MxLTg8L3BhZ2VzPjx2b2x1bWU+MjgxPC92b2x1bWU+PG51bWJlcj4xPC9udW1iZXI+PGtl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</w:fldData>
        </w:fldChar>
      </w:r>
      <w:r w:rsidR="0059538B">
        <w:instrText xml:space="preserve"> ADDIN EN.CITE </w:instrText>
      </w:r>
      <w:r w:rsidR="0059538B">
        <w:fldChar w:fldCharType="begin">
          <w:fldData xml:space="preserve">PEVuZE5vdGU+PENpdGU+PEF1dGhvcj5WZWxzb3I8L0F1dGhvcj48WWVhcj4yMDA2PC9ZZWFyPjxS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MxLTg8L3BhZ2VzPjx2b2x1bWU+MjgxPC92b2x1bWU+PG51bWJlcj4xPC9udW1iZXI+PGtl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</w:fldData>
        </w:fldChar>
      </w:r>
      <w:r w:rsidR="0059538B">
        <w:instrText xml:space="preserve"> ADDIN EN.CITE.DATA </w:instrText>
      </w:r>
      <w:r w:rsidR="0059538B">
        <w:fldChar w:fldCharType="end"/>
      </w:r>
      <w:r w:rsidR="0059538B">
        <w:fldChar w:fldCharType="separate"/>
      </w:r>
      <w:r w:rsidR="0059538B">
        <w:rPr>
          <w:noProof/>
        </w:rPr>
        <w:t>(171, 172)</w:t>
      </w:r>
      <w:r w:rsidR="0059538B">
        <w:fldChar w:fldCharType="end"/>
      </w:r>
      <w:r>
        <w:t xml:space="preserve">.  In addition to these low molecular weight </w:t>
      </w:r>
      <w:proofErr w:type="spellStart"/>
      <w:r>
        <w:t>biothiols</w:t>
      </w:r>
      <w:proofErr w:type="spellEnd"/>
      <w:r>
        <w:t xml:space="preserve">, free thiols in proteins present in ASL or displayed on cell membranes may be further </w:t>
      </w:r>
      <w:r>
        <w:lastRenderedPageBreak/>
        <w:t>sources of reducing potential</w:t>
      </w:r>
      <w:r w:rsidR="00CF5141">
        <w:t xml:space="preserve"> </w:t>
      </w:r>
      <w:r w:rsidR="0059538B">
        <w:fldChar w:fldCharType="begin">
          <w:fldData xml:space="preserve">PEVuZE5vdGU+PENpdGU+PEF1dGhvcj5IYW5zZW48L0F1dGhvcj48WWVhcj4yMDA5PC9ZZWFyPjxS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MjItNzwvcGFnZXM+PHZv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</w:fldData>
        </w:fldChar>
      </w:r>
      <w:r w:rsidR="0059538B">
        <w:instrText xml:space="preserve"> ADDIN EN.CITE </w:instrText>
      </w:r>
      <w:r w:rsidR="0059538B">
        <w:fldChar w:fldCharType="begin">
          <w:fldData xml:space="preserve">PEVuZE5vdGU+PENpdGU+PEF1dGhvcj5IYW5zZW48L0F1dGhvcj48WWVhcj4yMDA5PC9ZZWFyPjxS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MjItNzwvcGFnZXM+PHZv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</w:fldData>
        </w:fldChar>
      </w:r>
      <w:r w:rsidR="0059538B">
        <w:instrText xml:space="preserve"> ADDIN EN.CITE.DATA </w:instrText>
      </w:r>
      <w:r w:rsidR="0059538B">
        <w:fldChar w:fldCharType="end"/>
      </w:r>
      <w:r w:rsidR="0059538B">
        <w:fldChar w:fldCharType="separate"/>
      </w:r>
      <w:r w:rsidR="0059538B">
        <w:rPr>
          <w:noProof/>
        </w:rPr>
        <w:t>(173, 174)</w:t>
      </w:r>
      <w:r w:rsidR="0059538B">
        <w:fldChar w:fldCharType="end"/>
      </w:r>
      <w:r>
        <w:t>.  One interesting candidate is α</w:t>
      </w:r>
      <w:r w:rsidRPr="004E5092">
        <w:rPr>
          <w:vertAlign w:val="subscript"/>
        </w:rPr>
        <w:t>1</w:t>
      </w:r>
      <w:r>
        <w:t>-antitrypsin which is both thiol-rich and a target substrate of Der p 1</w:t>
      </w:r>
      <w:r w:rsidR="00CF5141">
        <w:t xml:space="preserve"> </w:t>
      </w:r>
      <w:r w:rsidR="0059538B">
        <w:fldChar w:fldCharType="begin">
          <w:fldData xml:space="preserve">PEVuZE5vdGU+PENpdGU+PEF1dGhvcj5Ccm93bjwvQXV0aG9yPjxZZWFyPjIwMDM8L1llYXI+PFJl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ktNjE8L3BhZ2VzPjx2b2x1bWU+MjIxPC92b2x1bWU+PG51bWJlcj4xPC9udW1iZXI+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</w:fldData>
        </w:fldChar>
      </w:r>
      <w:r w:rsidR="0059538B">
        <w:instrText xml:space="preserve"> ADDIN EN.CITE </w:instrText>
      </w:r>
      <w:r w:rsidR="0059538B">
        <w:fldChar w:fldCharType="begin">
          <w:fldData xml:space="preserve">PEVuZE5vdGU+PENpdGU+PEF1dGhvcj5Ccm93bjwvQXV0aG9yPjxZZWFyPjIwMDM8L1llYXI+PFJl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ktNjE8L3BhZ2VzPjx2b2x1bWU+MjIxPC92b2x1bWU+PG51bWJlcj4xPC9udW1iZXI+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</w:fldData>
        </w:fldChar>
      </w:r>
      <w:r w:rsidR="0059538B">
        <w:instrText xml:space="preserve"> ADDIN EN.CITE.DATA </w:instrText>
      </w:r>
      <w:r w:rsidR="0059538B">
        <w:fldChar w:fldCharType="end"/>
      </w:r>
      <w:r w:rsidR="0059538B">
        <w:fldChar w:fldCharType="separate"/>
      </w:r>
      <w:r w:rsidR="0059538B">
        <w:rPr>
          <w:noProof/>
        </w:rPr>
        <w:t>(49, 50)</w:t>
      </w:r>
      <w:r w:rsidR="0059538B">
        <w:fldChar w:fldCharType="end"/>
      </w:r>
      <w:r>
        <w:t xml:space="preserve">; many others may be relevant too, but this aspect has not to our knowledge been the subject of investigation.   </w:t>
      </w:r>
    </w:p>
    <w:p w14:paraId="587869FF" w14:textId="77777777" w:rsidR="004A2871" w:rsidRDefault="004A2871" w:rsidP="004A2871">
      <w:pPr>
        <w:spacing w:line="480" w:lineRule="auto"/>
      </w:pPr>
    </w:p>
    <w:p w14:paraId="1E874896" w14:textId="3281CEF1" w:rsidR="004A2871" w:rsidRDefault="004A2871" w:rsidP="004A2871">
      <w:pPr>
        <w:spacing w:line="480" w:lineRule="auto"/>
      </w:pPr>
      <w:r>
        <w:t>To enable structure-activity analyses to be performed across multiple studies during the design of Der p 1 inhibitors</w:t>
      </w:r>
      <w:r w:rsidR="000432FE">
        <w:t xml:space="preserve"> </w:t>
      </w:r>
      <w:r w:rsidR="0059538B">
        <w:fldChar w:fldCharType="begin">
          <w:fldData xml:space="preserve">PEVuZE5vdGU+PENpdGU+PEF1dGhvcj5OZXd0b248L0F1dGhvcj48WWVhcj4yMDE0PC9ZZWFyPjxS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</w:fldData>
        </w:fldChar>
      </w:r>
      <w:r w:rsidR="0059538B">
        <w:instrText xml:space="preserve"> ADDIN EN.CITE </w:instrText>
      </w:r>
      <w:r w:rsidR="0059538B">
        <w:fldChar w:fldCharType="begin">
          <w:fldData xml:space="preserve">PEVuZE5vdGU+PENpdGU+PEF1dGhvcj5OZXd0b248L0F1dGhvcj48WWVhcj4yMDE0PC9ZZWFyPjxS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</w:fldData>
        </w:fldChar>
      </w:r>
      <w:r w:rsidR="0059538B">
        <w:instrText xml:space="preserve"> ADDIN EN.CITE.DATA </w:instrText>
      </w:r>
      <w:r w:rsidR="0059538B">
        <w:fldChar w:fldCharType="end"/>
      </w:r>
      <w:r w:rsidR="0059538B">
        <w:fldChar w:fldCharType="separate"/>
      </w:r>
      <w:r w:rsidR="0059538B">
        <w:rPr>
          <w:noProof/>
        </w:rPr>
        <w:t>(41, 161)</w:t>
      </w:r>
      <w:r w:rsidR="0059538B">
        <w:fldChar w:fldCharType="end"/>
      </w:r>
      <w:r>
        <w:t xml:space="preserve">, there was a need to standardise HDM extracts for target activity to ensure confidence in the allergen dose to the airways having consistent behaviour.  Despite the physiological presence of reducing agents in ASL it was felt that </w:t>
      </w:r>
      <w:proofErr w:type="spellStart"/>
      <w:r>
        <w:t>aerosolisation</w:t>
      </w:r>
      <w:proofErr w:type="spellEnd"/>
      <w:r>
        <w:t xml:space="preserve"> of allergen and test substances might introduce unwanted variability into the redox behaviour of ASL through dilution effects.  Such variation is likely to be greatest when sensitisation and challenge are by the nasal route in mice because the dilution of nasal lining fluid (</w:t>
      </w:r>
      <w:proofErr w:type="spellStart"/>
      <w:r>
        <w:t>picolitre-nanolitre</w:t>
      </w:r>
      <w:proofErr w:type="spellEnd"/>
      <w:r>
        <w:t xml:space="preserve"> volumes) by challenge solutions (</w:t>
      </w:r>
      <w:proofErr w:type="spellStart"/>
      <w:r>
        <w:t>microlitre</w:t>
      </w:r>
      <w:proofErr w:type="spellEnd"/>
      <w:r>
        <w:t xml:space="preserve"> volumes) will be large and, at least in humans, the concentration of glutathione in nasal surface liquid is ~40% that of the lower airways</w:t>
      </w:r>
      <w:r w:rsidR="000432FE">
        <w:t xml:space="preserve"> </w:t>
      </w:r>
      <w:r w:rsidR="0059538B">
        <w:fldChar w:fldCharType="begin"/>
      </w:r>
      <w:r w:rsidR="0059538B">
        <w:instrText xml:space="preserve"> ADDIN EN.CITE &lt;EndNote&gt;&lt;Cite&gt;&lt;Author&gt;Hatch&lt;/Author&gt;&lt;Year&gt;1992&lt;/Year&gt;&lt;RecNum&gt;328&lt;/RecNum&gt;&lt;DisplayText&gt;(175)&lt;/DisplayText&gt;&lt;record&gt;&lt;rec-number&gt;328&lt;/rec-number&gt;&lt;foreign-keys&gt;&lt;key app="EN" db-id="05299pfscx2ztxe5vr8vez929epvvdsdffea" timestamp="1554132339"&gt;328&lt;/key&gt;&lt;/foreign-keys&gt;&lt;ref-type name="Book Section"&gt;5&lt;/ref-type&gt;&lt;contributors&gt;&lt;authors&gt;&lt;author&gt;Hatch, G.E.&lt;/author&gt;&lt;/authors&gt;&lt;secondary-authors&gt;&lt;author&gt;Parent, R.A.&lt;/author&gt;&lt;/secondary-authors&gt;&lt;/contributors&gt;&lt;titles&gt;&lt;title&gt;Comparative biochemistry of the airway lining fluid&lt;/title&gt;&lt;secondary-title&gt;Comparative Biology of the Normal Lung&lt;/secondary-title&gt;&lt;/titles&gt;&lt;pages&gt;617-632&lt;/pages&gt;&lt;volume&gt;1&lt;/volume&gt;&lt;dates&gt;&lt;year&gt;1992&lt;/year&gt;&lt;/dates&gt;&lt;pub-location&gt;Boca Raton, FL&lt;/pub-location&gt;&lt;publisher&gt;CRC Press&lt;/publisher&gt;&lt;urls&gt;&lt;/urls&gt;&lt;/record&gt;&lt;/Cite&gt;&lt;/EndNote&gt;</w:instrText>
      </w:r>
      <w:r w:rsidR="0059538B">
        <w:fldChar w:fldCharType="separate"/>
      </w:r>
      <w:r w:rsidR="0059538B">
        <w:rPr>
          <w:noProof/>
        </w:rPr>
        <w:t>(175)</w:t>
      </w:r>
      <w:r w:rsidR="0059538B">
        <w:fldChar w:fldCharType="end"/>
      </w:r>
      <w:r>
        <w:t>.</w:t>
      </w:r>
      <w:r w:rsidR="00D33DE2">
        <w:t xml:space="preserve">  The potential therefore exists for allergen/drug administration to temporarily dilute out the intrinsic reducing action of nasal lining fluid. </w:t>
      </w:r>
      <w:r>
        <w:t xml:space="preserve">  In the lungs, the dilution effect will be proportionally smaller because the volume of airway surface liquid is greater and the glutathione concentration higher.  </w:t>
      </w:r>
      <w:r w:rsidR="00D33DE2">
        <w:t xml:space="preserve"> To avoid these issues</w:t>
      </w:r>
      <w:r>
        <w:t xml:space="preserve">, </w:t>
      </w:r>
      <w:r w:rsidRPr="00A54D88">
        <w:rPr>
          <w:i/>
        </w:rPr>
        <w:t>ex vivo</w:t>
      </w:r>
      <w:r>
        <w:t xml:space="preserve"> reduction of the extract was performed to a material specification in the drug discovery studies and appropriate vehicle control studies for this were incorporated in the study designs.  While these procedures were adopted for a specific requirement in a drug discovery campaign it is worth noting their potential value to purely mechanistic studies</w:t>
      </w:r>
      <w:r w:rsidR="000432FE">
        <w:t>, especially those</w:t>
      </w:r>
      <w:r>
        <w:t xml:space="preserve"> involving nasal delivery where dilution effects are large and have been generally ignored.  </w:t>
      </w:r>
    </w:p>
    <w:p w14:paraId="2AEB5E3C" w14:textId="5683AA7E" w:rsidR="005A21D9" w:rsidRDefault="005A21D9" w:rsidP="0095005F">
      <w:pPr>
        <w:spacing w:line="480" w:lineRule="auto"/>
        <w:jc w:val="both"/>
      </w:pPr>
    </w:p>
    <w:p w14:paraId="36FBFC19" w14:textId="77777777" w:rsidR="0003571D" w:rsidRDefault="0003571D" w:rsidP="0095005F">
      <w:pPr>
        <w:spacing w:line="480" w:lineRule="auto"/>
        <w:jc w:val="both"/>
        <w:rPr>
          <w:b/>
        </w:rPr>
      </w:pPr>
    </w:p>
    <w:p w14:paraId="7C03254B" w14:textId="77777777" w:rsidR="0003571D" w:rsidRDefault="0003571D" w:rsidP="0095005F">
      <w:pPr>
        <w:spacing w:line="480" w:lineRule="auto"/>
        <w:jc w:val="both"/>
        <w:rPr>
          <w:b/>
        </w:rPr>
      </w:pPr>
    </w:p>
    <w:p w14:paraId="48F0BCB1" w14:textId="20C3D1F9" w:rsidR="005A21D9" w:rsidRDefault="005A21D9" w:rsidP="0095005F">
      <w:pPr>
        <w:spacing w:line="480" w:lineRule="auto"/>
        <w:jc w:val="both"/>
        <w:rPr>
          <w:b/>
        </w:rPr>
      </w:pPr>
      <w:r>
        <w:rPr>
          <w:b/>
        </w:rPr>
        <w:lastRenderedPageBreak/>
        <w:t>Concluding Remarks</w:t>
      </w:r>
    </w:p>
    <w:p w14:paraId="64CB227A" w14:textId="55A637DC" w:rsidR="00EB1836" w:rsidRDefault="00EB1836" w:rsidP="00EB1836">
      <w:pPr>
        <w:spacing w:line="480" w:lineRule="auto"/>
      </w:pPr>
      <w:r>
        <w:t xml:space="preserve">Two dynamics underlie recent advances in deciphering the enigma of allergenicity.  Technical developments in genomics, transcriptomics and proteomics have facilitated the identification of allergens, while the age of enlightenment for innate immunity has provided the mechanistic framework to connect immune responses with functional activities present within the </w:t>
      </w:r>
      <w:proofErr w:type="spellStart"/>
      <w:r>
        <w:t>allergome</w:t>
      </w:r>
      <w:proofErr w:type="spellEnd"/>
      <w:r>
        <w:t>.  Through independent events which converge via TLR4-dependent signalling</w:t>
      </w:r>
      <w:r w:rsidRPr="00781FB4">
        <w:t xml:space="preserve"> </w:t>
      </w:r>
      <w:r>
        <w:t xml:space="preserve">on a cardinal response mechanism, two families of HDM allergens, namely proteases and lipid-binding proteins, exert a decisive influence on allergic responses to themselves and unrelated allergens.  Despite the absence of a systematic study of their </w:t>
      </w:r>
      <w:proofErr w:type="spellStart"/>
      <w:r>
        <w:t>degradomics</w:t>
      </w:r>
      <w:proofErr w:type="spellEnd"/>
      <w:r>
        <w:t>, the scope of known HDM protease allergen-dependent effects is already broad and encompasses events which are activated directly and indirectly by these allergens.  In contrast, the events entrained by lipid-</w:t>
      </w:r>
      <w:r w:rsidR="008176C3">
        <w:t>binding allergens through TLR4</w:t>
      </w:r>
      <w:r w:rsidR="007C5378">
        <w:t>, TLR2</w:t>
      </w:r>
      <w:r w:rsidR="008176C3">
        <w:t xml:space="preserve"> and other receptors</w:t>
      </w:r>
      <w:r>
        <w:t xml:space="preserve"> are more circumscribed, though far from understood. </w:t>
      </w:r>
      <w:r w:rsidRPr="003C4F17">
        <w:t xml:space="preserve"> </w:t>
      </w:r>
      <w:r>
        <w:t xml:space="preserve">This situation suggest new therapeutic possibilities which transcend the difficulties historically associated with interventions acting discretely within the myriad of downstream effector pathways.  </w:t>
      </w:r>
    </w:p>
    <w:p w14:paraId="5FF68D9E" w14:textId="77777777" w:rsidR="00EB1836" w:rsidRDefault="00EB1836" w:rsidP="00EB1836">
      <w:pPr>
        <w:spacing w:line="480" w:lineRule="auto"/>
      </w:pPr>
    </w:p>
    <w:p w14:paraId="10A3DB71" w14:textId="77777777" w:rsidR="00EB1836" w:rsidRDefault="00EB1836" w:rsidP="00EB1836">
      <w:pPr>
        <w:spacing w:line="480" w:lineRule="auto"/>
      </w:pPr>
      <w:r>
        <w:t xml:space="preserve">The context in which HDM allergens are presented to the immune system is complex in that they co-exist within a matrix comprising a miscellany of </w:t>
      </w:r>
      <w:proofErr w:type="spellStart"/>
      <w:r>
        <w:t>lipidergic</w:t>
      </w:r>
      <w:proofErr w:type="spellEnd"/>
      <w:r>
        <w:t xml:space="preserve"> and polysaccharide components.  Both may be derived from mites themselves, endosymbionts, </w:t>
      </w:r>
      <w:proofErr w:type="spellStart"/>
      <w:r>
        <w:t>ectosymbionts</w:t>
      </w:r>
      <w:proofErr w:type="spellEnd"/>
      <w:r>
        <w:t xml:space="preserve"> and other environmental sources.  Furthermore, it is reasonable to think that these components may themselves interact with the mucosal microbiota to influence allergy, and that insight into these will further illuminate allergic mechanisms.     </w:t>
      </w:r>
    </w:p>
    <w:p w14:paraId="32B90F34" w14:textId="77777777" w:rsidR="00EA68AB" w:rsidRDefault="00EA68AB" w:rsidP="00CA508B">
      <w:pPr>
        <w:spacing w:line="480" w:lineRule="auto"/>
        <w:rPr>
          <w:b/>
        </w:rPr>
      </w:pPr>
    </w:p>
    <w:p w14:paraId="1FBAA2C3" w14:textId="77777777" w:rsidR="0003571D" w:rsidRDefault="0003571D" w:rsidP="00CA508B">
      <w:pPr>
        <w:spacing w:line="480" w:lineRule="auto"/>
        <w:rPr>
          <w:b/>
        </w:rPr>
      </w:pPr>
    </w:p>
    <w:p w14:paraId="5602D7B3" w14:textId="77777777" w:rsidR="0003571D" w:rsidRDefault="0003571D" w:rsidP="00CA508B">
      <w:pPr>
        <w:spacing w:line="480" w:lineRule="auto"/>
        <w:rPr>
          <w:b/>
        </w:rPr>
      </w:pPr>
    </w:p>
    <w:p w14:paraId="4A725508" w14:textId="77777777" w:rsidR="000F0D12" w:rsidRDefault="000F0D12" w:rsidP="00CA508B">
      <w:pPr>
        <w:spacing w:line="480" w:lineRule="auto"/>
      </w:pPr>
      <w:r>
        <w:rPr>
          <w:b/>
        </w:rPr>
        <w:lastRenderedPageBreak/>
        <w:t>Acknowledgments</w:t>
      </w:r>
    </w:p>
    <w:p w14:paraId="784EE109" w14:textId="3D07E9D9" w:rsidR="00813764" w:rsidRDefault="007C5378" w:rsidP="00CA508B">
      <w:pPr>
        <w:spacing w:line="480" w:lineRule="auto"/>
      </w:pPr>
      <w:r w:rsidRPr="00650688">
        <w:t xml:space="preserve">This work was partly funded by the Thai Research Fund (TRG5680005), </w:t>
      </w:r>
      <w:proofErr w:type="spellStart"/>
      <w:r w:rsidRPr="00650688">
        <w:t>Chulalongkorn</w:t>
      </w:r>
      <w:proofErr w:type="spellEnd"/>
      <w:r w:rsidRPr="00650688">
        <w:t xml:space="preserve"> University (Government Budget GRB-BSS_83_59_30_24), the National Research University Project, Office of Higher Education Commission (NRU59-003-HR), the </w:t>
      </w:r>
      <w:proofErr w:type="spellStart"/>
      <w:r w:rsidRPr="00650688">
        <w:t>Center</w:t>
      </w:r>
      <w:proofErr w:type="spellEnd"/>
      <w:r w:rsidRPr="00650688">
        <w:t xml:space="preserve"> of Excellence on Medical Biotechnology (CEMB), S&amp;T Postgraduate Education and Research Development Office (PERDO), SB-60-003-03) as well as by </w:t>
      </w:r>
      <w:proofErr w:type="spellStart"/>
      <w:r w:rsidRPr="00650688">
        <w:t>Chulalongkorn</w:t>
      </w:r>
      <w:proofErr w:type="spellEnd"/>
      <w:r w:rsidRPr="00650688">
        <w:t xml:space="preserve"> Academic Advancement (2nd Century Project-CUAASC), and Wellcome Trust (083625, United Kingdom).</w:t>
      </w:r>
      <w:r>
        <w:t xml:space="preserve">  </w:t>
      </w:r>
      <w:r w:rsidR="000F0D12">
        <w:t xml:space="preserve">CR wishes to give thanks to the Wellcome Trust for financial support and to members of the Robinson lab/ADI Programme Team for their unstinting contributions to work described in this review.  </w:t>
      </w:r>
      <w:r w:rsidR="00CA508B">
        <w:t xml:space="preserve"> </w:t>
      </w:r>
    </w:p>
    <w:p w14:paraId="68040751" w14:textId="77777777" w:rsidR="00EA68AB" w:rsidRDefault="00EA68AB" w:rsidP="00EA68AB">
      <w:pPr>
        <w:spacing w:line="480" w:lineRule="auto"/>
        <w:rPr>
          <w:b/>
        </w:rPr>
      </w:pPr>
    </w:p>
    <w:p w14:paraId="200C7055" w14:textId="77777777" w:rsidR="00EA68AB" w:rsidRDefault="00EA68AB" w:rsidP="00EA68AB">
      <w:pPr>
        <w:spacing w:line="480" w:lineRule="auto"/>
        <w:rPr>
          <w:b/>
        </w:rPr>
      </w:pPr>
    </w:p>
    <w:p w14:paraId="434B5109" w14:textId="77777777" w:rsidR="009653CB" w:rsidRDefault="009653CB" w:rsidP="00EA68AB">
      <w:pPr>
        <w:spacing w:line="480" w:lineRule="auto"/>
        <w:rPr>
          <w:b/>
        </w:rPr>
      </w:pPr>
    </w:p>
    <w:p w14:paraId="300FDC3E" w14:textId="7D9995F9" w:rsidR="00EA68AB" w:rsidRDefault="00EA68AB" w:rsidP="00EA68AB">
      <w:pPr>
        <w:spacing w:line="480" w:lineRule="auto"/>
      </w:pPr>
      <w:r>
        <w:rPr>
          <w:b/>
        </w:rPr>
        <w:t>Conflict of Interest</w:t>
      </w:r>
    </w:p>
    <w:p w14:paraId="557FE202" w14:textId="77232409" w:rsidR="00EA68AB" w:rsidRDefault="00EA68AB" w:rsidP="00EA68AB">
      <w:pPr>
        <w:spacing w:line="480" w:lineRule="auto"/>
      </w:pPr>
      <w:r>
        <w:t>CR is an inventor on multiple granted patents disclosing novel composition of matter relating to HDM protease allergen inhibitor design and the medical uses thereof.</w:t>
      </w:r>
      <w:r w:rsidR="009653CB">
        <w:t xml:space="preserve">  AJ has</w:t>
      </w:r>
      <w:r w:rsidR="009653CB" w:rsidRPr="00650688">
        <w:t xml:space="preserve"> no conflict</w:t>
      </w:r>
      <w:r w:rsidR="009653CB">
        <w:t xml:space="preserve"> </w:t>
      </w:r>
      <w:r w:rsidR="009653CB" w:rsidRPr="00650688">
        <w:t>of interests</w:t>
      </w:r>
      <w:r w:rsidR="009653CB">
        <w:t>.</w:t>
      </w:r>
    </w:p>
    <w:p w14:paraId="77744D0C" w14:textId="43BCB095" w:rsidR="001B3101" w:rsidRDefault="001B3101">
      <w:r>
        <w:br w:type="page"/>
      </w:r>
    </w:p>
    <w:p w14:paraId="7C56096B" w14:textId="77777777" w:rsidR="001B3101" w:rsidRPr="0059538B" w:rsidRDefault="001B3101" w:rsidP="001B3101">
      <w:pPr>
        <w:pStyle w:val="EndNoteBibliographyTitle"/>
      </w:pPr>
      <w:r>
        <w:lastRenderedPageBreak/>
        <w:fldChar w:fldCharType="begin"/>
      </w:r>
      <w:r>
        <w:instrText xml:space="preserve"> ADDIN EN.REFLIST </w:instrText>
      </w:r>
      <w:r>
        <w:fldChar w:fldCharType="separate"/>
      </w:r>
      <w:r w:rsidRPr="0059538B">
        <w:t>References</w:t>
      </w:r>
    </w:p>
    <w:p w14:paraId="0BB44888" w14:textId="77777777" w:rsidR="001B3101" w:rsidRPr="0059538B" w:rsidRDefault="001B3101" w:rsidP="001B3101">
      <w:pPr>
        <w:pStyle w:val="EndNoteBibliographyTitle"/>
      </w:pPr>
    </w:p>
    <w:p w14:paraId="1E4F4A39" w14:textId="77777777" w:rsidR="001B3101" w:rsidRDefault="001B3101" w:rsidP="001B3101">
      <w:pPr>
        <w:pStyle w:val="EndNoteBibliography"/>
        <w:spacing w:after="0"/>
      </w:pPr>
      <w:r w:rsidRPr="0059538B">
        <w:t>1.</w:t>
      </w:r>
      <w:r w:rsidRPr="0059538B">
        <w:tab/>
        <w:t xml:space="preserve">Zhang J, Chen J, Newton GK, Perrior TR, Robinson C. </w:t>
      </w:r>
      <w:r>
        <w:t xml:space="preserve"> </w:t>
      </w:r>
      <w:r w:rsidRPr="0059538B">
        <w:t>Allergen Delivery Inhibitors: A rationale for targeting sentinel innate immune signaling of Group 1 house dust mite allergens through structure-based protease inhibitor design</w:t>
      </w:r>
      <w:r>
        <w:t xml:space="preserve">. </w:t>
      </w:r>
      <w:r w:rsidRPr="0059538B">
        <w:t xml:space="preserve"> </w:t>
      </w:r>
      <w:r w:rsidRPr="0059538B">
        <w:rPr>
          <w:i/>
        </w:rPr>
        <w:t>Mol Pharmacol</w:t>
      </w:r>
      <w:r>
        <w:rPr>
          <w:i/>
        </w:rPr>
        <w:t xml:space="preserve"> </w:t>
      </w:r>
      <w:r w:rsidRPr="0059538B">
        <w:t>2018;</w:t>
      </w:r>
      <w:r w:rsidRPr="0059538B">
        <w:rPr>
          <w:b/>
        </w:rPr>
        <w:t>94</w:t>
      </w:r>
      <w:r w:rsidRPr="0059538B">
        <w:t>:1007-1030.</w:t>
      </w:r>
    </w:p>
    <w:p w14:paraId="62DF24C0" w14:textId="77777777" w:rsidR="001B3101" w:rsidRPr="0059538B" w:rsidRDefault="001B3101" w:rsidP="001B3101">
      <w:pPr>
        <w:pStyle w:val="EndNoteBibliography"/>
        <w:spacing w:after="0"/>
      </w:pPr>
    </w:p>
    <w:p w14:paraId="2591D4DC" w14:textId="77777777" w:rsidR="001B3101" w:rsidRDefault="001B3101" w:rsidP="001B3101">
      <w:pPr>
        <w:pStyle w:val="EndNoteBibliography"/>
        <w:spacing w:after="0"/>
      </w:pPr>
      <w:r w:rsidRPr="0059538B">
        <w:t>2.</w:t>
      </w:r>
      <w:r w:rsidRPr="0059538B">
        <w:tab/>
        <w:t xml:space="preserve">Zhang J, Chen J, Robinson C. </w:t>
      </w:r>
      <w:r>
        <w:t xml:space="preserve"> </w:t>
      </w:r>
      <w:r w:rsidRPr="0059538B">
        <w:t>Cellular and molecular events in the airway epithelium defining the interaction between house dust mite group 1 allergens and innate defences.</w:t>
      </w:r>
      <w:r>
        <w:t xml:space="preserve"> </w:t>
      </w:r>
      <w:r w:rsidRPr="0059538B">
        <w:t xml:space="preserve"> </w:t>
      </w:r>
      <w:r w:rsidRPr="0059538B">
        <w:rPr>
          <w:i/>
        </w:rPr>
        <w:t>Int J Mol Sci</w:t>
      </w:r>
      <w:r w:rsidRPr="0059538B">
        <w:t xml:space="preserve"> 2018;</w:t>
      </w:r>
      <w:r w:rsidRPr="0059538B">
        <w:rPr>
          <w:b/>
        </w:rPr>
        <w:t>19</w:t>
      </w:r>
      <w:r w:rsidRPr="0059538B">
        <w:t>(11):</w:t>
      </w:r>
      <w:r>
        <w:t>3549</w:t>
      </w:r>
      <w:r w:rsidRPr="0059538B">
        <w:t>.</w:t>
      </w:r>
    </w:p>
    <w:p w14:paraId="669FC01B" w14:textId="77777777" w:rsidR="001B3101" w:rsidRPr="0059538B" w:rsidRDefault="001B3101" w:rsidP="001B3101">
      <w:pPr>
        <w:pStyle w:val="EndNoteBibliography"/>
        <w:spacing w:after="0"/>
      </w:pPr>
    </w:p>
    <w:p w14:paraId="1999B0E4" w14:textId="77777777" w:rsidR="001B3101" w:rsidRDefault="001B3101" w:rsidP="001B3101">
      <w:pPr>
        <w:pStyle w:val="EndNoteBibliography"/>
        <w:spacing w:after="0"/>
      </w:pPr>
      <w:r w:rsidRPr="0059538B">
        <w:t>3.</w:t>
      </w:r>
      <w:r w:rsidRPr="0059538B">
        <w:tab/>
        <w:t>Zhao J, Shang H, Cao X, Huang Y, Fang X, Zhang S, et al.</w:t>
      </w:r>
      <w:r>
        <w:t xml:space="preserve"> </w:t>
      </w:r>
      <w:r w:rsidRPr="0059538B">
        <w:t xml:space="preserve"> Association of polymorphisms in TLR2 and TLR4 with asthma risk: An update meta-analysis. </w:t>
      </w:r>
      <w:r>
        <w:t xml:space="preserve"> </w:t>
      </w:r>
      <w:r w:rsidRPr="0059538B">
        <w:rPr>
          <w:i/>
        </w:rPr>
        <w:t>Medicine (Baltimore)</w:t>
      </w:r>
      <w:r w:rsidRPr="0059538B">
        <w:t xml:space="preserve"> 2017;</w:t>
      </w:r>
      <w:r w:rsidRPr="0059538B">
        <w:rPr>
          <w:b/>
        </w:rPr>
        <w:t>96</w:t>
      </w:r>
      <w:r w:rsidRPr="0059538B">
        <w:t>(35):e7909.</w:t>
      </w:r>
    </w:p>
    <w:p w14:paraId="3823CF94" w14:textId="77777777" w:rsidR="001B3101" w:rsidRPr="0059538B" w:rsidRDefault="001B3101" w:rsidP="001B3101">
      <w:pPr>
        <w:pStyle w:val="EndNoteBibliography"/>
        <w:spacing w:after="0"/>
      </w:pPr>
    </w:p>
    <w:p w14:paraId="50DF35CF" w14:textId="77777777" w:rsidR="001B3101" w:rsidRDefault="001B3101" w:rsidP="001B3101">
      <w:pPr>
        <w:pStyle w:val="EndNoteBibliography"/>
        <w:spacing w:after="0"/>
      </w:pPr>
      <w:r w:rsidRPr="0059538B">
        <w:t>4.</w:t>
      </w:r>
      <w:r w:rsidRPr="0059538B">
        <w:tab/>
        <w:t xml:space="preserve">Arbour NC, Lorenz E, Schutte BC, Zabner J, Kline JN, Jones M, et al. </w:t>
      </w:r>
      <w:r>
        <w:t xml:space="preserve"> </w:t>
      </w:r>
      <w:r w:rsidRPr="0059538B">
        <w:t xml:space="preserve">TLR4 mutations are associated with endotoxin hyporesponsiveness in humans. </w:t>
      </w:r>
      <w:r>
        <w:t xml:space="preserve"> </w:t>
      </w:r>
      <w:r w:rsidRPr="0059538B">
        <w:rPr>
          <w:i/>
        </w:rPr>
        <w:t>Nat</w:t>
      </w:r>
      <w:r>
        <w:rPr>
          <w:i/>
        </w:rPr>
        <w:t>ure</w:t>
      </w:r>
      <w:r w:rsidRPr="0059538B">
        <w:rPr>
          <w:i/>
        </w:rPr>
        <w:t xml:space="preserve"> Genet</w:t>
      </w:r>
      <w:r w:rsidRPr="0059538B">
        <w:t xml:space="preserve"> 2000;</w:t>
      </w:r>
      <w:r w:rsidRPr="0059538B">
        <w:rPr>
          <w:b/>
        </w:rPr>
        <w:t>25</w:t>
      </w:r>
      <w:r w:rsidRPr="0059538B">
        <w:t>:187-191.</w:t>
      </w:r>
    </w:p>
    <w:p w14:paraId="1E202642" w14:textId="77777777" w:rsidR="001B3101" w:rsidRPr="0059538B" w:rsidRDefault="001B3101" w:rsidP="001B3101">
      <w:pPr>
        <w:pStyle w:val="EndNoteBibliography"/>
        <w:spacing w:after="0"/>
      </w:pPr>
    </w:p>
    <w:p w14:paraId="52688692" w14:textId="77777777" w:rsidR="001B3101" w:rsidRDefault="001B3101" w:rsidP="001B3101">
      <w:pPr>
        <w:pStyle w:val="EndNoteBibliography"/>
        <w:spacing w:after="0"/>
      </w:pPr>
      <w:r w:rsidRPr="0059538B">
        <w:t>5.</w:t>
      </w:r>
      <w:r w:rsidRPr="0059538B">
        <w:tab/>
        <w:t>Fageras Bottcher M, Hmani-Aifa M, Lindstrom A, Jenmalm MC, Mai XM, Nilsson L, et al.</w:t>
      </w:r>
      <w:r>
        <w:t xml:space="preserve"> </w:t>
      </w:r>
      <w:r w:rsidRPr="0059538B">
        <w:t xml:space="preserve"> A TLR4 polymorphism is associated with asthma and reduced lipopolysaccharide-induced interleukin-12(p70) responses in Swedish children. </w:t>
      </w:r>
      <w:r>
        <w:t xml:space="preserve"> </w:t>
      </w:r>
      <w:r w:rsidRPr="0059538B">
        <w:rPr>
          <w:i/>
        </w:rPr>
        <w:t>J Allergy Clin Immunol</w:t>
      </w:r>
      <w:r w:rsidRPr="0059538B">
        <w:t xml:space="preserve"> 2004;</w:t>
      </w:r>
      <w:r w:rsidRPr="0059538B">
        <w:rPr>
          <w:b/>
        </w:rPr>
        <w:t>114</w:t>
      </w:r>
      <w:r w:rsidRPr="0059538B">
        <w:t>:561-567.</w:t>
      </w:r>
    </w:p>
    <w:p w14:paraId="0EFF6BA7" w14:textId="77777777" w:rsidR="001B3101" w:rsidRPr="0059538B" w:rsidRDefault="001B3101" w:rsidP="001B3101">
      <w:pPr>
        <w:pStyle w:val="EndNoteBibliography"/>
        <w:spacing w:after="0"/>
      </w:pPr>
    </w:p>
    <w:p w14:paraId="77D1AC9F" w14:textId="77777777" w:rsidR="001B3101" w:rsidRDefault="001B3101" w:rsidP="001B3101">
      <w:pPr>
        <w:pStyle w:val="EndNoteBibliography"/>
        <w:spacing w:after="0"/>
      </w:pPr>
      <w:r w:rsidRPr="0059538B">
        <w:t>6.</w:t>
      </w:r>
      <w:r w:rsidRPr="0059538B">
        <w:tab/>
        <w:t xml:space="preserve">Raby BA, Klimecki WT, Laprise C, Renaud Y, Faith J, Lemire M, et al. </w:t>
      </w:r>
      <w:r>
        <w:t xml:space="preserve"> </w:t>
      </w:r>
      <w:r w:rsidRPr="0059538B">
        <w:t xml:space="preserve">Polymorphisms in toll-like receptor 4 are not associated with asthma or atopy-related phenotypes. </w:t>
      </w:r>
      <w:r>
        <w:t xml:space="preserve"> </w:t>
      </w:r>
      <w:r w:rsidRPr="0059538B">
        <w:rPr>
          <w:i/>
        </w:rPr>
        <w:t>Am J Respir Crit Care Med</w:t>
      </w:r>
      <w:r w:rsidRPr="0059538B">
        <w:t xml:space="preserve"> 2002;</w:t>
      </w:r>
      <w:r w:rsidRPr="0059538B">
        <w:rPr>
          <w:b/>
        </w:rPr>
        <w:t>166</w:t>
      </w:r>
      <w:r w:rsidRPr="0059538B">
        <w:t>:1449-1456.</w:t>
      </w:r>
    </w:p>
    <w:p w14:paraId="41D8507D" w14:textId="77777777" w:rsidR="001B3101" w:rsidRPr="0059538B" w:rsidRDefault="001B3101" w:rsidP="001B3101">
      <w:pPr>
        <w:pStyle w:val="EndNoteBibliography"/>
        <w:spacing w:after="0"/>
      </w:pPr>
    </w:p>
    <w:p w14:paraId="2294A7A6" w14:textId="77777777" w:rsidR="001B3101" w:rsidRDefault="001B3101" w:rsidP="001B3101">
      <w:pPr>
        <w:pStyle w:val="EndNoteBibliography"/>
        <w:spacing w:after="0"/>
      </w:pPr>
      <w:r w:rsidRPr="0059538B">
        <w:t>7.</w:t>
      </w:r>
      <w:r w:rsidRPr="0059538B">
        <w:tab/>
        <w:t>Celedon JC, Milton DK, Ramsey CD, Litonjua AA, Ryan L, Platts-Mills TA, et al.</w:t>
      </w:r>
      <w:r>
        <w:t xml:space="preserve"> </w:t>
      </w:r>
      <w:r w:rsidRPr="0059538B">
        <w:t xml:space="preserve"> Exposure to dust mite allergen and endotoxin in early life and asthma and atopy in childhood.</w:t>
      </w:r>
      <w:r>
        <w:t xml:space="preserve"> </w:t>
      </w:r>
      <w:r w:rsidRPr="0059538B">
        <w:t xml:space="preserve"> </w:t>
      </w:r>
      <w:r w:rsidRPr="0059538B">
        <w:rPr>
          <w:i/>
        </w:rPr>
        <w:t>J Allergy Clin Immunol</w:t>
      </w:r>
      <w:r w:rsidRPr="0059538B">
        <w:t xml:space="preserve"> 2007;</w:t>
      </w:r>
      <w:r w:rsidRPr="0059538B">
        <w:rPr>
          <w:b/>
        </w:rPr>
        <w:t>120</w:t>
      </w:r>
      <w:r w:rsidRPr="0059538B">
        <w:t>:144-149.</w:t>
      </w:r>
    </w:p>
    <w:p w14:paraId="3BF055C9" w14:textId="77777777" w:rsidR="001B3101" w:rsidRPr="0059538B" w:rsidRDefault="001B3101" w:rsidP="001B3101">
      <w:pPr>
        <w:pStyle w:val="EndNoteBibliography"/>
        <w:spacing w:after="0"/>
      </w:pPr>
    </w:p>
    <w:p w14:paraId="0E17C8A1" w14:textId="77777777" w:rsidR="001B3101" w:rsidRDefault="001B3101" w:rsidP="001B3101">
      <w:pPr>
        <w:pStyle w:val="EndNoteBibliography"/>
        <w:spacing w:after="0"/>
      </w:pPr>
      <w:r w:rsidRPr="0059538B">
        <w:t>8.</w:t>
      </w:r>
      <w:r w:rsidRPr="0059538B">
        <w:tab/>
        <w:t xml:space="preserve">Ege MJ, Mayer M, Normand AC, Genuneit J, Cookson WO, Braun-Fahrlander C, et al. Exposure to environmental microorganisms and childhood asthma. </w:t>
      </w:r>
      <w:r>
        <w:t xml:space="preserve"> </w:t>
      </w:r>
      <w:r w:rsidRPr="0059538B">
        <w:rPr>
          <w:i/>
        </w:rPr>
        <w:t>N Engl J Med</w:t>
      </w:r>
      <w:r w:rsidRPr="0059538B">
        <w:t xml:space="preserve"> 2011;</w:t>
      </w:r>
      <w:r w:rsidRPr="0059538B">
        <w:rPr>
          <w:b/>
        </w:rPr>
        <w:t>364</w:t>
      </w:r>
      <w:r w:rsidRPr="0059538B">
        <w:t>:701-709.</w:t>
      </w:r>
    </w:p>
    <w:p w14:paraId="41787C57" w14:textId="77777777" w:rsidR="001B3101" w:rsidRPr="0059538B" w:rsidRDefault="001B3101" w:rsidP="001B3101">
      <w:pPr>
        <w:pStyle w:val="EndNoteBibliography"/>
        <w:spacing w:after="0"/>
      </w:pPr>
    </w:p>
    <w:p w14:paraId="4646E3C1" w14:textId="77777777" w:rsidR="001B3101" w:rsidRDefault="001B3101" w:rsidP="001B3101">
      <w:pPr>
        <w:pStyle w:val="EndNoteBibliography"/>
        <w:spacing w:after="0"/>
      </w:pPr>
      <w:r w:rsidRPr="0059538B">
        <w:t>9.</w:t>
      </w:r>
      <w:r w:rsidRPr="0059538B">
        <w:tab/>
        <w:t>Stein MM, Hrusch CL, Gozdz J, Igartua C, Pivniouk V, Murray SE, et al.</w:t>
      </w:r>
      <w:r>
        <w:t xml:space="preserve"> </w:t>
      </w:r>
      <w:r w:rsidRPr="0059538B">
        <w:t xml:space="preserve"> Innate Immunity and Asthma Risk in Amish and Hutterite Farm Children. </w:t>
      </w:r>
      <w:r>
        <w:t xml:space="preserve"> </w:t>
      </w:r>
      <w:r w:rsidRPr="0059538B">
        <w:rPr>
          <w:i/>
        </w:rPr>
        <w:t>N Engl J Med</w:t>
      </w:r>
      <w:r w:rsidRPr="0059538B">
        <w:t xml:space="preserve"> 2016;</w:t>
      </w:r>
      <w:r w:rsidRPr="0059538B">
        <w:rPr>
          <w:b/>
        </w:rPr>
        <w:t>375</w:t>
      </w:r>
      <w:r w:rsidRPr="0059538B">
        <w:t>:411-421.</w:t>
      </w:r>
    </w:p>
    <w:p w14:paraId="289C4E43" w14:textId="77777777" w:rsidR="001B3101" w:rsidRPr="0059538B" w:rsidRDefault="001B3101" w:rsidP="001B3101">
      <w:pPr>
        <w:pStyle w:val="EndNoteBibliography"/>
        <w:spacing w:after="0"/>
      </w:pPr>
    </w:p>
    <w:p w14:paraId="0F733071" w14:textId="77777777" w:rsidR="001B3101" w:rsidRDefault="001B3101" w:rsidP="001B3101">
      <w:pPr>
        <w:pStyle w:val="EndNoteBibliography"/>
        <w:spacing w:after="0"/>
      </w:pPr>
      <w:r w:rsidRPr="0059538B">
        <w:t>10.</w:t>
      </w:r>
      <w:r w:rsidRPr="0059538B">
        <w:tab/>
        <w:t xml:space="preserve">Ege MJ, Bieli C, Frei R, van Strien RT, Riedler J, Ublagger E, et al. </w:t>
      </w:r>
      <w:r>
        <w:t xml:space="preserve"> </w:t>
      </w:r>
      <w:r w:rsidRPr="0059538B">
        <w:t>Prenatal farm exposure is related to the expression of receptors of the innate immunity and to atopic sensitization in school-age children.</w:t>
      </w:r>
      <w:r>
        <w:t xml:space="preserve"> </w:t>
      </w:r>
      <w:r w:rsidRPr="0059538B">
        <w:t xml:space="preserve"> </w:t>
      </w:r>
      <w:r w:rsidRPr="0059538B">
        <w:rPr>
          <w:i/>
        </w:rPr>
        <w:t>J Allergy Clin Immunol</w:t>
      </w:r>
      <w:r w:rsidRPr="0059538B">
        <w:t xml:space="preserve"> 2006;</w:t>
      </w:r>
      <w:r w:rsidRPr="0059538B">
        <w:rPr>
          <w:b/>
        </w:rPr>
        <w:t>117</w:t>
      </w:r>
      <w:r w:rsidRPr="0059538B">
        <w:t>:817-823.</w:t>
      </w:r>
    </w:p>
    <w:p w14:paraId="51161932" w14:textId="77777777" w:rsidR="001B3101" w:rsidRPr="0059538B" w:rsidRDefault="001B3101" w:rsidP="001B3101">
      <w:pPr>
        <w:pStyle w:val="EndNoteBibliography"/>
        <w:spacing w:after="0"/>
      </w:pPr>
    </w:p>
    <w:p w14:paraId="57D16B34" w14:textId="77777777" w:rsidR="001B3101" w:rsidRDefault="001B3101" w:rsidP="001B3101">
      <w:pPr>
        <w:pStyle w:val="EndNoteBibliography"/>
        <w:spacing w:after="0"/>
      </w:pPr>
      <w:r w:rsidRPr="0059538B">
        <w:t>11.</w:t>
      </w:r>
      <w:r w:rsidRPr="0059538B">
        <w:tab/>
        <w:t xml:space="preserve">Simpson A, John SL, Jury F, Niven R, Woodcock A, Ollier WE, et al. </w:t>
      </w:r>
      <w:r>
        <w:t xml:space="preserve"> </w:t>
      </w:r>
      <w:r w:rsidRPr="0059538B">
        <w:t xml:space="preserve">Endotoxin exposure, CD14, and allergic disease: an interaction between genes and the environment. </w:t>
      </w:r>
      <w:r>
        <w:t xml:space="preserve"> </w:t>
      </w:r>
      <w:r w:rsidRPr="0059538B">
        <w:rPr>
          <w:i/>
        </w:rPr>
        <w:t>Am J Respir Crit Care Med</w:t>
      </w:r>
      <w:r w:rsidRPr="0059538B">
        <w:t xml:space="preserve"> 2006;</w:t>
      </w:r>
      <w:r w:rsidRPr="0059538B">
        <w:rPr>
          <w:b/>
        </w:rPr>
        <w:t>174</w:t>
      </w:r>
      <w:r w:rsidRPr="0059538B">
        <w:t>:386-392.</w:t>
      </w:r>
    </w:p>
    <w:p w14:paraId="180A9424" w14:textId="77777777" w:rsidR="001B3101" w:rsidRPr="0059538B" w:rsidRDefault="001B3101" w:rsidP="001B3101">
      <w:pPr>
        <w:pStyle w:val="EndNoteBibliography"/>
        <w:spacing w:after="0"/>
      </w:pPr>
    </w:p>
    <w:p w14:paraId="68E1F248" w14:textId="77777777" w:rsidR="001B3101" w:rsidRDefault="001B3101" w:rsidP="001B3101">
      <w:pPr>
        <w:pStyle w:val="EndNoteBibliography"/>
        <w:spacing w:after="0"/>
      </w:pPr>
      <w:r w:rsidRPr="0059538B">
        <w:t>12.</w:t>
      </w:r>
      <w:r w:rsidRPr="0059538B">
        <w:tab/>
        <w:t xml:space="preserve">Tesse R, Pandey RC, Kabesch M. </w:t>
      </w:r>
      <w:r>
        <w:t xml:space="preserve"> </w:t>
      </w:r>
      <w:r w:rsidRPr="0059538B">
        <w:t xml:space="preserve">Genetic variations in toll-like receptor pathway genes influence asthma and atopy. </w:t>
      </w:r>
      <w:r>
        <w:t xml:space="preserve"> </w:t>
      </w:r>
      <w:r w:rsidRPr="0059538B">
        <w:rPr>
          <w:i/>
        </w:rPr>
        <w:t>Allergy</w:t>
      </w:r>
      <w:r w:rsidRPr="0059538B">
        <w:t xml:space="preserve"> 2011;</w:t>
      </w:r>
      <w:r w:rsidRPr="0059538B">
        <w:rPr>
          <w:b/>
        </w:rPr>
        <w:t>66</w:t>
      </w:r>
      <w:r w:rsidRPr="0059538B">
        <w:t>:307-316.</w:t>
      </w:r>
    </w:p>
    <w:p w14:paraId="3F189FC1" w14:textId="77777777" w:rsidR="001B3101" w:rsidRPr="0059538B" w:rsidRDefault="001B3101" w:rsidP="001B3101">
      <w:pPr>
        <w:pStyle w:val="EndNoteBibliography"/>
        <w:spacing w:after="0"/>
      </w:pPr>
    </w:p>
    <w:p w14:paraId="2EB582A9" w14:textId="77777777" w:rsidR="001B3101" w:rsidRDefault="001B3101" w:rsidP="001B3101">
      <w:pPr>
        <w:pStyle w:val="EndNoteBibliography"/>
        <w:spacing w:after="0"/>
      </w:pPr>
      <w:r w:rsidRPr="0059538B">
        <w:t>13.</w:t>
      </w:r>
      <w:r w:rsidRPr="0059538B">
        <w:tab/>
        <w:t>Schuijs MJ, Willart MA, Vergote K, Gras D, Deswarte K, Ege MJ, et al.</w:t>
      </w:r>
      <w:r>
        <w:t xml:space="preserve"> </w:t>
      </w:r>
      <w:r w:rsidRPr="0059538B">
        <w:t xml:space="preserve"> Farm dust and endotoxin protect against allergy through A20 induction in lung epithelial cells. </w:t>
      </w:r>
      <w:r>
        <w:t xml:space="preserve"> </w:t>
      </w:r>
      <w:r w:rsidRPr="0059538B">
        <w:rPr>
          <w:i/>
        </w:rPr>
        <w:t>Science</w:t>
      </w:r>
      <w:r w:rsidRPr="0059538B">
        <w:t xml:space="preserve"> 2015;</w:t>
      </w:r>
      <w:r w:rsidRPr="0059538B">
        <w:rPr>
          <w:b/>
        </w:rPr>
        <w:t>349</w:t>
      </w:r>
      <w:r w:rsidRPr="0059538B">
        <w:t>:1106-1110.</w:t>
      </w:r>
    </w:p>
    <w:p w14:paraId="0462552E" w14:textId="77777777" w:rsidR="001B3101" w:rsidRPr="0059538B" w:rsidRDefault="001B3101" w:rsidP="001B3101">
      <w:pPr>
        <w:pStyle w:val="EndNoteBibliography"/>
        <w:spacing w:after="0"/>
      </w:pPr>
    </w:p>
    <w:p w14:paraId="4B6A79A3" w14:textId="77777777" w:rsidR="001B3101" w:rsidRDefault="001B3101" w:rsidP="001B3101">
      <w:pPr>
        <w:pStyle w:val="EndNoteBibliography"/>
        <w:spacing w:after="0"/>
      </w:pPr>
      <w:r w:rsidRPr="0059538B">
        <w:lastRenderedPageBreak/>
        <w:t>14.</w:t>
      </w:r>
      <w:r w:rsidRPr="0059538B">
        <w:tab/>
        <w:t xml:space="preserve">Bieli C, Eder W, Frei R, Braun-Fahrlander C, Klimecki W, Waser M, et al. </w:t>
      </w:r>
      <w:r>
        <w:t xml:space="preserve"> </w:t>
      </w:r>
      <w:r w:rsidRPr="0059538B">
        <w:t>A polymorphism in CD14 modifies the effect of farm milk consumption on allergic diseases and CD14 gene expression.</w:t>
      </w:r>
      <w:r>
        <w:t xml:space="preserve"> </w:t>
      </w:r>
      <w:r w:rsidRPr="0059538B">
        <w:t xml:space="preserve"> </w:t>
      </w:r>
      <w:r w:rsidRPr="0059538B">
        <w:rPr>
          <w:i/>
        </w:rPr>
        <w:t>J Allergy Clin Immunol</w:t>
      </w:r>
      <w:r w:rsidRPr="0059538B">
        <w:t xml:space="preserve"> 2007;</w:t>
      </w:r>
      <w:r w:rsidRPr="0059538B">
        <w:rPr>
          <w:b/>
        </w:rPr>
        <w:t>120</w:t>
      </w:r>
      <w:r w:rsidRPr="0059538B">
        <w:t>:1308-1315.</w:t>
      </w:r>
    </w:p>
    <w:p w14:paraId="4EC93755" w14:textId="77777777" w:rsidR="001B3101" w:rsidRPr="0059538B" w:rsidRDefault="001B3101" w:rsidP="001B3101">
      <w:pPr>
        <w:pStyle w:val="EndNoteBibliography"/>
        <w:spacing w:after="0"/>
      </w:pPr>
    </w:p>
    <w:p w14:paraId="185C9EE8" w14:textId="77777777" w:rsidR="001B3101" w:rsidRDefault="001B3101" w:rsidP="001B3101">
      <w:pPr>
        <w:pStyle w:val="EndNoteBibliography"/>
        <w:spacing w:after="0"/>
      </w:pPr>
      <w:r w:rsidRPr="0059538B">
        <w:t>15.</w:t>
      </w:r>
      <w:r w:rsidRPr="0059538B">
        <w:tab/>
        <w:t xml:space="preserve">Barnes KC, Grant A, Gao P, Baltadjieva D, Berg T, Chi P, et al. </w:t>
      </w:r>
      <w:r>
        <w:t xml:space="preserve"> </w:t>
      </w:r>
      <w:r w:rsidRPr="0059538B">
        <w:t>Polymorphisms in the novel gene acyloxyacyl hydroxylase (AOAH) are associated with asthma and associated phenotypes.</w:t>
      </w:r>
      <w:r>
        <w:t xml:space="preserve"> </w:t>
      </w:r>
      <w:r w:rsidRPr="0059538B">
        <w:t xml:space="preserve"> </w:t>
      </w:r>
      <w:r w:rsidRPr="0059538B">
        <w:rPr>
          <w:i/>
        </w:rPr>
        <w:t>J Allergy Clin Immunol</w:t>
      </w:r>
      <w:r w:rsidRPr="0059538B">
        <w:t xml:space="preserve"> 2006;</w:t>
      </w:r>
      <w:r w:rsidRPr="0059538B">
        <w:rPr>
          <w:b/>
        </w:rPr>
        <w:t>118</w:t>
      </w:r>
      <w:r w:rsidRPr="0059538B">
        <w:t>):70-77.</w:t>
      </w:r>
    </w:p>
    <w:p w14:paraId="3448FAC1" w14:textId="77777777" w:rsidR="001B3101" w:rsidRPr="0059538B" w:rsidRDefault="001B3101" w:rsidP="001B3101">
      <w:pPr>
        <w:pStyle w:val="EndNoteBibliography"/>
        <w:spacing w:after="0"/>
      </w:pPr>
    </w:p>
    <w:p w14:paraId="6EC89B19" w14:textId="77777777" w:rsidR="001B3101" w:rsidRDefault="001B3101" w:rsidP="001B3101">
      <w:pPr>
        <w:pStyle w:val="EndNoteBibliography"/>
        <w:spacing w:after="0"/>
      </w:pPr>
      <w:r w:rsidRPr="0059538B">
        <w:t>16.</w:t>
      </w:r>
      <w:r w:rsidRPr="0059538B">
        <w:tab/>
        <w:t xml:space="preserve">Choudhry S, Avila PC, Nazario S, Ung N, Kho J, Rodriguez-Santana JR, et al. </w:t>
      </w:r>
      <w:r>
        <w:t xml:space="preserve"> </w:t>
      </w:r>
      <w:r w:rsidRPr="0059538B">
        <w:t xml:space="preserve">CD14 tobacco gene-environment interaction modifies asthma severity and immunoglobulin E levels in Latinos with asthma. </w:t>
      </w:r>
      <w:r>
        <w:t xml:space="preserve"> </w:t>
      </w:r>
      <w:r w:rsidRPr="0059538B">
        <w:rPr>
          <w:i/>
        </w:rPr>
        <w:t>Am J Respir Crit Care Med</w:t>
      </w:r>
      <w:r w:rsidRPr="0059538B">
        <w:t xml:space="preserve"> 2005;</w:t>
      </w:r>
      <w:r w:rsidRPr="0059538B">
        <w:rPr>
          <w:b/>
        </w:rPr>
        <w:t>172</w:t>
      </w:r>
      <w:r w:rsidRPr="0059538B">
        <w:t>:173-182.</w:t>
      </w:r>
    </w:p>
    <w:p w14:paraId="20F2F7E2" w14:textId="77777777" w:rsidR="001B3101" w:rsidRPr="0059538B" w:rsidRDefault="001B3101" w:rsidP="001B3101">
      <w:pPr>
        <w:pStyle w:val="EndNoteBibliography"/>
        <w:spacing w:after="0"/>
      </w:pPr>
    </w:p>
    <w:p w14:paraId="241C5EDD" w14:textId="77777777" w:rsidR="001B3101" w:rsidRDefault="001B3101" w:rsidP="001B3101">
      <w:pPr>
        <w:pStyle w:val="EndNoteBibliography"/>
        <w:spacing w:after="0"/>
      </w:pPr>
      <w:r w:rsidRPr="0059538B">
        <w:t>17.</w:t>
      </w:r>
      <w:r w:rsidRPr="0059538B">
        <w:tab/>
        <w:t xml:space="preserve">Schurman SH, Bravo MA, Innes CL, Jackson WB, 2nd, McGrath JA, Miranda ML, et al. </w:t>
      </w:r>
      <w:r>
        <w:t xml:space="preserve"> </w:t>
      </w:r>
      <w:r w:rsidRPr="0059538B">
        <w:t xml:space="preserve">Toll-like </w:t>
      </w:r>
      <w:r>
        <w:t>r</w:t>
      </w:r>
      <w:r w:rsidRPr="0059538B">
        <w:t xml:space="preserve">eceptor 4 </w:t>
      </w:r>
      <w:r>
        <w:t>p</w:t>
      </w:r>
      <w:r w:rsidRPr="0059538B">
        <w:t xml:space="preserve">athway </w:t>
      </w:r>
      <w:r>
        <w:t>p</w:t>
      </w:r>
      <w:r w:rsidRPr="0059538B">
        <w:t xml:space="preserve">olymorphisms </w:t>
      </w:r>
      <w:r>
        <w:t>i</w:t>
      </w:r>
      <w:r w:rsidRPr="0059538B">
        <w:t xml:space="preserve">nteract with </w:t>
      </w:r>
      <w:r>
        <w:t>p</w:t>
      </w:r>
      <w:r w:rsidRPr="0059538B">
        <w:t xml:space="preserve">ollution to </w:t>
      </w:r>
      <w:r>
        <w:t>i</w:t>
      </w:r>
      <w:r w:rsidRPr="0059538B">
        <w:t xml:space="preserve">nfluence </w:t>
      </w:r>
      <w:r>
        <w:t>a</w:t>
      </w:r>
      <w:r w:rsidRPr="0059538B">
        <w:t xml:space="preserve">sthma </w:t>
      </w:r>
      <w:r>
        <w:t>d</w:t>
      </w:r>
      <w:r w:rsidRPr="0059538B">
        <w:t xml:space="preserve">iagnosis and </w:t>
      </w:r>
      <w:r>
        <w:t>s</w:t>
      </w:r>
      <w:r w:rsidRPr="0059538B">
        <w:t xml:space="preserve">everity. </w:t>
      </w:r>
      <w:r>
        <w:t xml:space="preserve"> </w:t>
      </w:r>
      <w:r w:rsidRPr="0059538B">
        <w:rPr>
          <w:i/>
        </w:rPr>
        <w:t>Sci Rep</w:t>
      </w:r>
      <w:r w:rsidRPr="0059538B">
        <w:t xml:space="preserve"> 2018;</w:t>
      </w:r>
      <w:r w:rsidRPr="0059538B">
        <w:rPr>
          <w:b/>
        </w:rPr>
        <w:t>8</w:t>
      </w:r>
      <w:r w:rsidRPr="0059538B">
        <w:t>(1):12713.</w:t>
      </w:r>
    </w:p>
    <w:p w14:paraId="6F6FFBE1" w14:textId="77777777" w:rsidR="001B3101" w:rsidRPr="0059538B" w:rsidRDefault="001B3101" w:rsidP="001B3101">
      <w:pPr>
        <w:pStyle w:val="EndNoteBibliography"/>
        <w:spacing w:after="0"/>
      </w:pPr>
    </w:p>
    <w:p w14:paraId="361EDE66" w14:textId="77777777" w:rsidR="001B3101" w:rsidRDefault="001B3101" w:rsidP="001B3101">
      <w:pPr>
        <w:pStyle w:val="EndNoteBibliography"/>
        <w:spacing w:after="0"/>
      </w:pPr>
      <w:r w:rsidRPr="0059538B">
        <w:t>18.</w:t>
      </w:r>
      <w:r w:rsidRPr="0059538B">
        <w:tab/>
        <w:t xml:space="preserve">Ferreira MA, Jansen R, Willemsen G, Penninx B, Bain LM, Vicente CT, et al. </w:t>
      </w:r>
      <w:r>
        <w:t xml:space="preserve"> </w:t>
      </w:r>
      <w:r w:rsidRPr="0059538B">
        <w:t xml:space="preserve">Gene-based analysis of regulatory variants identifies 4 putative novel asthma risk genes related to nucleotide synthesis and signaling. </w:t>
      </w:r>
      <w:r>
        <w:t xml:space="preserve"> </w:t>
      </w:r>
      <w:r w:rsidRPr="0059538B">
        <w:rPr>
          <w:i/>
        </w:rPr>
        <w:t>J Allergy Clin Immunol</w:t>
      </w:r>
      <w:r w:rsidRPr="0059538B">
        <w:t xml:space="preserve"> 2017;</w:t>
      </w:r>
      <w:r w:rsidRPr="0059538B">
        <w:rPr>
          <w:b/>
        </w:rPr>
        <w:t>139</w:t>
      </w:r>
      <w:r w:rsidRPr="0059538B">
        <w:t>:1148-1157.</w:t>
      </w:r>
    </w:p>
    <w:p w14:paraId="5946CC0A" w14:textId="77777777" w:rsidR="001B3101" w:rsidRPr="0059538B" w:rsidRDefault="001B3101" w:rsidP="001B3101">
      <w:pPr>
        <w:pStyle w:val="EndNoteBibliography"/>
        <w:spacing w:after="0"/>
      </w:pPr>
    </w:p>
    <w:p w14:paraId="0C0E856F" w14:textId="77777777" w:rsidR="001B3101" w:rsidRDefault="001B3101" w:rsidP="001B3101">
      <w:pPr>
        <w:pStyle w:val="EndNoteBibliography"/>
        <w:spacing w:after="0"/>
      </w:pPr>
      <w:r w:rsidRPr="0059538B">
        <w:t>19.</w:t>
      </w:r>
      <w:r w:rsidRPr="0059538B">
        <w:tab/>
        <w:t xml:space="preserve">Zhang Y, Endam LM, Filali-Mouhim A, Zhao L, Desrosiers M, Han D, et al. </w:t>
      </w:r>
      <w:r>
        <w:t xml:space="preserve"> </w:t>
      </w:r>
      <w:r w:rsidRPr="0059538B">
        <w:t xml:space="preserve">Polymorphisms in RYBP and AOAH genes are associated with chronic rhinosinusitis in a Chinese population: a replication study. </w:t>
      </w:r>
      <w:r>
        <w:t xml:space="preserve"> </w:t>
      </w:r>
      <w:r w:rsidRPr="0059538B">
        <w:rPr>
          <w:i/>
        </w:rPr>
        <w:t>PLoS One</w:t>
      </w:r>
      <w:r w:rsidRPr="0059538B">
        <w:t xml:space="preserve"> 2012;</w:t>
      </w:r>
      <w:r w:rsidRPr="0059538B">
        <w:rPr>
          <w:b/>
        </w:rPr>
        <w:t>7</w:t>
      </w:r>
      <w:r w:rsidRPr="0059538B">
        <w:t>(6):e39247.</w:t>
      </w:r>
    </w:p>
    <w:p w14:paraId="2421B916" w14:textId="77777777" w:rsidR="001B3101" w:rsidRPr="0059538B" w:rsidRDefault="001B3101" w:rsidP="001B3101">
      <w:pPr>
        <w:pStyle w:val="EndNoteBibliography"/>
        <w:spacing w:after="0"/>
      </w:pPr>
    </w:p>
    <w:p w14:paraId="3CC63897" w14:textId="77777777" w:rsidR="001B3101" w:rsidRDefault="001B3101" w:rsidP="001B3101">
      <w:pPr>
        <w:pStyle w:val="EndNoteBibliography"/>
        <w:spacing w:after="0"/>
      </w:pPr>
      <w:r w:rsidRPr="0059538B">
        <w:t>20.</w:t>
      </w:r>
      <w:r w:rsidRPr="0059538B">
        <w:tab/>
        <w:t>Kitchens RL, Ulevitch RJ, Munford RS.</w:t>
      </w:r>
      <w:r>
        <w:t xml:space="preserve"> </w:t>
      </w:r>
      <w:r w:rsidRPr="0059538B">
        <w:t xml:space="preserve"> Lipopolysaccharide (LPS) partial structures inhibit responses to LPS in a human macrophage cell line without inhibiting LPS uptake by a CD14-mediated pathway.</w:t>
      </w:r>
      <w:r>
        <w:t xml:space="preserve"> </w:t>
      </w:r>
      <w:r w:rsidRPr="0059538B">
        <w:t xml:space="preserve"> </w:t>
      </w:r>
      <w:r w:rsidRPr="0059538B">
        <w:rPr>
          <w:i/>
        </w:rPr>
        <w:t>J Exp Med</w:t>
      </w:r>
      <w:r w:rsidRPr="0059538B">
        <w:t xml:space="preserve"> 1992;</w:t>
      </w:r>
      <w:r w:rsidRPr="0059538B">
        <w:rPr>
          <w:b/>
        </w:rPr>
        <w:t>176</w:t>
      </w:r>
      <w:r w:rsidRPr="0059538B">
        <w:t>:485-494.</w:t>
      </w:r>
    </w:p>
    <w:p w14:paraId="1B75CA28" w14:textId="77777777" w:rsidR="001B3101" w:rsidRPr="0059538B" w:rsidRDefault="001B3101" w:rsidP="001B3101">
      <w:pPr>
        <w:pStyle w:val="EndNoteBibliography"/>
        <w:spacing w:after="0"/>
      </w:pPr>
    </w:p>
    <w:p w14:paraId="10D91715" w14:textId="77777777" w:rsidR="001B3101" w:rsidRDefault="001B3101" w:rsidP="001B3101">
      <w:pPr>
        <w:pStyle w:val="EndNoteBibliography"/>
        <w:spacing w:after="0"/>
      </w:pPr>
      <w:r w:rsidRPr="0059538B">
        <w:t>21.</w:t>
      </w:r>
      <w:r w:rsidRPr="0059538B">
        <w:tab/>
        <w:t xml:space="preserve">Hammad H, Chieppa M, Perros F, Willart MA, Germain RN, Lambrecht BN. </w:t>
      </w:r>
      <w:r>
        <w:t xml:space="preserve"> </w:t>
      </w:r>
      <w:r w:rsidRPr="0059538B">
        <w:t>House dust mite allergen induces asthma via Toll-like receptor 4 triggering of airway structural cells.</w:t>
      </w:r>
      <w:r>
        <w:t xml:space="preserve"> </w:t>
      </w:r>
      <w:r w:rsidRPr="0059538B">
        <w:t xml:space="preserve"> </w:t>
      </w:r>
      <w:r w:rsidRPr="0059538B">
        <w:rPr>
          <w:i/>
        </w:rPr>
        <w:t>Nat</w:t>
      </w:r>
      <w:r>
        <w:rPr>
          <w:i/>
        </w:rPr>
        <w:t xml:space="preserve">ure </w:t>
      </w:r>
      <w:r w:rsidRPr="0059538B">
        <w:rPr>
          <w:i/>
        </w:rPr>
        <w:t>Med</w:t>
      </w:r>
      <w:r w:rsidRPr="0059538B">
        <w:t xml:space="preserve"> 2009;</w:t>
      </w:r>
      <w:r w:rsidRPr="0059538B">
        <w:rPr>
          <w:b/>
        </w:rPr>
        <w:t>15</w:t>
      </w:r>
      <w:r w:rsidRPr="0059538B">
        <w:t>:410-416.</w:t>
      </w:r>
    </w:p>
    <w:p w14:paraId="73573D18" w14:textId="77777777" w:rsidR="001B3101" w:rsidRPr="0059538B" w:rsidRDefault="001B3101" w:rsidP="001B3101">
      <w:pPr>
        <w:pStyle w:val="EndNoteBibliography"/>
        <w:spacing w:after="0"/>
      </w:pPr>
    </w:p>
    <w:p w14:paraId="74CFB1F5" w14:textId="77777777" w:rsidR="001B3101" w:rsidRDefault="001B3101" w:rsidP="001B3101">
      <w:pPr>
        <w:pStyle w:val="EndNoteBibliography"/>
        <w:spacing w:after="0"/>
      </w:pPr>
      <w:r w:rsidRPr="0059538B">
        <w:t>22.</w:t>
      </w:r>
      <w:r w:rsidRPr="0059538B">
        <w:tab/>
        <w:t>Phipps S, Lam CE, Kaiko GE, Foo SY, Collison A, Mattes J, et al.</w:t>
      </w:r>
      <w:r>
        <w:t xml:space="preserve"> </w:t>
      </w:r>
      <w:r w:rsidRPr="0059538B">
        <w:t xml:space="preserve"> Toll/IL-1 signaling is critical for house dust mite-specific helper T cell type 2 and type 17 [corrected] responses. </w:t>
      </w:r>
      <w:r>
        <w:t xml:space="preserve"> </w:t>
      </w:r>
      <w:r w:rsidRPr="0059538B">
        <w:rPr>
          <w:i/>
        </w:rPr>
        <w:t>Am J Respir Crit Care Med</w:t>
      </w:r>
      <w:r w:rsidRPr="0059538B">
        <w:t xml:space="preserve"> 2009;</w:t>
      </w:r>
      <w:r w:rsidRPr="0059538B">
        <w:rPr>
          <w:b/>
        </w:rPr>
        <w:t>179</w:t>
      </w:r>
      <w:r w:rsidRPr="0059538B">
        <w:t>:883-893.</w:t>
      </w:r>
    </w:p>
    <w:p w14:paraId="5EEB081A" w14:textId="77777777" w:rsidR="001B3101" w:rsidRPr="0059538B" w:rsidRDefault="001B3101" w:rsidP="001B3101">
      <w:pPr>
        <w:pStyle w:val="EndNoteBibliography"/>
        <w:spacing w:after="0"/>
      </w:pPr>
    </w:p>
    <w:p w14:paraId="79A2B046" w14:textId="77777777" w:rsidR="001B3101" w:rsidRDefault="001B3101" w:rsidP="001B3101">
      <w:pPr>
        <w:pStyle w:val="EndNoteBibliography"/>
        <w:spacing w:after="0"/>
      </w:pPr>
      <w:r w:rsidRPr="0059538B">
        <w:t>23.</w:t>
      </w:r>
      <w:r w:rsidRPr="0059538B">
        <w:tab/>
        <w:t>Willart MA, Deswarte K, Pouliot P, Braun H, Beyaert R, Lambrecht BN, et al.</w:t>
      </w:r>
      <w:r>
        <w:t xml:space="preserve"> </w:t>
      </w:r>
      <w:r w:rsidRPr="0059538B">
        <w:t xml:space="preserve"> Interleukin-1alpha controls allergic sensitization to inhaled house dust mite via the epithelial release of GM-CSF and IL-33.</w:t>
      </w:r>
      <w:r>
        <w:t xml:space="preserve"> </w:t>
      </w:r>
      <w:r w:rsidRPr="0059538B">
        <w:t xml:space="preserve"> </w:t>
      </w:r>
      <w:r w:rsidRPr="0059538B">
        <w:rPr>
          <w:i/>
        </w:rPr>
        <w:t>J Exp Med</w:t>
      </w:r>
      <w:r w:rsidRPr="0059538B">
        <w:t xml:space="preserve"> 2012;</w:t>
      </w:r>
      <w:r w:rsidRPr="0059538B">
        <w:rPr>
          <w:b/>
        </w:rPr>
        <w:t>209</w:t>
      </w:r>
      <w:r w:rsidRPr="0059538B">
        <w:t>:1505-1517.</w:t>
      </w:r>
    </w:p>
    <w:p w14:paraId="71515DAB" w14:textId="77777777" w:rsidR="001B3101" w:rsidRPr="0059538B" w:rsidRDefault="001B3101" w:rsidP="001B3101">
      <w:pPr>
        <w:pStyle w:val="EndNoteBibliography"/>
        <w:spacing w:after="0"/>
      </w:pPr>
    </w:p>
    <w:p w14:paraId="59836D38" w14:textId="77777777" w:rsidR="001B3101" w:rsidRDefault="001B3101" w:rsidP="001B3101">
      <w:pPr>
        <w:pStyle w:val="EndNoteBibliography"/>
        <w:spacing w:after="0"/>
      </w:pPr>
      <w:r w:rsidRPr="0059538B">
        <w:t>24.</w:t>
      </w:r>
      <w:r w:rsidRPr="0059538B">
        <w:tab/>
        <w:t xml:space="preserve">Ullah MA, Loh Z, Gan WJ, Zhang V, Yang H, Li JH, et al. </w:t>
      </w:r>
      <w:r>
        <w:t xml:space="preserve"> </w:t>
      </w:r>
      <w:r w:rsidRPr="0059538B">
        <w:t>Receptor for advanced glycation end products and its ligand high-mobility group box-1 mediate allergic airway sensitization and airway inflammation.</w:t>
      </w:r>
      <w:r>
        <w:t xml:space="preserve"> </w:t>
      </w:r>
      <w:r w:rsidRPr="0059538B">
        <w:t xml:space="preserve"> </w:t>
      </w:r>
      <w:r w:rsidRPr="0059538B">
        <w:rPr>
          <w:i/>
        </w:rPr>
        <w:t>J Allergy Clin Immunol</w:t>
      </w:r>
      <w:r w:rsidRPr="0059538B">
        <w:t xml:space="preserve"> 2014;</w:t>
      </w:r>
      <w:r w:rsidRPr="0059538B">
        <w:rPr>
          <w:b/>
        </w:rPr>
        <w:t>134</w:t>
      </w:r>
      <w:r w:rsidRPr="0059538B">
        <w:t>:440-450.</w:t>
      </w:r>
    </w:p>
    <w:p w14:paraId="2201E02D" w14:textId="77777777" w:rsidR="001B3101" w:rsidRPr="0059538B" w:rsidRDefault="001B3101" w:rsidP="001B3101">
      <w:pPr>
        <w:pStyle w:val="EndNoteBibliography"/>
        <w:spacing w:after="0"/>
      </w:pPr>
    </w:p>
    <w:p w14:paraId="3D01E83A" w14:textId="77777777" w:rsidR="001B3101" w:rsidRDefault="001B3101" w:rsidP="001B3101">
      <w:pPr>
        <w:pStyle w:val="EndNoteBibliography"/>
        <w:spacing w:after="0"/>
      </w:pPr>
      <w:r w:rsidRPr="0059538B">
        <w:t>25.</w:t>
      </w:r>
      <w:r w:rsidRPr="0059538B">
        <w:tab/>
        <w:t xml:space="preserve">McAlees JW, Whitehead GS, Harley IT, Cappelletti M, Rewerts CL, Holdcroft AM, et al. </w:t>
      </w:r>
      <w:r>
        <w:t xml:space="preserve"> </w:t>
      </w:r>
      <w:r w:rsidRPr="0059538B">
        <w:t>Distinct Tlr4-expressing cell compartments control neutrophilic and eosinophilic airway inflammation.</w:t>
      </w:r>
      <w:r>
        <w:t xml:space="preserve"> </w:t>
      </w:r>
      <w:r w:rsidRPr="0059538B">
        <w:t xml:space="preserve"> </w:t>
      </w:r>
      <w:r w:rsidRPr="0059538B">
        <w:rPr>
          <w:i/>
        </w:rPr>
        <w:t>Mucosal Immunol</w:t>
      </w:r>
      <w:r w:rsidRPr="0059538B">
        <w:t xml:space="preserve"> 2015;</w:t>
      </w:r>
      <w:r w:rsidRPr="0059538B">
        <w:rPr>
          <w:b/>
        </w:rPr>
        <w:t>8</w:t>
      </w:r>
      <w:r w:rsidRPr="0059538B">
        <w:t>:863-873.</w:t>
      </w:r>
    </w:p>
    <w:p w14:paraId="0D36D6A9" w14:textId="77777777" w:rsidR="001B3101" w:rsidRPr="0059538B" w:rsidRDefault="001B3101" w:rsidP="001B3101">
      <w:pPr>
        <w:pStyle w:val="EndNoteBibliography"/>
        <w:spacing w:after="0"/>
      </w:pPr>
    </w:p>
    <w:p w14:paraId="0BD5BFDB" w14:textId="77777777" w:rsidR="001B3101" w:rsidRDefault="001B3101" w:rsidP="001B3101">
      <w:pPr>
        <w:pStyle w:val="EndNoteBibliography"/>
        <w:spacing w:after="0"/>
      </w:pPr>
      <w:r w:rsidRPr="0059538B">
        <w:t>26.</w:t>
      </w:r>
      <w:r w:rsidRPr="0059538B">
        <w:tab/>
        <w:t xml:space="preserve">Ishii T, Niikura Y, Kurata K, Muroi M, Tanamoto K, Nagase T, et al. </w:t>
      </w:r>
      <w:r>
        <w:t xml:space="preserve"> </w:t>
      </w:r>
      <w:r w:rsidRPr="0059538B">
        <w:t xml:space="preserve">Time-dependent distinct roles of Toll-like receptor 4 in a house dust mite-induced asthma mouse model. </w:t>
      </w:r>
      <w:r>
        <w:t xml:space="preserve"> </w:t>
      </w:r>
      <w:r w:rsidRPr="0059538B">
        <w:rPr>
          <w:i/>
        </w:rPr>
        <w:t>Scand J Immunol</w:t>
      </w:r>
      <w:r w:rsidRPr="0059538B">
        <w:t xml:space="preserve"> 2018;</w:t>
      </w:r>
      <w:r w:rsidRPr="0059538B">
        <w:rPr>
          <w:b/>
        </w:rPr>
        <w:t>87</w:t>
      </w:r>
      <w:r w:rsidRPr="0059538B">
        <w:t>(3).</w:t>
      </w:r>
    </w:p>
    <w:p w14:paraId="222DD95A" w14:textId="77777777" w:rsidR="001B3101" w:rsidRPr="0059538B" w:rsidRDefault="001B3101" w:rsidP="001B3101">
      <w:pPr>
        <w:pStyle w:val="EndNoteBibliography"/>
        <w:spacing w:after="0"/>
      </w:pPr>
    </w:p>
    <w:p w14:paraId="53F80C4A" w14:textId="77777777" w:rsidR="001B3101" w:rsidRDefault="001B3101" w:rsidP="001B3101">
      <w:pPr>
        <w:pStyle w:val="EndNoteBibliography"/>
        <w:spacing w:after="0"/>
      </w:pPr>
      <w:r w:rsidRPr="0059538B">
        <w:t>27.</w:t>
      </w:r>
      <w:r w:rsidRPr="0059538B">
        <w:tab/>
        <w:t xml:space="preserve">The ENFUMOSA cross-sectional European multicentre study of the clinical phenotype of chronic severe asthma. European Network for Understanding Mechanisms of Severe Asthma. </w:t>
      </w:r>
      <w:r w:rsidRPr="0059538B">
        <w:rPr>
          <w:i/>
        </w:rPr>
        <w:t>Eur Respir J</w:t>
      </w:r>
      <w:r w:rsidRPr="0059538B">
        <w:t xml:space="preserve"> 2003;</w:t>
      </w:r>
      <w:r w:rsidRPr="0059538B">
        <w:rPr>
          <w:b/>
        </w:rPr>
        <w:t>22</w:t>
      </w:r>
      <w:r w:rsidRPr="0059538B">
        <w:t>:470-477.</w:t>
      </w:r>
    </w:p>
    <w:p w14:paraId="6DFC4E5E" w14:textId="77777777" w:rsidR="001B3101" w:rsidRPr="0059538B" w:rsidRDefault="001B3101" w:rsidP="001B3101">
      <w:pPr>
        <w:pStyle w:val="EndNoteBibliography"/>
        <w:spacing w:after="0"/>
      </w:pPr>
    </w:p>
    <w:p w14:paraId="0357640A" w14:textId="77777777" w:rsidR="001B3101" w:rsidRDefault="001B3101" w:rsidP="001B3101">
      <w:pPr>
        <w:pStyle w:val="EndNoteBibliography"/>
        <w:spacing w:after="0"/>
      </w:pPr>
      <w:r w:rsidRPr="0059538B">
        <w:t>28.</w:t>
      </w:r>
      <w:r w:rsidRPr="0059538B">
        <w:tab/>
        <w:t xml:space="preserve">Green RH, Brightling CE, Woltmann G, Parker D, Wardlaw AJ, Pavord ID. </w:t>
      </w:r>
      <w:r>
        <w:t xml:space="preserve"> </w:t>
      </w:r>
      <w:r w:rsidRPr="0059538B">
        <w:t>Analysis of induced sputum in adults with asthma: identification of subgroup with isolated sputum neutrophilia and poor response to inhaled corticosteroids.</w:t>
      </w:r>
      <w:r>
        <w:t xml:space="preserve"> </w:t>
      </w:r>
      <w:r w:rsidRPr="0059538B">
        <w:t xml:space="preserve"> </w:t>
      </w:r>
      <w:r w:rsidRPr="0059538B">
        <w:rPr>
          <w:i/>
        </w:rPr>
        <w:t>Thorax</w:t>
      </w:r>
      <w:r w:rsidRPr="0059538B">
        <w:t xml:space="preserve"> 2002;</w:t>
      </w:r>
      <w:r w:rsidRPr="0059538B">
        <w:rPr>
          <w:b/>
        </w:rPr>
        <w:t>57</w:t>
      </w:r>
      <w:r w:rsidRPr="0059538B">
        <w:t>:875-879.</w:t>
      </w:r>
    </w:p>
    <w:p w14:paraId="4AA578B9" w14:textId="77777777" w:rsidR="001B3101" w:rsidRPr="0059538B" w:rsidRDefault="001B3101" w:rsidP="001B3101">
      <w:pPr>
        <w:pStyle w:val="EndNoteBibliography"/>
        <w:spacing w:after="0"/>
      </w:pPr>
    </w:p>
    <w:p w14:paraId="491527AD" w14:textId="77777777" w:rsidR="001B3101" w:rsidRDefault="001B3101" w:rsidP="001B3101">
      <w:pPr>
        <w:pStyle w:val="EndNoteBibliography"/>
        <w:spacing w:after="0"/>
      </w:pPr>
      <w:r w:rsidRPr="0059538B">
        <w:t>29.</w:t>
      </w:r>
      <w:r w:rsidRPr="0059538B">
        <w:tab/>
        <w:t xml:space="preserve">Hosoki K, Ying S, Corrigan C, Qi H, Kurosky A, Jennings K, et al. </w:t>
      </w:r>
      <w:r>
        <w:t xml:space="preserve"> </w:t>
      </w:r>
      <w:r w:rsidRPr="0059538B">
        <w:t xml:space="preserve">Analysis of a </w:t>
      </w:r>
      <w:r>
        <w:t>p</w:t>
      </w:r>
      <w:r w:rsidRPr="0059538B">
        <w:t xml:space="preserve">anel of 48 </w:t>
      </w:r>
      <w:r>
        <w:t>c</w:t>
      </w:r>
      <w:r w:rsidRPr="0059538B">
        <w:t xml:space="preserve">ytokines in BAL </w:t>
      </w:r>
      <w:r>
        <w:t>f</w:t>
      </w:r>
      <w:r w:rsidRPr="0059538B">
        <w:t xml:space="preserve">luids </w:t>
      </w:r>
      <w:r>
        <w:t>s</w:t>
      </w:r>
      <w:r w:rsidRPr="0059538B">
        <w:t xml:space="preserve">pecifically </w:t>
      </w:r>
      <w:r>
        <w:t>i</w:t>
      </w:r>
      <w:r w:rsidRPr="0059538B">
        <w:t xml:space="preserve">dentifies IL-8 </w:t>
      </w:r>
      <w:r>
        <w:t>l</w:t>
      </w:r>
      <w:r w:rsidRPr="0059538B">
        <w:t xml:space="preserve">evels as the </w:t>
      </w:r>
      <w:r>
        <w:t>o</w:t>
      </w:r>
      <w:r w:rsidRPr="0059538B">
        <w:t xml:space="preserve">nly </w:t>
      </w:r>
      <w:r>
        <w:t>c</w:t>
      </w:r>
      <w:r w:rsidRPr="0059538B">
        <w:t xml:space="preserve">ytokine that </w:t>
      </w:r>
      <w:r>
        <w:t>d</w:t>
      </w:r>
      <w:r w:rsidRPr="0059538B">
        <w:t xml:space="preserve">istinguishes </w:t>
      </w:r>
      <w:r>
        <w:t>c</w:t>
      </w:r>
      <w:r w:rsidRPr="0059538B">
        <w:t xml:space="preserve">ontrolled </w:t>
      </w:r>
      <w:r>
        <w:t>a</w:t>
      </w:r>
      <w:r w:rsidRPr="0059538B">
        <w:t xml:space="preserve">sthma from </w:t>
      </w:r>
      <w:r>
        <w:t>u</w:t>
      </w:r>
      <w:r w:rsidRPr="0059538B">
        <w:t xml:space="preserve">ncontrolled </w:t>
      </w:r>
      <w:r>
        <w:t>a</w:t>
      </w:r>
      <w:r w:rsidRPr="0059538B">
        <w:t xml:space="preserve">sthma, and </w:t>
      </w:r>
      <w:r>
        <w:t>c</w:t>
      </w:r>
      <w:r w:rsidRPr="0059538B">
        <w:t xml:space="preserve">orrelates </w:t>
      </w:r>
      <w:r>
        <w:t>i</w:t>
      </w:r>
      <w:r w:rsidRPr="0059538B">
        <w:t>nversely with FEV</w:t>
      </w:r>
      <w:r w:rsidRPr="002F1626">
        <w:rPr>
          <w:vertAlign w:val="subscript"/>
        </w:rPr>
        <w:t>1</w:t>
      </w:r>
      <w:r w:rsidRPr="0059538B">
        <w:t xml:space="preserve">. </w:t>
      </w:r>
      <w:r>
        <w:t xml:space="preserve"> </w:t>
      </w:r>
      <w:r w:rsidRPr="0059538B">
        <w:rPr>
          <w:i/>
        </w:rPr>
        <w:t>PLoS One</w:t>
      </w:r>
      <w:r w:rsidRPr="0059538B">
        <w:t xml:space="preserve"> 2015;</w:t>
      </w:r>
      <w:r w:rsidRPr="0059538B">
        <w:rPr>
          <w:b/>
        </w:rPr>
        <w:t>10</w:t>
      </w:r>
      <w:r w:rsidRPr="0059538B">
        <w:t>(5):e0126035.</w:t>
      </w:r>
    </w:p>
    <w:p w14:paraId="4B9FE2DA" w14:textId="77777777" w:rsidR="001B3101" w:rsidRPr="0059538B" w:rsidRDefault="001B3101" w:rsidP="001B3101">
      <w:pPr>
        <w:pStyle w:val="EndNoteBibliography"/>
        <w:spacing w:after="0"/>
      </w:pPr>
    </w:p>
    <w:p w14:paraId="4FCE9837" w14:textId="77777777" w:rsidR="001B3101" w:rsidRDefault="001B3101" w:rsidP="001B3101">
      <w:pPr>
        <w:pStyle w:val="EndNoteBibliography"/>
        <w:spacing w:after="0"/>
      </w:pPr>
      <w:r w:rsidRPr="0059538B">
        <w:t>30.</w:t>
      </w:r>
      <w:r w:rsidRPr="0059538B">
        <w:tab/>
        <w:t xml:space="preserve">Jatakanon A, Uasuf C, Maziak W, Lim S, Chung KF, Barnes PJ. </w:t>
      </w:r>
      <w:r>
        <w:t xml:space="preserve"> </w:t>
      </w:r>
      <w:r w:rsidRPr="0059538B">
        <w:t>Neutrophilic inflammation in severe persistent asthma.</w:t>
      </w:r>
      <w:r>
        <w:t xml:space="preserve"> </w:t>
      </w:r>
      <w:r w:rsidRPr="0059538B">
        <w:t xml:space="preserve"> </w:t>
      </w:r>
      <w:r w:rsidRPr="0059538B">
        <w:rPr>
          <w:i/>
        </w:rPr>
        <w:t>Am J Respir Crit Care Med</w:t>
      </w:r>
      <w:r w:rsidRPr="0059538B">
        <w:t xml:space="preserve"> 1999;</w:t>
      </w:r>
      <w:r w:rsidRPr="0059538B">
        <w:rPr>
          <w:b/>
        </w:rPr>
        <w:t>160</w:t>
      </w:r>
      <w:r w:rsidRPr="0059538B">
        <w:t>(5 Pt 1):1532-1539.</w:t>
      </w:r>
    </w:p>
    <w:p w14:paraId="43B259B6" w14:textId="77777777" w:rsidR="001B3101" w:rsidRPr="0059538B" w:rsidRDefault="001B3101" w:rsidP="001B3101">
      <w:pPr>
        <w:pStyle w:val="EndNoteBibliography"/>
        <w:spacing w:after="0"/>
      </w:pPr>
    </w:p>
    <w:p w14:paraId="2C286BE4" w14:textId="77777777" w:rsidR="001B3101" w:rsidRDefault="001B3101" w:rsidP="001B3101">
      <w:pPr>
        <w:pStyle w:val="EndNoteBibliography"/>
        <w:spacing w:after="0"/>
      </w:pPr>
      <w:r w:rsidRPr="0059538B">
        <w:t>31.</w:t>
      </w:r>
      <w:r w:rsidRPr="0059538B">
        <w:tab/>
        <w:t xml:space="preserve">Moore WC, Hastie AT, Li X, Li H, Busse WW, Jarjour NN, et al. </w:t>
      </w:r>
      <w:r>
        <w:t xml:space="preserve"> </w:t>
      </w:r>
      <w:r w:rsidRPr="0059538B">
        <w:t>Sputum neutrophil counts are associated with more severe asthma phenotypes using cluster analysis.</w:t>
      </w:r>
      <w:r>
        <w:t xml:space="preserve"> </w:t>
      </w:r>
      <w:r w:rsidRPr="0059538B">
        <w:t xml:space="preserve"> </w:t>
      </w:r>
      <w:r w:rsidRPr="0059538B">
        <w:rPr>
          <w:i/>
        </w:rPr>
        <w:t>J Allergy Clin Immunol</w:t>
      </w:r>
      <w:r w:rsidRPr="0059538B">
        <w:t xml:space="preserve"> 2014;</w:t>
      </w:r>
      <w:r w:rsidRPr="0059538B">
        <w:rPr>
          <w:b/>
        </w:rPr>
        <w:t>133</w:t>
      </w:r>
      <w:r w:rsidRPr="0059538B">
        <w:t>:1557-1563 e1555.</w:t>
      </w:r>
    </w:p>
    <w:p w14:paraId="25BFDC53" w14:textId="77777777" w:rsidR="001B3101" w:rsidRPr="0059538B" w:rsidRDefault="001B3101" w:rsidP="001B3101">
      <w:pPr>
        <w:pStyle w:val="EndNoteBibliography"/>
        <w:spacing w:after="0"/>
      </w:pPr>
    </w:p>
    <w:p w14:paraId="4C743577" w14:textId="77777777" w:rsidR="001B3101" w:rsidRDefault="001B3101" w:rsidP="001B3101">
      <w:pPr>
        <w:pStyle w:val="EndNoteBibliography"/>
        <w:spacing w:after="0"/>
      </w:pPr>
      <w:r w:rsidRPr="0059538B">
        <w:t>32.</w:t>
      </w:r>
      <w:r w:rsidRPr="0059538B">
        <w:tab/>
        <w:t xml:space="preserve">Wenzel SE, Szefler SJ, Leung DY, Sloan SI, Rex MD, Martin RJ. </w:t>
      </w:r>
      <w:r>
        <w:t xml:space="preserve"> </w:t>
      </w:r>
      <w:r w:rsidRPr="0059538B">
        <w:t xml:space="preserve">Bronchoscopic evaluation of severe asthma. Persistent inflammation associated with high dose glucocorticoids. </w:t>
      </w:r>
      <w:r>
        <w:t xml:space="preserve"> </w:t>
      </w:r>
      <w:r w:rsidRPr="0059538B">
        <w:rPr>
          <w:i/>
        </w:rPr>
        <w:t>Am J Respir Crit Care Med</w:t>
      </w:r>
      <w:r w:rsidRPr="0059538B">
        <w:t xml:space="preserve"> 1997;</w:t>
      </w:r>
      <w:r w:rsidRPr="0059538B">
        <w:rPr>
          <w:b/>
        </w:rPr>
        <w:t>156</w:t>
      </w:r>
      <w:r w:rsidRPr="0059538B">
        <w:t>(3 Pt 1):737-743.</w:t>
      </w:r>
    </w:p>
    <w:p w14:paraId="213403DA" w14:textId="77777777" w:rsidR="001B3101" w:rsidRPr="0059538B" w:rsidRDefault="001B3101" w:rsidP="001B3101">
      <w:pPr>
        <w:pStyle w:val="EndNoteBibliography"/>
        <w:spacing w:after="0"/>
      </w:pPr>
    </w:p>
    <w:p w14:paraId="63849211" w14:textId="77777777" w:rsidR="001B3101" w:rsidRDefault="001B3101" w:rsidP="001B3101">
      <w:pPr>
        <w:pStyle w:val="EndNoteBibliography"/>
        <w:spacing w:after="0"/>
      </w:pPr>
      <w:r w:rsidRPr="0059538B">
        <w:t>33.</w:t>
      </w:r>
      <w:r w:rsidRPr="0059538B">
        <w:tab/>
        <w:t xml:space="preserve">Ray A, Kolls JK. </w:t>
      </w:r>
      <w:r>
        <w:t xml:space="preserve"> </w:t>
      </w:r>
      <w:r w:rsidRPr="0059538B">
        <w:t xml:space="preserve">Neutrophilic Inflammation in Asthma and Association with Disease Severity. </w:t>
      </w:r>
      <w:r w:rsidRPr="0059538B">
        <w:rPr>
          <w:i/>
        </w:rPr>
        <w:t>Trends Immunol</w:t>
      </w:r>
      <w:r w:rsidRPr="0059538B">
        <w:t xml:space="preserve"> 2017;</w:t>
      </w:r>
      <w:r w:rsidRPr="0059538B">
        <w:rPr>
          <w:b/>
        </w:rPr>
        <w:t>38</w:t>
      </w:r>
      <w:r w:rsidRPr="0059538B">
        <w:t>:942-954.</w:t>
      </w:r>
    </w:p>
    <w:p w14:paraId="6FE48824" w14:textId="77777777" w:rsidR="001B3101" w:rsidRPr="0059538B" w:rsidRDefault="001B3101" w:rsidP="001B3101">
      <w:pPr>
        <w:pStyle w:val="EndNoteBibliography"/>
        <w:spacing w:after="0"/>
      </w:pPr>
    </w:p>
    <w:p w14:paraId="2D47B17C" w14:textId="77777777" w:rsidR="001B3101" w:rsidRDefault="001B3101" w:rsidP="001B3101">
      <w:pPr>
        <w:pStyle w:val="EndNoteBibliography"/>
        <w:spacing w:after="0"/>
      </w:pPr>
      <w:r w:rsidRPr="0059538B">
        <w:t>34.</w:t>
      </w:r>
      <w:r w:rsidRPr="0059538B">
        <w:tab/>
        <w:t xml:space="preserve">Ryu JH, Yoo JY, Kim MJ, Hwang SG, Ahn KC, Ryu JC, et al. </w:t>
      </w:r>
      <w:r>
        <w:t xml:space="preserve"> </w:t>
      </w:r>
      <w:r w:rsidRPr="0059538B">
        <w:t xml:space="preserve">Distinct TLR-mediated pathways regulate house dust mite-induced allergic disease in the upper and lower airways. </w:t>
      </w:r>
      <w:r>
        <w:t xml:space="preserve"> </w:t>
      </w:r>
      <w:r w:rsidRPr="0059538B">
        <w:rPr>
          <w:i/>
        </w:rPr>
        <w:t>J Allergy Clin Immunol</w:t>
      </w:r>
      <w:r w:rsidRPr="0059538B">
        <w:t xml:space="preserve"> 2013;</w:t>
      </w:r>
      <w:r w:rsidRPr="0059538B">
        <w:rPr>
          <w:b/>
        </w:rPr>
        <w:t>131</w:t>
      </w:r>
      <w:r w:rsidRPr="0059538B">
        <w:t>:549-561.</w:t>
      </w:r>
    </w:p>
    <w:p w14:paraId="3270A4CF" w14:textId="77777777" w:rsidR="001B3101" w:rsidRPr="0059538B" w:rsidRDefault="001B3101" w:rsidP="001B3101">
      <w:pPr>
        <w:pStyle w:val="EndNoteBibliography"/>
        <w:spacing w:after="0"/>
      </w:pPr>
    </w:p>
    <w:p w14:paraId="266F6CF9" w14:textId="77777777" w:rsidR="001B3101" w:rsidRDefault="001B3101" w:rsidP="001B3101">
      <w:pPr>
        <w:pStyle w:val="EndNoteBibliography"/>
        <w:spacing w:after="0"/>
      </w:pPr>
      <w:r w:rsidRPr="0059538B">
        <w:t>35.</w:t>
      </w:r>
      <w:r w:rsidRPr="0059538B">
        <w:tab/>
        <w:t xml:space="preserve">Vroman H, Bergen IM, van Hulst JAC, van Nimwegen M, van Uden D, Schuijs MJ, et al. </w:t>
      </w:r>
      <w:r>
        <w:t xml:space="preserve"> </w:t>
      </w:r>
      <w:r w:rsidRPr="0059538B">
        <w:t>TNF-</w:t>
      </w:r>
      <w:r>
        <w:t>α</w:t>
      </w:r>
      <w:r w:rsidRPr="0059538B">
        <w:t xml:space="preserve">-induced protein 3 levels in lung dendritic cells instruct TH2 or TH17 cell differentiation in eosinophilic or neutrophilic asthma. </w:t>
      </w:r>
      <w:r>
        <w:t xml:space="preserve"> </w:t>
      </w:r>
      <w:r w:rsidRPr="0059538B">
        <w:rPr>
          <w:i/>
        </w:rPr>
        <w:t>J Allergy Clin Immunol</w:t>
      </w:r>
      <w:r w:rsidRPr="0059538B">
        <w:t xml:space="preserve"> 2018;</w:t>
      </w:r>
      <w:r w:rsidRPr="0059538B">
        <w:rPr>
          <w:b/>
        </w:rPr>
        <w:t>141</w:t>
      </w:r>
      <w:r w:rsidRPr="0059538B">
        <w:t>:1620-1633 e1612.</w:t>
      </w:r>
    </w:p>
    <w:p w14:paraId="1BB442C8" w14:textId="77777777" w:rsidR="001B3101" w:rsidRPr="0059538B" w:rsidRDefault="001B3101" w:rsidP="001B3101">
      <w:pPr>
        <w:pStyle w:val="EndNoteBibliography"/>
        <w:spacing w:after="0"/>
      </w:pPr>
    </w:p>
    <w:p w14:paraId="6D72C094" w14:textId="77777777" w:rsidR="001B3101" w:rsidRDefault="001B3101" w:rsidP="001B3101">
      <w:pPr>
        <w:pStyle w:val="EndNoteBibliography"/>
        <w:spacing w:after="0"/>
      </w:pPr>
      <w:r w:rsidRPr="0059538B">
        <w:t>36.</w:t>
      </w:r>
      <w:r w:rsidRPr="0059538B">
        <w:tab/>
        <w:t xml:space="preserve">Qian G, Jiang W, Zou B, Feng J, Cheng X, Gu J, et al. </w:t>
      </w:r>
      <w:r>
        <w:t xml:space="preserve"> </w:t>
      </w:r>
      <w:r w:rsidRPr="0059538B">
        <w:t xml:space="preserve">LPS inactivation by a host lipase allows lung epithelial cell sensitization for allergic asthma. </w:t>
      </w:r>
      <w:r>
        <w:t xml:space="preserve"> </w:t>
      </w:r>
      <w:r w:rsidRPr="0059538B">
        <w:rPr>
          <w:i/>
        </w:rPr>
        <w:t>J Exp Med</w:t>
      </w:r>
      <w:r w:rsidRPr="0059538B">
        <w:t xml:space="preserve"> 2018;</w:t>
      </w:r>
      <w:r w:rsidRPr="0059538B">
        <w:rPr>
          <w:b/>
        </w:rPr>
        <w:t>215</w:t>
      </w:r>
      <w:r w:rsidRPr="0059538B">
        <w:t>:2397-2412.</w:t>
      </w:r>
    </w:p>
    <w:p w14:paraId="6652EA5F" w14:textId="77777777" w:rsidR="001B3101" w:rsidRPr="0059538B" w:rsidRDefault="001B3101" w:rsidP="001B3101">
      <w:pPr>
        <w:pStyle w:val="EndNoteBibliography"/>
        <w:spacing w:after="0"/>
      </w:pPr>
    </w:p>
    <w:p w14:paraId="15F61B0D" w14:textId="77777777" w:rsidR="001B3101" w:rsidRDefault="001B3101" w:rsidP="001B3101">
      <w:pPr>
        <w:pStyle w:val="EndNoteBibliography"/>
        <w:spacing w:after="0"/>
      </w:pPr>
      <w:r w:rsidRPr="0059538B">
        <w:t>37.</w:t>
      </w:r>
      <w:r w:rsidRPr="0059538B">
        <w:tab/>
        <w:t>Trompette A, Divanovic S, Visintin A, Blanchard C, Hegde RS, Madan R, et al.</w:t>
      </w:r>
      <w:r>
        <w:t xml:space="preserve"> </w:t>
      </w:r>
      <w:r w:rsidRPr="0059538B">
        <w:t xml:space="preserve"> Allergenicity resulting from functional mimicry of a Toll-like receptor complex protein. </w:t>
      </w:r>
      <w:r>
        <w:t xml:space="preserve"> </w:t>
      </w:r>
      <w:r w:rsidRPr="0059538B">
        <w:rPr>
          <w:i/>
        </w:rPr>
        <w:t>Nature</w:t>
      </w:r>
      <w:r w:rsidRPr="0059538B">
        <w:t xml:space="preserve"> 2009;</w:t>
      </w:r>
      <w:r w:rsidRPr="0059538B">
        <w:rPr>
          <w:b/>
        </w:rPr>
        <w:t>457</w:t>
      </w:r>
      <w:r w:rsidRPr="0059538B">
        <w:t>:585-588.</w:t>
      </w:r>
    </w:p>
    <w:p w14:paraId="1D7881B7" w14:textId="77777777" w:rsidR="001B3101" w:rsidRPr="0059538B" w:rsidRDefault="001B3101" w:rsidP="001B3101">
      <w:pPr>
        <w:pStyle w:val="EndNoteBibliography"/>
        <w:spacing w:after="0"/>
      </w:pPr>
    </w:p>
    <w:p w14:paraId="3315019A" w14:textId="77777777" w:rsidR="001B3101" w:rsidRDefault="001B3101" w:rsidP="001B3101">
      <w:pPr>
        <w:pStyle w:val="EndNoteBibliography"/>
        <w:spacing w:after="0"/>
      </w:pPr>
      <w:r w:rsidRPr="0059538B">
        <w:t>38.</w:t>
      </w:r>
      <w:r w:rsidRPr="0059538B">
        <w:tab/>
        <w:t xml:space="preserve">Guillot L, Medjane S, Le-Barillec K, Balloy V, Danel C, Chignard M, et al. </w:t>
      </w:r>
      <w:r>
        <w:t xml:space="preserve"> </w:t>
      </w:r>
      <w:r w:rsidRPr="0059538B">
        <w:t xml:space="preserve">Response of human pulmonary epithelial cells to lipopolysaccharide involves Toll-like receptor 4 (TLR4)-dependent signaling pathways: evidence for an intracellular compartmentalization of TLR4. </w:t>
      </w:r>
      <w:r>
        <w:t xml:space="preserve"> </w:t>
      </w:r>
      <w:r w:rsidRPr="0059538B">
        <w:rPr>
          <w:i/>
        </w:rPr>
        <w:t>J Biol Chem</w:t>
      </w:r>
      <w:r w:rsidRPr="0059538B">
        <w:t xml:space="preserve"> 2004;</w:t>
      </w:r>
      <w:r w:rsidRPr="0059538B">
        <w:rPr>
          <w:b/>
        </w:rPr>
        <w:t>279</w:t>
      </w:r>
      <w:r w:rsidRPr="0059538B">
        <w:t>:2712-2718.</w:t>
      </w:r>
    </w:p>
    <w:p w14:paraId="47EB4CA8" w14:textId="77777777" w:rsidR="001B3101" w:rsidRPr="0059538B" w:rsidRDefault="001B3101" w:rsidP="001B3101">
      <w:pPr>
        <w:pStyle w:val="EndNoteBibliography"/>
        <w:spacing w:after="0"/>
      </w:pPr>
    </w:p>
    <w:p w14:paraId="28E8AF76" w14:textId="77777777" w:rsidR="001B3101" w:rsidRDefault="001B3101" w:rsidP="001B3101">
      <w:pPr>
        <w:pStyle w:val="EndNoteBibliography"/>
        <w:spacing w:after="0"/>
      </w:pPr>
      <w:r w:rsidRPr="0059538B">
        <w:t>39.</w:t>
      </w:r>
      <w:r w:rsidRPr="0059538B">
        <w:tab/>
        <w:t xml:space="preserve">Jia HP, Kline JN, Penisten A, Apicella MA, Gioannini TL, Weiss J, et al. </w:t>
      </w:r>
      <w:r>
        <w:t xml:space="preserve"> </w:t>
      </w:r>
      <w:r w:rsidRPr="0059538B">
        <w:t xml:space="preserve">Endotoxin responsiveness of human airway epithelia is limited by low expression of MD-2. </w:t>
      </w:r>
      <w:r>
        <w:t xml:space="preserve"> </w:t>
      </w:r>
      <w:r w:rsidRPr="0059538B">
        <w:rPr>
          <w:i/>
        </w:rPr>
        <w:t>Am J Physiol Lung Cell Mol Physiol</w:t>
      </w:r>
      <w:r w:rsidRPr="0059538B">
        <w:t xml:space="preserve"> 2004;</w:t>
      </w:r>
      <w:r w:rsidRPr="0059538B">
        <w:rPr>
          <w:b/>
        </w:rPr>
        <w:t>287</w:t>
      </w:r>
      <w:r w:rsidRPr="0059538B">
        <w:t>:L428-437.</w:t>
      </w:r>
    </w:p>
    <w:p w14:paraId="01A000F6" w14:textId="77777777" w:rsidR="001B3101" w:rsidRPr="0059538B" w:rsidRDefault="001B3101" w:rsidP="001B3101">
      <w:pPr>
        <w:pStyle w:val="EndNoteBibliography"/>
        <w:spacing w:after="0"/>
      </w:pPr>
    </w:p>
    <w:p w14:paraId="72518E98" w14:textId="77777777" w:rsidR="001B3101" w:rsidRDefault="001B3101" w:rsidP="001B3101">
      <w:pPr>
        <w:pStyle w:val="EndNoteBibliography"/>
        <w:spacing w:after="0"/>
      </w:pPr>
      <w:r w:rsidRPr="0059538B">
        <w:lastRenderedPageBreak/>
        <w:t>40.</w:t>
      </w:r>
      <w:r w:rsidRPr="0059538B">
        <w:tab/>
        <w:t xml:space="preserve">Muir A, Soong G, Sokol S, Reddy B, Gomez MI, Van Heeckeren A, et al. </w:t>
      </w:r>
      <w:r>
        <w:t xml:space="preserve"> </w:t>
      </w:r>
      <w:r w:rsidRPr="0059538B">
        <w:t>Toll-like receptors in normal and cystic fibrosis airway epithelial cells.</w:t>
      </w:r>
      <w:r>
        <w:t xml:space="preserve"> </w:t>
      </w:r>
      <w:r w:rsidRPr="0059538B">
        <w:t xml:space="preserve"> </w:t>
      </w:r>
      <w:r w:rsidRPr="0059538B">
        <w:rPr>
          <w:i/>
        </w:rPr>
        <w:t>Am J Respir Cell Mol Biol</w:t>
      </w:r>
      <w:r w:rsidRPr="0059538B">
        <w:t xml:space="preserve"> 2004;</w:t>
      </w:r>
      <w:r w:rsidRPr="0059538B">
        <w:rPr>
          <w:b/>
        </w:rPr>
        <w:t>30</w:t>
      </w:r>
      <w:r w:rsidRPr="0059538B">
        <w:t>:777-783.</w:t>
      </w:r>
    </w:p>
    <w:p w14:paraId="3DD84406" w14:textId="77777777" w:rsidR="001B3101" w:rsidRPr="0059538B" w:rsidRDefault="001B3101" w:rsidP="001B3101">
      <w:pPr>
        <w:pStyle w:val="EndNoteBibliography"/>
        <w:spacing w:after="0"/>
      </w:pPr>
    </w:p>
    <w:p w14:paraId="2CB6614A" w14:textId="77777777" w:rsidR="001B3101" w:rsidRDefault="001B3101" w:rsidP="001B3101">
      <w:pPr>
        <w:pStyle w:val="EndNoteBibliography"/>
        <w:spacing w:after="0"/>
      </w:pPr>
      <w:r w:rsidRPr="0059538B">
        <w:t>41.</w:t>
      </w:r>
      <w:r w:rsidRPr="0059538B">
        <w:tab/>
        <w:t xml:space="preserve">Zhang J, Chen J, Zuo J, Newton GK, Perrior TR, Garrod DR, et al. </w:t>
      </w:r>
      <w:r>
        <w:t xml:space="preserve"> </w:t>
      </w:r>
      <w:r w:rsidRPr="0059538B">
        <w:t>Allergen delivery inhibitors: Characterisation of potent and selective inhibitors of Der p 1 and their attenuation of airway responses to house dust mite allergens in vitro and in vivo</w:t>
      </w:r>
      <w:r>
        <w:t xml:space="preserve">. </w:t>
      </w:r>
      <w:r w:rsidRPr="0059538B">
        <w:t xml:space="preserve"> </w:t>
      </w:r>
      <w:r w:rsidRPr="0059538B">
        <w:rPr>
          <w:i/>
        </w:rPr>
        <w:t>Int J Mol Sci</w:t>
      </w:r>
      <w:r w:rsidRPr="0059538B">
        <w:t xml:space="preserve"> 2018;</w:t>
      </w:r>
      <w:r w:rsidRPr="0059538B">
        <w:rPr>
          <w:b/>
        </w:rPr>
        <w:t>19</w:t>
      </w:r>
      <w:r w:rsidRPr="0059538B">
        <w:t>(10):</w:t>
      </w:r>
      <w:r>
        <w:t>3166</w:t>
      </w:r>
      <w:r w:rsidRPr="0059538B">
        <w:t>.</w:t>
      </w:r>
    </w:p>
    <w:p w14:paraId="6BBF15D1" w14:textId="77777777" w:rsidR="001B3101" w:rsidRPr="0059538B" w:rsidRDefault="001B3101" w:rsidP="001B3101">
      <w:pPr>
        <w:pStyle w:val="EndNoteBibliography"/>
        <w:spacing w:after="0"/>
      </w:pPr>
    </w:p>
    <w:p w14:paraId="1CB4ED23" w14:textId="77777777" w:rsidR="001B3101" w:rsidRDefault="001B3101" w:rsidP="001B3101">
      <w:pPr>
        <w:pStyle w:val="EndNoteBibliography"/>
        <w:spacing w:after="0"/>
      </w:pPr>
      <w:r w:rsidRPr="0059538B">
        <w:t>42.</w:t>
      </w:r>
      <w:r w:rsidRPr="0059538B">
        <w:tab/>
        <w:t>Zhang J, Chen J, Mangat SC, Perera Baruhupolage C, Garrod DR, Robinson C. Pathways of airway oxidant formation by house dust mite allergens and viral RNA converge through myosin motors, pannexons and Toll-like receptor 4</w:t>
      </w:r>
      <w:r>
        <w:t xml:space="preserve">.  </w:t>
      </w:r>
      <w:r w:rsidRPr="0059538B">
        <w:t xml:space="preserve"> </w:t>
      </w:r>
      <w:r w:rsidRPr="0059538B">
        <w:rPr>
          <w:i/>
        </w:rPr>
        <w:t>Immunity, Inflammation and Disease</w:t>
      </w:r>
      <w:r w:rsidRPr="0059538B">
        <w:t xml:space="preserve"> 2018;</w:t>
      </w:r>
      <w:r w:rsidRPr="0059538B">
        <w:rPr>
          <w:b/>
        </w:rPr>
        <w:t>6</w:t>
      </w:r>
      <w:r w:rsidRPr="0059538B">
        <w:t>:276-296.</w:t>
      </w:r>
    </w:p>
    <w:p w14:paraId="63FA1514" w14:textId="77777777" w:rsidR="001B3101" w:rsidRPr="0059538B" w:rsidRDefault="001B3101" w:rsidP="001B3101">
      <w:pPr>
        <w:pStyle w:val="EndNoteBibliography"/>
        <w:spacing w:after="0"/>
      </w:pPr>
    </w:p>
    <w:p w14:paraId="0C079768" w14:textId="77777777" w:rsidR="001B3101" w:rsidRDefault="001B3101" w:rsidP="001B3101">
      <w:pPr>
        <w:pStyle w:val="EndNoteBibliography"/>
        <w:spacing w:after="0"/>
      </w:pPr>
      <w:r w:rsidRPr="0059538B">
        <w:t>43.</w:t>
      </w:r>
      <w:r w:rsidRPr="0059538B">
        <w:tab/>
        <w:t xml:space="preserve">Fattouh R, Pouladi MA, Alvarez D, Johnson JR, Walker TD, Goncharova S, et al. </w:t>
      </w:r>
      <w:r>
        <w:t xml:space="preserve"> </w:t>
      </w:r>
      <w:r w:rsidRPr="0059538B">
        <w:t xml:space="preserve">House dust mite facilitates ovalbumin-specific allergic sensitization and airway inflammation. </w:t>
      </w:r>
      <w:r>
        <w:t xml:space="preserve"> </w:t>
      </w:r>
      <w:r w:rsidRPr="0059538B">
        <w:rPr>
          <w:i/>
        </w:rPr>
        <w:t>Am J Respir Crit Care Med</w:t>
      </w:r>
      <w:r w:rsidRPr="0059538B">
        <w:t xml:space="preserve"> 2005;</w:t>
      </w:r>
      <w:r w:rsidRPr="0059538B">
        <w:rPr>
          <w:b/>
        </w:rPr>
        <w:t>172</w:t>
      </w:r>
      <w:r w:rsidRPr="0059538B">
        <w:t>:314-321.</w:t>
      </w:r>
    </w:p>
    <w:p w14:paraId="1A481CEB" w14:textId="77777777" w:rsidR="001B3101" w:rsidRPr="0059538B" w:rsidRDefault="001B3101" w:rsidP="001B3101">
      <w:pPr>
        <w:pStyle w:val="EndNoteBibliography"/>
        <w:spacing w:after="0"/>
      </w:pPr>
    </w:p>
    <w:p w14:paraId="5B8A1652" w14:textId="77777777" w:rsidR="001B3101" w:rsidRDefault="001B3101" w:rsidP="001B3101">
      <w:pPr>
        <w:pStyle w:val="EndNoteBibliography"/>
        <w:spacing w:after="0"/>
      </w:pPr>
      <w:r w:rsidRPr="0059538B">
        <w:t>44.</w:t>
      </w:r>
      <w:r w:rsidRPr="0059538B">
        <w:tab/>
        <w:t xml:space="preserve">Gough L, Campbell E, Bayley D, Van Heeke G, Shakib F. </w:t>
      </w:r>
      <w:r>
        <w:t xml:space="preserve"> </w:t>
      </w:r>
      <w:r w:rsidRPr="0059538B">
        <w:t xml:space="preserve">Proteolytic activity of the house dust mite allergen Der p 1 enhances allergenicity in a mouse inhalation model. </w:t>
      </w:r>
      <w:r>
        <w:t xml:space="preserve"> </w:t>
      </w:r>
      <w:r w:rsidRPr="0059538B">
        <w:rPr>
          <w:i/>
        </w:rPr>
        <w:t>Clin Exp Allergy</w:t>
      </w:r>
      <w:r w:rsidRPr="0059538B">
        <w:t xml:space="preserve"> 2003;</w:t>
      </w:r>
      <w:r w:rsidRPr="0059538B">
        <w:rPr>
          <w:b/>
        </w:rPr>
        <w:t>33</w:t>
      </w:r>
      <w:r w:rsidRPr="0059538B">
        <w:t>:1159-1163.</w:t>
      </w:r>
    </w:p>
    <w:p w14:paraId="5B873568" w14:textId="77777777" w:rsidR="001B3101" w:rsidRPr="0059538B" w:rsidRDefault="001B3101" w:rsidP="001B3101">
      <w:pPr>
        <w:pStyle w:val="EndNoteBibliography"/>
        <w:spacing w:after="0"/>
      </w:pPr>
    </w:p>
    <w:p w14:paraId="6D18CD04" w14:textId="77777777" w:rsidR="001B3101" w:rsidRDefault="001B3101" w:rsidP="001B3101">
      <w:pPr>
        <w:pStyle w:val="EndNoteBibliography"/>
        <w:spacing w:after="0"/>
      </w:pPr>
      <w:r w:rsidRPr="0059538B">
        <w:t>45.</w:t>
      </w:r>
      <w:r w:rsidRPr="0059538B">
        <w:tab/>
        <w:t>Gough L, Schulz O, Sewell HF, Shakib F.</w:t>
      </w:r>
      <w:r>
        <w:t xml:space="preserve"> </w:t>
      </w:r>
      <w:r w:rsidRPr="0059538B">
        <w:t xml:space="preserve"> The cysteine protease activity of the major dust mite allergen Der p 1 selectively enhances the immunoglobulin E antibody response.</w:t>
      </w:r>
      <w:r>
        <w:t xml:space="preserve"> </w:t>
      </w:r>
      <w:r w:rsidRPr="0059538B">
        <w:t xml:space="preserve"> </w:t>
      </w:r>
      <w:r w:rsidRPr="0059538B">
        <w:rPr>
          <w:i/>
        </w:rPr>
        <w:t>J Exp Med</w:t>
      </w:r>
      <w:r w:rsidRPr="0059538B">
        <w:t xml:space="preserve"> 1999;</w:t>
      </w:r>
      <w:r w:rsidRPr="0059538B">
        <w:rPr>
          <w:b/>
        </w:rPr>
        <w:t>190</w:t>
      </w:r>
      <w:r w:rsidRPr="0059538B">
        <w:t>:1897-1902.</w:t>
      </w:r>
    </w:p>
    <w:p w14:paraId="6B7E046B" w14:textId="77777777" w:rsidR="001B3101" w:rsidRPr="0059538B" w:rsidRDefault="001B3101" w:rsidP="001B3101">
      <w:pPr>
        <w:pStyle w:val="EndNoteBibliography"/>
        <w:spacing w:after="0"/>
      </w:pPr>
    </w:p>
    <w:p w14:paraId="5C7C6159" w14:textId="77777777" w:rsidR="001B3101" w:rsidRDefault="001B3101" w:rsidP="001B3101">
      <w:pPr>
        <w:pStyle w:val="EndNoteBibliography"/>
        <w:spacing w:after="0"/>
      </w:pPr>
      <w:r w:rsidRPr="0059538B">
        <w:t>46.</w:t>
      </w:r>
      <w:r w:rsidRPr="0059538B">
        <w:tab/>
        <w:t xml:space="preserve">Gough L, Sewell HF, Shakib F. </w:t>
      </w:r>
      <w:r>
        <w:t xml:space="preserve"> </w:t>
      </w:r>
      <w:r w:rsidRPr="0059538B">
        <w:t xml:space="preserve">The proteolytic activity of the major dust mite allergen Der p 1 enhances the IgE antibody response to a bystander antigen. </w:t>
      </w:r>
      <w:r>
        <w:t xml:space="preserve"> </w:t>
      </w:r>
      <w:r w:rsidRPr="0059538B">
        <w:rPr>
          <w:i/>
        </w:rPr>
        <w:t>Clin Exp Allergy</w:t>
      </w:r>
      <w:r w:rsidRPr="0059538B">
        <w:t xml:space="preserve"> 2001;</w:t>
      </w:r>
      <w:r w:rsidRPr="0059538B">
        <w:rPr>
          <w:b/>
        </w:rPr>
        <w:t>31</w:t>
      </w:r>
      <w:r w:rsidRPr="0059538B">
        <w:t>:1594-1598.</w:t>
      </w:r>
    </w:p>
    <w:p w14:paraId="2AAF8380" w14:textId="77777777" w:rsidR="001B3101" w:rsidRPr="0059538B" w:rsidRDefault="001B3101" w:rsidP="001B3101">
      <w:pPr>
        <w:pStyle w:val="EndNoteBibliography"/>
        <w:spacing w:after="0"/>
      </w:pPr>
    </w:p>
    <w:p w14:paraId="2A549C1E" w14:textId="77777777" w:rsidR="001B3101" w:rsidRDefault="001B3101" w:rsidP="001B3101">
      <w:pPr>
        <w:pStyle w:val="EndNoteBibliography"/>
        <w:spacing w:after="0"/>
      </w:pPr>
      <w:r w:rsidRPr="0059538B">
        <w:t>47.</w:t>
      </w:r>
      <w:r w:rsidRPr="0059538B">
        <w:tab/>
        <w:t xml:space="preserve">Post S, Nawijn MC, Hackett TL, Baranowska M, Gras R, van Oosterhout AJ, et al. </w:t>
      </w:r>
      <w:r>
        <w:t xml:space="preserve"> </w:t>
      </w:r>
      <w:r w:rsidRPr="0059538B">
        <w:t>The composition of house dust mite is critical for mucosal barrier dysfunction and allergic sensitisation.</w:t>
      </w:r>
      <w:r>
        <w:t xml:space="preserve"> </w:t>
      </w:r>
      <w:r w:rsidRPr="0059538B">
        <w:t xml:space="preserve"> </w:t>
      </w:r>
      <w:r w:rsidRPr="0059538B">
        <w:rPr>
          <w:i/>
        </w:rPr>
        <w:t>Thorax</w:t>
      </w:r>
      <w:r w:rsidRPr="0059538B">
        <w:t xml:space="preserve"> 2012;</w:t>
      </w:r>
      <w:r w:rsidRPr="0059538B">
        <w:rPr>
          <w:b/>
        </w:rPr>
        <w:t>67</w:t>
      </w:r>
      <w:r w:rsidRPr="0059538B">
        <w:t>:488-495.</w:t>
      </w:r>
    </w:p>
    <w:p w14:paraId="0AF603D8" w14:textId="77777777" w:rsidR="001B3101" w:rsidRPr="0059538B" w:rsidRDefault="001B3101" w:rsidP="001B3101">
      <w:pPr>
        <w:pStyle w:val="EndNoteBibliography"/>
        <w:spacing w:after="0"/>
      </w:pPr>
    </w:p>
    <w:p w14:paraId="1AFE19E3" w14:textId="77777777" w:rsidR="001B3101" w:rsidRDefault="001B3101" w:rsidP="001B3101">
      <w:pPr>
        <w:pStyle w:val="EndNoteBibliography"/>
        <w:spacing w:after="0"/>
      </w:pPr>
      <w:r w:rsidRPr="0059538B">
        <w:t>48.</w:t>
      </w:r>
      <w:r w:rsidRPr="0059538B">
        <w:tab/>
        <w:t>Post S, Heijink IH, Petersen AH, de Bruin HG, van Oosterhout AJ, Nawijn MC.</w:t>
      </w:r>
      <w:r>
        <w:t xml:space="preserve"> </w:t>
      </w:r>
      <w:r w:rsidRPr="0059538B">
        <w:t xml:space="preserve"> Protease-activated receptor-2 activation contributes to house dust mite-induced IgE responses in mice.</w:t>
      </w:r>
      <w:r>
        <w:t xml:space="preserve"> </w:t>
      </w:r>
      <w:r w:rsidRPr="0059538B">
        <w:t xml:space="preserve"> </w:t>
      </w:r>
      <w:r w:rsidRPr="0059538B">
        <w:rPr>
          <w:i/>
        </w:rPr>
        <w:t>PLoS One</w:t>
      </w:r>
      <w:r w:rsidRPr="0059538B">
        <w:t xml:space="preserve"> 2014;</w:t>
      </w:r>
      <w:r w:rsidRPr="0059538B">
        <w:rPr>
          <w:b/>
        </w:rPr>
        <w:t>9</w:t>
      </w:r>
      <w:r w:rsidRPr="0059538B">
        <w:t>(3):e91206.</w:t>
      </w:r>
    </w:p>
    <w:p w14:paraId="2133D795" w14:textId="77777777" w:rsidR="001B3101" w:rsidRPr="0059538B" w:rsidRDefault="001B3101" w:rsidP="001B3101">
      <w:pPr>
        <w:pStyle w:val="EndNoteBibliography"/>
        <w:spacing w:after="0"/>
      </w:pPr>
    </w:p>
    <w:p w14:paraId="5CE238DB" w14:textId="77777777" w:rsidR="001B3101" w:rsidRDefault="001B3101" w:rsidP="001B3101">
      <w:pPr>
        <w:pStyle w:val="EndNoteBibliography"/>
        <w:spacing w:after="0"/>
      </w:pPr>
      <w:r w:rsidRPr="0059538B">
        <w:t>49.</w:t>
      </w:r>
      <w:r w:rsidRPr="0059538B">
        <w:tab/>
        <w:t>Brown A, Farmer K, MacDonald L, Kalsheker N, Pritchard D, Haslett C, et al.</w:t>
      </w:r>
      <w:r>
        <w:t xml:space="preserve"> </w:t>
      </w:r>
      <w:r w:rsidRPr="0059538B">
        <w:t xml:space="preserve"> House dust mite Der p 1 downregulates defenses of the lung by inactivating elastase inhibitors. </w:t>
      </w:r>
      <w:r>
        <w:t xml:space="preserve"> </w:t>
      </w:r>
      <w:r w:rsidRPr="0059538B">
        <w:rPr>
          <w:i/>
        </w:rPr>
        <w:t>Am J Respir Cell Mol Biol</w:t>
      </w:r>
      <w:r w:rsidRPr="0059538B">
        <w:t xml:space="preserve"> 2003;</w:t>
      </w:r>
      <w:r w:rsidRPr="0059538B">
        <w:rPr>
          <w:b/>
        </w:rPr>
        <w:t>29</w:t>
      </w:r>
      <w:r w:rsidRPr="0059538B">
        <w:t>(3 Pt 1):381-389.</w:t>
      </w:r>
    </w:p>
    <w:p w14:paraId="6DAC1F91" w14:textId="77777777" w:rsidR="001B3101" w:rsidRPr="0059538B" w:rsidRDefault="001B3101" w:rsidP="001B3101">
      <w:pPr>
        <w:pStyle w:val="EndNoteBibliography"/>
        <w:spacing w:after="0"/>
      </w:pPr>
    </w:p>
    <w:p w14:paraId="7F440119" w14:textId="77777777" w:rsidR="001B3101" w:rsidRDefault="001B3101" w:rsidP="001B3101">
      <w:pPr>
        <w:pStyle w:val="EndNoteBibliography"/>
        <w:spacing w:after="0"/>
      </w:pPr>
      <w:r w:rsidRPr="0059538B">
        <w:t>50.</w:t>
      </w:r>
      <w:r w:rsidRPr="0059538B">
        <w:tab/>
        <w:t>Kalsheker NA, Deam S, Chambers L, Sreedharan S, Brocklehurst K, Lomas DA.</w:t>
      </w:r>
      <w:r>
        <w:t xml:space="preserve"> </w:t>
      </w:r>
      <w:r w:rsidRPr="0059538B">
        <w:t xml:space="preserve"> The house dust mite allergen Der p1 catalytically inactivates alpha 1-antitrypsin by specific reactive centre loop cleavage: a mechanism that promotes airway inflammation and asthma. </w:t>
      </w:r>
      <w:r>
        <w:t xml:space="preserve"> </w:t>
      </w:r>
      <w:r w:rsidRPr="0059538B">
        <w:rPr>
          <w:i/>
        </w:rPr>
        <w:t>Biochem Biophys Res Commun</w:t>
      </w:r>
      <w:r w:rsidRPr="0059538B">
        <w:t xml:space="preserve"> 1996;</w:t>
      </w:r>
      <w:r w:rsidRPr="0059538B">
        <w:rPr>
          <w:b/>
        </w:rPr>
        <w:t>221</w:t>
      </w:r>
      <w:r w:rsidRPr="0059538B">
        <w:t>:59-61.</w:t>
      </w:r>
    </w:p>
    <w:p w14:paraId="6EEB0CFF" w14:textId="77777777" w:rsidR="001B3101" w:rsidRPr="0059538B" w:rsidRDefault="001B3101" w:rsidP="001B3101">
      <w:pPr>
        <w:pStyle w:val="EndNoteBibliography"/>
        <w:spacing w:after="0"/>
      </w:pPr>
    </w:p>
    <w:p w14:paraId="4A5E88A6" w14:textId="77777777" w:rsidR="001B3101" w:rsidRDefault="001B3101" w:rsidP="001B3101">
      <w:pPr>
        <w:pStyle w:val="EndNoteBibliography"/>
        <w:spacing w:after="0"/>
      </w:pPr>
      <w:r w:rsidRPr="0059538B">
        <w:t>51.</w:t>
      </w:r>
      <w:r w:rsidRPr="0059538B">
        <w:tab/>
        <w:t xml:space="preserve">Zhang J, Garrod DR, Robinson C. </w:t>
      </w:r>
      <w:r>
        <w:t xml:space="preserve"> </w:t>
      </w:r>
      <w:r w:rsidRPr="0059538B">
        <w:t xml:space="preserve">Novel Der p 1 inhibitors attenuate house dust mite sensitization in mice. </w:t>
      </w:r>
      <w:r>
        <w:t xml:space="preserve"> </w:t>
      </w:r>
      <w:r w:rsidRPr="0059538B">
        <w:rPr>
          <w:i/>
        </w:rPr>
        <w:t>Am J Crit Care Med</w:t>
      </w:r>
      <w:r w:rsidRPr="0059538B">
        <w:t xml:space="preserve"> 2009;</w:t>
      </w:r>
      <w:r w:rsidRPr="0059538B">
        <w:rPr>
          <w:b/>
        </w:rPr>
        <w:t>179</w:t>
      </w:r>
      <w:r w:rsidRPr="0059538B">
        <w:t>:A4249.</w:t>
      </w:r>
    </w:p>
    <w:p w14:paraId="27AD2571" w14:textId="77777777" w:rsidR="001B3101" w:rsidRPr="0059538B" w:rsidRDefault="001B3101" w:rsidP="001B3101">
      <w:pPr>
        <w:pStyle w:val="EndNoteBibliography"/>
        <w:spacing w:after="0"/>
      </w:pPr>
    </w:p>
    <w:p w14:paraId="3882316C" w14:textId="77777777" w:rsidR="001B3101" w:rsidRDefault="001B3101" w:rsidP="001B3101">
      <w:pPr>
        <w:pStyle w:val="EndNoteBibliography"/>
        <w:spacing w:after="0"/>
      </w:pPr>
      <w:r w:rsidRPr="0059538B">
        <w:t>52.</w:t>
      </w:r>
      <w:r w:rsidRPr="0059538B">
        <w:tab/>
        <w:t xml:space="preserve">Zhang J, Chen J, Allen-Philbey K, Perera Baruhupolage C, Tachie-Menson T, Mangat SC, et al. </w:t>
      </w:r>
      <w:r>
        <w:t xml:space="preserve"> </w:t>
      </w:r>
      <w:r w:rsidRPr="0059538B">
        <w:t xml:space="preserve">Innate generation of thrombin and intracellular oxidants in airway epithelium by allergen Der p 1. </w:t>
      </w:r>
      <w:r>
        <w:t xml:space="preserve"> </w:t>
      </w:r>
      <w:r w:rsidRPr="0059538B">
        <w:rPr>
          <w:i/>
        </w:rPr>
        <w:t>J Allergy Clin Immunol</w:t>
      </w:r>
      <w:r w:rsidRPr="0059538B">
        <w:t xml:space="preserve"> 2016;</w:t>
      </w:r>
      <w:r w:rsidRPr="0059538B">
        <w:rPr>
          <w:b/>
        </w:rPr>
        <w:t>138</w:t>
      </w:r>
      <w:r w:rsidRPr="0059538B">
        <w:t>:1224-1227.</w:t>
      </w:r>
    </w:p>
    <w:p w14:paraId="75AEE01C" w14:textId="77777777" w:rsidR="001B3101" w:rsidRPr="0059538B" w:rsidRDefault="001B3101" w:rsidP="001B3101">
      <w:pPr>
        <w:pStyle w:val="EndNoteBibliography"/>
        <w:spacing w:after="0"/>
      </w:pPr>
    </w:p>
    <w:p w14:paraId="50D8973E" w14:textId="77777777" w:rsidR="001B3101" w:rsidRDefault="001B3101" w:rsidP="001B3101">
      <w:pPr>
        <w:pStyle w:val="EndNoteBibliography"/>
        <w:spacing w:after="0"/>
      </w:pPr>
      <w:r w:rsidRPr="0059538B">
        <w:lastRenderedPageBreak/>
        <w:t>53.</w:t>
      </w:r>
      <w:r w:rsidRPr="0059538B">
        <w:tab/>
        <w:t>Millien VO, Lu W, Shaw J, Yuan X, Mak G, Roberts L, et al.</w:t>
      </w:r>
      <w:r>
        <w:t xml:space="preserve"> </w:t>
      </w:r>
      <w:r w:rsidRPr="0059538B">
        <w:t xml:space="preserve"> Cleavage of fibrinogen by proteinases elicits allergic responses through Toll-like receptor 4. </w:t>
      </w:r>
      <w:r>
        <w:t xml:space="preserve"> </w:t>
      </w:r>
      <w:r w:rsidRPr="0059538B">
        <w:rPr>
          <w:i/>
        </w:rPr>
        <w:t>Science</w:t>
      </w:r>
      <w:r w:rsidRPr="0059538B">
        <w:t xml:space="preserve"> 2013;</w:t>
      </w:r>
      <w:r w:rsidRPr="0059538B">
        <w:rPr>
          <w:b/>
        </w:rPr>
        <w:t>341</w:t>
      </w:r>
      <w:r w:rsidRPr="0059538B">
        <w:t>:792-796.</w:t>
      </w:r>
    </w:p>
    <w:p w14:paraId="202F1625" w14:textId="77777777" w:rsidR="001B3101" w:rsidRPr="0059538B" w:rsidRDefault="001B3101" w:rsidP="001B3101">
      <w:pPr>
        <w:pStyle w:val="EndNoteBibliography"/>
        <w:spacing w:after="0"/>
      </w:pPr>
    </w:p>
    <w:p w14:paraId="49713D24" w14:textId="77777777" w:rsidR="001B3101" w:rsidRDefault="001B3101" w:rsidP="001B3101">
      <w:pPr>
        <w:pStyle w:val="EndNoteBibliography"/>
        <w:spacing w:after="0"/>
      </w:pPr>
      <w:r w:rsidRPr="0059538B">
        <w:t>54.</w:t>
      </w:r>
      <w:r w:rsidRPr="0059538B">
        <w:tab/>
        <w:t>Cho M, Lee JE, Lim H, Shin HW, Khalmuratova R, Choi G, et al.</w:t>
      </w:r>
      <w:r>
        <w:t xml:space="preserve"> </w:t>
      </w:r>
      <w:r w:rsidRPr="0059538B">
        <w:t xml:space="preserve"> Fibrinogen cleavage products and Toll-like receptor 4 promote the generation of programmed cell death 1 ligand 2-positive dendritic cells in allergic asthma. </w:t>
      </w:r>
      <w:r>
        <w:t xml:space="preserve"> </w:t>
      </w:r>
      <w:r w:rsidRPr="0059538B">
        <w:rPr>
          <w:i/>
        </w:rPr>
        <w:t>J Allergy Clin Immunol</w:t>
      </w:r>
      <w:r w:rsidRPr="0059538B">
        <w:t xml:space="preserve"> 2018;</w:t>
      </w:r>
      <w:r w:rsidRPr="0059538B">
        <w:rPr>
          <w:b/>
        </w:rPr>
        <w:t>142</w:t>
      </w:r>
      <w:r w:rsidRPr="0059538B">
        <w:t>:530-541.e536.</w:t>
      </w:r>
    </w:p>
    <w:p w14:paraId="184374A8" w14:textId="77777777" w:rsidR="001B3101" w:rsidRPr="0059538B" w:rsidRDefault="001B3101" w:rsidP="001B3101">
      <w:pPr>
        <w:pStyle w:val="EndNoteBibliography"/>
        <w:spacing w:after="0"/>
      </w:pPr>
    </w:p>
    <w:p w14:paraId="6EDF1E0E" w14:textId="77777777" w:rsidR="001B3101" w:rsidRDefault="001B3101" w:rsidP="001B3101">
      <w:pPr>
        <w:pStyle w:val="EndNoteBibliography"/>
        <w:spacing w:after="0"/>
      </w:pPr>
      <w:r w:rsidRPr="0059538B">
        <w:t>55.</w:t>
      </w:r>
      <w:r w:rsidRPr="0059538B">
        <w:tab/>
        <w:t xml:space="preserve">Sims GP, Rowe DC, Rietdijk ST, Herbst R, Coyle AJ. </w:t>
      </w:r>
      <w:r>
        <w:t xml:space="preserve"> </w:t>
      </w:r>
      <w:r w:rsidRPr="0059538B">
        <w:t xml:space="preserve">HMGB1 and RAGE in inflammation and cancer. </w:t>
      </w:r>
      <w:r>
        <w:t xml:space="preserve"> </w:t>
      </w:r>
      <w:r w:rsidRPr="0059538B">
        <w:rPr>
          <w:i/>
        </w:rPr>
        <w:t>Annu Rev Immunol</w:t>
      </w:r>
      <w:r w:rsidRPr="0059538B">
        <w:t xml:space="preserve"> 2010;</w:t>
      </w:r>
      <w:r w:rsidRPr="0059538B">
        <w:rPr>
          <w:b/>
        </w:rPr>
        <w:t>28</w:t>
      </w:r>
      <w:r w:rsidRPr="0059538B">
        <w:t>:367-388.</w:t>
      </w:r>
    </w:p>
    <w:p w14:paraId="0090F4CD" w14:textId="77777777" w:rsidR="001B3101" w:rsidRPr="0059538B" w:rsidRDefault="001B3101" w:rsidP="001B3101">
      <w:pPr>
        <w:pStyle w:val="EndNoteBibliography"/>
        <w:spacing w:after="0"/>
      </w:pPr>
    </w:p>
    <w:p w14:paraId="540C1DBC" w14:textId="77777777" w:rsidR="001B3101" w:rsidRDefault="001B3101" w:rsidP="001B3101">
      <w:pPr>
        <w:pStyle w:val="EndNoteBibliography"/>
        <w:spacing w:after="0"/>
      </w:pPr>
      <w:r w:rsidRPr="0059538B">
        <w:t>56.</w:t>
      </w:r>
      <w:r w:rsidRPr="0059538B">
        <w:tab/>
        <w:t xml:space="preserve">Fujimura T, Aki T, Isobe T, Matsuoka A, Hayashi T, Ono K, et al. </w:t>
      </w:r>
      <w:r>
        <w:t xml:space="preserve"> </w:t>
      </w:r>
      <w:r w:rsidRPr="0059538B">
        <w:t xml:space="preserve">Der f 35: An MD-2-like house dust mite allergen that cross-reacts with Der f 2 and Pso o 2. </w:t>
      </w:r>
      <w:r>
        <w:t xml:space="preserve"> </w:t>
      </w:r>
      <w:r w:rsidRPr="0059538B">
        <w:rPr>
          <w:i/>
        </w:rPr>
        <w:t>Allergy</w:t>
      </w:r>
      <w:r w:rsidRPr="0059538B">
        <w:t xml:space="preserve"> 2017;</w:t>
      </w:r>
      <w:r w:rsidRPr="0059538B">
        <w:rPr>
          <w:b/>
        </w:rPr>
        <w:t>72</w:t>
      </w:r>
      <w:r w:rsidRPr="0059538B">
        <w:t>:1728-1736.</w:t>
      </w:r>
    </w:p>
    <w:p w14:paraId="6FDD9727" w14:textId="77777777" w:rsidR="001B3101" w:rsidRPr="0059538B" w:rsidRDefault="001B3101" w:rsidP="001B3101">
      <w:pPr>
        <w:pStyle w:val="EndNoteBibliography"/>
        <w:spacing w:after="0"/>
      </w:pPr>
    </w:p>
    <w:p w14:paraId="22FCA104" w14:textId="77777777" w:rsidR="001B3101" w:rsidRDefault="001B3101" w:rsidP="001B3101">
      <w:pPr>
        <w:pStyle w:val="EndNoteBibliography"/>
        <w:spacing w:after="0"/>
      </w:pPr>
      <w:r w:rsidRPr="0059538B">
        <w:t>57.</w:t>
      </w:r>
      <w:r w:rsidRPr="0059538B">
        <w:tab/>
        <w:t xml:space="preserve">Wen D, Wang X, Shang L, Huang Y, Li T, Wu C, et al. </w:t>
      </w:r>
      <w:r>
        <w:t xml:space="preserve"> </w:t>
      </w:r>
      <w:r w:rsidRPr="0059538B">
        <w:t xml:space="preserve">Involvement of a versatile pattern recognition receptor, apolipophorin-III in prophenoloxidase activation and antibacterial defense of the Chinese oak silkworm, Antheraea pernyi. </w:t>
      </w:r>
      <w:r>
        <w:t xml:space="preserve"> </w:t>
      </w:r>
      <w:r w:rsidRPr="0059538B">
        <w:rPr>
          <w:i/>
        </w:rPr>
        <w:t>Dev Comp Immunol</w:t>
      </w:r>
      <w:r w:rsidRPr="0059538B">
        <w:t xml:space="preserve"> 2016;</w:t>
      </w:r>
      <w:r w:rsidRPr="0059538B">
        <w:rPr>
          <w:b/>
        </w:rPr>
        <w:t>65</w:t>
      </w:r>
      <w:r w:rsidRPr="0059538B">
        <w:t>:124-131.</w:t>
      </w:r>
    </w:p>
    <w:p w14:paraId="50B9D504" w14:textId="77777777" w:rsidR="001B3101" w:rsidRPr="0059538B" w:rsidRDefault="001B3101" w:rsidP="001B3101">
      <w:pPr>
        <w:pStyle w:val="EndNoteBibliography"/>
        <w:spacing w:after="0"/>
      </w:pPr>
    </w:p>
    <w:p w14:paraId="042DEDFF" w14:textId="77777777" w:rsidR="001B3101" w:rsidRDefault="001B3101" w:rsidP="001B3101">
      <w:pPr>
        <w:pStyle w:val="EndNoteBibliography"/>
        <w:spacing w:after="0"/>
      </w:pPr>
      <w:r w:rsidRPr="0059538B">
        <w:t>58.</w:t>
      </w:r>
      <w:r w:rsidRPr="0059538B">
        <w:tab/>
        <w:t xml:space="preserve">ElRamlawy KG, Fujimura T, Aki T, Okada A, Suzuki T, Abe T, et al. </w:t>
      </w:r>
      <w:r>
        <w:t xml:space="preserve"> </w:t>
      </w:r>
      <w:r w:rsidRPr="0059538B">
        <w:t>Prominent IgE-binding and cytokine-inducing capacities of a newly cloned N-terminal region of Der f 14, an apolipophorin-like house dust mite allergen.</w:t>
      </w:r>
      <w:r>
        <w:t xml:space="preserve"> </w:t>
      </w:r>
      <w:r w:rsidRPr="0059538B">
        <w:t xml:space="preserve"> </w:t>
      </w:r>
      <w:r w:rsidRPr="0059538B">
        <w:rPr>
          <w:i/>
        </w:rPr>
        <w:t>J Biochem</w:t>
      </w:r>
      <w:r w:rsidRPr="0059538B">
        <w:t xml:space="preserve"> 2018;</w:t>
      </w:r>
      <w:r w:rsidRPr="0059538B">
        <w:rPr>
          <w:b/>
        </w:rPr>
        <w:t>163</w:t>
      </w:r>
      <w:r w:rsidRPr="0059538B">
        <w:t>:51-60.</w:t>
      </w:r>
    </w:p>
    <w:p w14:paraId="7110068E" w14:textId="77777777" w:rsidR="001B3101" w:rsidRPr="0059538B" w:rsidRDefault="001B3101" w:rsidP="001B3101">
      <w:pPr>
        <w:pStyle w:val="EndNoteBibliography"/>
        <w:spacing w:after="0"/>
      </w:pPr>
    </w:p>
    <w:p w14:paraId="0ED87B43" w14:textId="77777777" w:rsidR="001B3101" w:rsidRDefault="001B3101" w:rsidP="001B3101">
      <w:pPr>
        <w:pStyle w:val="EndNoteBibliography"/>
        <w:spacing w:after="0"/>
      </w:pPr>
      <w:r w:rsidRPr="0059538B">
        <w:t>59.</w:t>
      </w:r>
      <w:r w:rsidRPr="0059538B">
        <w:tab/>
        <w:t xml:space="preserve">Jin MS, Kim SE, Heo JY, Lee ME, Kim HM, Paik SG, et al. </w:t>
      </w:r>
      <w:r>
        <w:t xml:space="preserve"> </w:t>
      </w:r>
      <w:r w:rsidRPr="0059538B">
        <w:t xml:space="preserve">Crystal structure of the TLR1-TLR2 heterodimer induced by binding of a tri-acylated lipopeptide. </w:t>
      </w:r>
      <w:r>
        <w:t xml:space="preserve"> </w:t>
      </w:r>
      <w:r w:rsidRPr="0059538B">
        <w:rPr>
          <w:i/>
        </w:rPr>
        <w:t>Cell</w:t>
      </w:r>
      <w:r w:rsidRPr="0059538B">
        <w:t xml:space="preserve"> 2007;</w:t>
      </w:r>
      <w:r w:rsidRPr="0059538B">
        <w:rPr>
          <w:b/>
        </w:rPr>
        <w:t>130</w:t>
      </w:r>
      <w:r w:rsidRPr="0059538B">
        <w:t>:1071-1082.</w:t>
      </w:r>
    </w:p>
    <w:p w14:paraId="21FD6E9E" w14:textId="77777777" w:rsidR="001B3101" w:rsidRPr="0059538B" w:rsidRDefault="001B3101" w:rsidP="001B3101">
      <w:pPr>
        <w:pStyle w:val="EndNoteBibliography"/>
        <w:spacing w:after="0"/>
      </w:pPr>
    </w:p>
    <w:p w14:paraId="12895C7F" w14:textId="77777777" w:rsidR="001B3101" w:rsidRDefault="001B3101" w:rsidP="001B3101">
      <w:pPr>
        <w:pStyle w:val="EndNoteBibliography"/>
        <w:spacing w:after="0"/>
      </w:pPr>
      <w:r w:rsidRPr="0059538B">
        <w:t>60.</w:t>
      </w:r>
      <w:r w:rsidRPr="0059538B">
        <w:tab/>
        <w:t xml:space="preserve">Good DW, George T, Watts BA, 3rd. </w:t>
      </w:r>
      <w:r>
        <w:t xml:space="preserve"> </w:t>
      </w:r>
      <w:r w:rsidRPr="0059538B">
        <w:t xml:space="preserve">Toll-like receptor 2 is required for LPS-induced Toll-like receptor 4 signaling and inhibition of ion transport in renal thick ascending limb. </w:t>
      </w:r>
      <w:r>
        <w:t xml:space="preserve"> </w:t>
      </w:r>
      <w:r w:rsidRPr="0059538B">
        <w:rPr>
          <w:i/>
        </w:rPr>
        <w:t>J Biol Chem</w:t>
      </w:r>
      <w:r w:rsidRPr="0059538B">
        <w:t xml:space="preserve"> 2012;</w:t>
      </w:r>
      <w:r w:rsidRPr="0059538B">
        <w:rPr>
          <w:b/>
        </w:rPr>
        <w:t>287</w:t>
      </w:r>
      <w:r w:rsidRPr="0059538B">
        <w:t>:20208-20220.</w:t>
      </w:r>
    </w:p>
    <w:p w14:paraId="3AAE3759" w14:textId="77777777" w:rsidR="001B3101" w:rsidRPr="0059538B" w:rsidRDefault="001B3101" w:rsidP="001B3101">
      <w:pPr>
        <w:pStyle w:val="EndNoteBibliography"/>
        <w:spacing w:after="0"/>
      </w:pPr>
    </w:p>
    <w:p w14:paraId="488E288C" w14:textId="77777777" w:rsidR="001B3101" w:rsidRDefault="001B3101" w:rsidP="001B3101">
      <w:pPr>
        <w:pStyle w:val="EndNoteBibliography"/>
        <w:spacing w:after="0"/>
      </w:pPr>
      <w:r w:rsidRPr="0059538B">
        <w:t>61.</w:t>
      </w:r>
      <w:r w:rsidRPr="0059538B">
        <w:tab/>
        <w:t xml:space="preserve">Lee HK, Dunzendorfer S, Tobias PS. </w:t>
      </w:r>
      <w:r>
        <w:t xml:space="preserve"> </w:t>
      </w:r>
      <w:r w:rsidRPr="0059538B">
        <w:t>Cytoplasmic domain-mediated dimerizations of toll-like receptor 4 observed by beta-lactamase enzyme fragment complementation.</w:t>
      </w:r>
      <w:r>
        <w:t xml:space="preserve"> </w:t>
      </w:r>
      <w:r w:rsidRPr="0059538B">
        <w:t xml:space="preserve"> </w:t>
      </w:r>
      <w:r w:rsidRPr="0059538B">
        <w:rPr>
          <w:i/>
        </w:rPr>
        <w:t>J Biol Chem</w:t>
      </w:r>
      <w:r w:rsidRPr="0059538B">
        <w:t xml:space="preserve"> 2004;</w:t>
      </w:r>
      <w:r w:rsidRPr="0059538B">
        <w:rPr>
          <w:b/>
        </w:rPr>
        <w:t>279</w:t>
      </w:r>
      <w:r w:rsidRPr="0059538B">
        <w:t>:10564-10574.</w:t>
      </w:r>
    </w:p>
    <w:p w14:paraId="10B66D30" w14:textId="77777777" w:rsidR="001B3101" w:rsidRPr="0059538B" w:rsidRDefault="001B3101" w:rsidP="001B3101">
      <w:pPr>
        <w:pStyle w:val="EndNoteBibliography"/>
        <w:spacing w:after="0"/>
      </w:pPr>
    </w:p>
    <w:p w14:paraId="4187743F" w14:textId="77777777" w:rsidR="001B3101" w:rsidRDefault="001B3101" w:rsidP="001B3101">
      <w:pPr>
        <w:pStyle w:val="EndNoteBibliography"/>
        <w:spacing w:after="0"/>
      </w:pPr>
      <w:r w:rsidRPr="0059538B">
        <w:t>62.</w:t>
      </w:r>
      <w:r w:rsidRPr="0059538B">
        <w:tab/>
        <w:t xml:space="preserve">van Bergenhenegouwen J, Plantinga TS, Joosten LA, Netea MG, Folkerts G, Kraneveld AD, et al. </w:t>
      </w:r>
      <w:r>
        <w:t xml:space="preserve"> </w:t>
      </w:r>
      <w:r w:rsidRPr="0059538B">
        <w:t>TLR2 &amp; Co: a critical analysis of the complex interactions between TLR2 and coreceptors.</w:t>
      </w:r>
      <w:r>
        <w:t xml:space="preserve"> </w:t>
      </w:r>
      <w:r w:rsidRPr="0059538B">
        <w:t xml:space="preserve"> </w:t>
      </w:r>
      <w:r w:rsidRPr="0059538B">
        <w:rPr>
          <w:i/>
        </w:rPr>
        <w:t>J Leukoc Biol</w:t>
      </w:r>
      <w:r w:rsidRPr="0059538B">
        <w:t xml:space="preserve"> 2013;</w:t>
      </w:r>
      <w:r w:rsidRPr="0059538B">
        <w:rPr>
          <w:b/>
        </w:rPr>
        <w:t>94</w:t>
      </w:r>
      <w:r w:rsidRPr="0059538B">
        <w:t>:885-902.</w:t>
      </w:r>
    </w:p>
    <w:p w14:paraId="04837C5E" w14:textId="77777777" w:rsidR="001B3101" w:rsidRPr="0059538B" w:rsidRDefault="001B3101" w:rsidP="001B3101">
      <w:pPr>
        <w:pStyle w:val="EndNoteBibliography"/>
        <w:spacing w:after="0"/>
      </w:pPr>
    </w:p>
    <w:p w14:paraId="4346CFB4" w14:textId="77777777" w:rsidR="001B3101" w:rsidRDefault="001B3101" w:rsidP="001B3101">
      <w:pPr>
        <w:pStyle w:val="EndNoteBibliography"/>
        <w:spacing w:after="0"/>
      </w:pPr>
      <w:r w:rsidRPr="0059538B">
        <w:t>63.</w:t>
      </w:r>
      <w:r w:rsidRPr="0059538B">
        <w:tab/>
        <w:t xml:space="preserve">Lv J, Yu Q, Lv J, Di C, Lin X, Su W, et al. </w:t>
      </w:r>
      <w:r>
        <w:t xml:space="preserve"> </w:t>
      </w:r>
      <w:r w:rsidRPr="0059538B">
        <w:t xml:space="preserve">Airway epithelial TSLP production of TLR2 drives type 2 immunity in allergic airway inflammation. </w:t>
      </w:r>
      <w:r>
        <w:t xml:space="preserve"> </w:t>
      </w:r>
      <w:r w:rsidRPr="0059538B">
        <w:rPr>
          <w:i/>
        </w:rPr>
        <w:t>Eur J Immunol</w:t>
      </w:r>
      <w:r w:rsidRPr="0059538B">
        <w:t xml:space="preserve"> 2018.</w:t>
      </w:r>
    </w:p>
    <w:p w14:paraId="0E9B1704" w14:textId="77777777" w:rsidR="001B3101" w:rsidRPr="0059538B" w:rsidRDefault="001B3101" w:rsidP="001B3101">
      <w:pPr>
        <w:pStyle w:val="EndNoteBibliography"/>
        <w:spacing w:after="0"/>
      </w:pPr>
    </w:p>
    <w:p w14:paraId="6ECEBA22" w14:textId="77777777" w:rsidR="001B3101" w:rsidRDefault="001B3101" w:rsidP="001B3101">
      <w:pPr>
        <w:pStyle w:val="EndNoteBibliography"/>
        <w:spacing w:after="0"/>
      </w:pPr>
      <w:r w:rsidRPr="0059538B">
        <w:t>64.</w:t>
      </w:r>
      <w:r w:rsidRPr="0059538B">
        <w:tab/>
        <w:t xml:space="preserve">Netea MG, Brown GD, Kullberg BJ, Gow NA. </w:t>
      </w:r>
      <w:r>
        <w:t xml:space="preserve"> </w:t>
      </w:r>
      <w:r w:rsidRPr="0059538B">
        <w:t>An integrated model of the recognition of Candida albicans by the innate immune system.</w:t>
      </w:r>
      <w:r>
        <w:t xml:space="preserve"> </w:t>
      </w:r>
      <w:r w:rsidRPr="0059538B">
        <w:t xml:space="preserve"> </w:t>
      </w:r>
      <w:r w:rsidRPr="0059538B">
        <w:rPr>
          <w:i/>
        </w:rPr>
        <w:t>Nat</w:t>
      </w:r>
      <w:r>
        <w:rPr>
          <w:i/>
        </w:rPr>
        <w:t>ure</w:t>
      </w:r>
      <w:r w:rsidRPr="0059538B">
        <w:rPr>
          <w:i/>
        </w:rPr>
        <w:t xml:space="preserve"> Rev Microbiol</w:t>
      </w:r>
      <w:r w:rsidRPr="0059538B">
        <w:t xml:space="preserve"> 2008;</w:t>
      </w:r>
      <w:r w:rsidRPr="0059538B">
        <w:rPr>
          <w:b/>
        </w:rPr>
        <w:t>6</w:t>
      </w:r>
      <w:r w:rsidRPr="0059538B">
        <w:t>:67-78.</w:t>
      </w:r>
    </w:p>
    <w:p w14:paraId="0BC7A7B6" w14:textId="77777777" w:rsidR="001B3101" w:rsidRPr="0059538B" w:rsidRDefault="001B3101" w:rsidP="001B3101">
      <w:pPr>
        <w:pStyle w:val="EndNoteBibliography"/>
        <w:spacing w:after="0"/>
      </w:pPr>
    </w:p>
    <w:p w14:paraId="0579A040" w14:textId="77777777" w:rsidR="001B3101" w:rsidRDefault="001B3101" w:rsidP="001B3101">
      <w:pPr>
        <w:pStyle w:val="EndNoteBibliography"/>
        <w:spacing w:after="0"/>
      </w:pPr>
      <w:r w:rsidRPr="0059538B">
        <w:t>65.</w:t>
      </w:r>
      <w:r w:rsidRPr="0059538B">
        <w:tab/>
        <w:t>Taylor RC, Richmond P, Upham JW.</w:t>
      </w:r>
      <w:r>
        <w:t xml:space="preserve"> </w:t>
      </w:r>
      <w:r w:rsidRPr="0059538B">
        <w:t xml:space="preserve"> Toll-like receptor 2 ligands inhibit TH2 responses to mite allergen.</w:t>
      </w:r>
      <w:r>
        <w:t xml:space="preserve"> </w:t>
      </w:r>
      <w:r w:rsidRPr="0059538B">
        <w:t xml:space="preserve"> </w:t>
      </w:r>
      <w:r w:rsidRPr="0059538B">
        <w:rPr>
          <w:i/>
        </w:rPr>
        <w:t>J Allergy Clin Immunol</w:t>
      </w:r>
      <w:r w:rsidRPr="0059538B">
        <w:t xml:space="preserve"> 2006;</w:t>
      </w:r>
      <w:r w:rsidRPr="0059538B">
        <w:rPr>
          <w:b/>
        </w:rPr>
        <w:t>117</w:t>
      </w:r>
      <w:r w:rsidRPr="0059538B">
        <w:t>:1148-1154.</w:t>
      </w:r>
    </w:p>
    <w:p w14:paraId="26057465" w14:textId="77777777" w:rsidR="001B3101" w:rsidRPr="0059538B" w:rsidRDefault="001B3101" w:rsidP="001B3101">
      <w:pPr>
        <w:pStyle w:val="EndNoteBibliography"/>
        <w:spacing w:after="0"/>
      </w:pPr>
    </w:p>
    <w:p w14:paraId="3A4F028F" w14:textId="77777777" w:rsidR="001B3101" w:rsidRDefault="001B3101" w:rsidP="001B3101">
      <w:pPr>
        <w:pStyle w:val="EndNoteBibliography"/>
        <w:spacing w:after="0"/>
      </w:pPr>
      <w:r w:rsidRPr="0059538B">
        <w:t>66.</w:t>
      </w:r>
      <w:r w:rsidRPr="0059538B">
        <w:tab/>
        <w:t xml:space="preserve">Stremnitzer C, Manzano-Szalai K, Starkl P, Willensdorfer A, Schrom S, Singer J, et al. </w:t>
      </w:r>
      <w:r>
        <w:t xml:space="preserve"> </w:t>
      </w:r>
      <w:r w:rsidRPr="0059538B">
        <w:t>Epicutaneously applied Der p 2 induces a strong TH2-biased antibody response in C57BL/6 mice, independent of functional TLR4.</w:t>
      </w:r>
      <w:r>
        <w:t xml:space="preserve"> </w:t>
      </w:r>
      <w:r w:rsidRPr="0059538B">
        <w:t xml:space="preserve"> </w:t>
      </w:r>
      <w:r w:rsidRPr="0059538B">
        <w:rPr>
          <w:i/>
        </w:rPr>
        <w:t>Allergy</w:t>
      </w:r>
      <w:r w:rsidRPr="0059538B">
        <w:t xml:space="preserve"> 2014;</w:t>
      </w:r>
      <w:r w:rsidRPr="0059538B">
        <w:rPr>
          <w:b/>
        </w:rPr>
        <w:t>69</w:t>
      </w:r>
      <w:r w:rsidRPr="0059538B">
        <w:t>:741-751.</w:t>
      </w:r>
    </w:p>
    <w:p w14:paraId="042206D0" w14:textId="77777777" w:rsidR="001B3101" w:rsidRPr="0059538B" w:rsidRDefault="001B3101" w:rsidP="001B3101">
      <w:pPr>
        <w:pStyle w:val="EndNoteBibliography"/>
        <w:spacing w:after="0"/>
      </w:pPr>
    </w:p>
    <w:p w14:paraId="286C0B64" w14:textId="77777777" w:rsidR="001B3101" w:rsidRDefault="001B3101" w:rsidP="001B3101">
      <w:pPr>
        <w:pStyle w:val="EndNoteBibliography"/>
        <w:spacing w:after="0"/>
      </w:pPr>
      <w:r w:rsidRPr="0059538B">
        <w:t>67.</w:t>
      </w:r>
      <w:r w:rsidRPr="0059538B">
        <w:tab/>
        <w:t xml:space="preserve">Ichikawa S, Takai T, Yashiki T, Takahashi S, Okumura K, Ogawa H, et al. </w:t>
      </w:r>
      <w:r>
        <w:t xml:space="preserve"> </w:t>
      </w:r>
      <w:r w:rsidRPr="0059538B">
        <w:t xml:space="preserve">Lipopolysaccharide binding of the mite allergen Der f 2. </w:t>
      </w:r>
      <w:r>
        <w:t xml:space="preserve"> </w:t>
      </w:r>
      <w:r w:rsidRPr="0059538B">
        <w:rPr>
          <w:i/>
        </w:rPr>
        <w:t>Genes Cells</w:t>
      </w:r>
      <w:r w:rsidRPr="0059538B">
        <w:t xml:space="preserve"> 2009;</w:t>
      </w:r>
      <w:r w:rsidRPr="0059538B">
        <w:rPr>
          <w:b/>
        </w:rPr>
        <w:t>14</w:t>
      </w:r>
      <w:r w:rsidRPr="0059538B">
        <w:t>:1055-1065.</w:t>
      </w:r>
    </w:p>
    <w:p w14:paraId="53FDCD26" w14:textId="77777777" w:rsidR="001B3101" w:rsidRPr="0059538B" w:rsidRDefault="001B3101" w:rsidP="001B3101">
      <w:pPr>
        <w:pStyle w:val="EndNoteBibliography"/>
        <w:spacing w:after="0"/>
      </w:pPr>
    </w:p>
    <w:p w14:paraId="4AB41221" w14:textId="77777777" w:rsidR="001B3101" w:rsidRDefault="001B3101" w:rsidP="001B3101">
      <w:pPr>
        <w:pStyle w:val="EndNoteBibliography"/>
        <w:spacing w:after="0"/>
      </w:pPr>
      <w:r w:rsidRPr="0059538B">
        <w:t>68.</w:t>
      </w:r>
      <w:r w:rsidRPr="0059538B">
        <w:tab/>
        <w:t xml:space="preserve">Hwang DH, Kim JA, Lee JY. </w:t>
      </w:r>
      <w:r>
        <w:t xml:space="preserve"> </w:t>
      </w:r>
      <w:r w:rsidRPr="0059538B">
        <w:t xml:space="preserve">Mechanisms for the activation of Toll-like receptor 2/4 by saturated fatty acids and inhibition by docosahexaenoic acid. </w:t>
      </w:r>
      <w:r>
        <w:t xml:space="preserve"> </w:t>
      </w:r>
      <w:r w:rsidRPr="0059538B">
        <w:rPr>
          <w:i/>
        </w:rPr>
        <w:t>Eur J Pharmacol</w:t>
      </w:r>
      <w:r w:rsidRPr="0059538B">
        <w:t xml:space="preserve"> 2016;</w:t>
      </w:r>
      <w:r w:rsidRPr="0059538B">
        <w:rPr>
          <w:b/>
        </w:rPr>
        <w:t>785</w:t>
      </w:r>
      <w:r w:rsidRPr="0059538B">
        <w:t>:24-35.</w:t>
      </w:r>
    </w:p>
    <w:p w14:paraId="79286855" w14:textId="77777777" w:rsidR="001B3101" w:rsidRPr="0059538B" w:rsidRDefault="001B3101" w:rsidP="001B3101">
      <w:pPr>
        <w:pStyle w:val="EndNoteBibliography"/>
        <w:spacing w:after="0"/>
      </w:pPr>
    </w:p>
    <w:p w14:paraId="1E3777BF" w14:textId="77777777" w:rsidR="001B3101" w:rsidRDefault="001B3101" w:rsidP="001B3101">
      <w:pPr>
        <w:pStyle w:val="EndNoteBibliography"/>
        <w:spacing w:after="0"/>
      </w:pPr>
      <w:r w:rsidRPr="0059538B">
        <w:t>69.</w:t>
      </w:r>
      <w:r w:rsidRPr="0059538B">
        <w:tab/>
        <w:t>Snodgrass RG, Huang S, Choi IW, Rutledge JC, Hwang DH.</w:t>
      </w:r>
      <w:r>
        <w:t xml:space="preserve"> </w:t>
      </w:r>
      <w:r w:rsidRPr="0059538B">
        <w:t xml:space="preserve"> Inflammasome-mediated secretion of IL-1</w:t>
      </w:r>
      <w:r>
        <w:t>β</w:t>
      </w:r>
      <w:r w:rsidRPr="0059538B">
        <w:t xml:space="preserve"> in human monocytes through TLR2 activation; modulation by dietary fatty acids.</w:t>
      </w:r>
      <w:r>
        <w:t xml:space="preserve"> </w:t>
      </w:r>
      <w:r w:rsidRPr="0059538B">
        <w:t xml:space="preserve"> </w:t>
      </w:r>
      <w:r w:rsidRPr="0059538B">
        <w:rPr>
          <w:i/>
        </w:rPr>
        <w:t>J Immunol</w:t>
      </w:r>
      <w:r w:rsidRPr="0059538B">
        <w:t xml:space="preserve"> 2013;</w:t>
      </w:r>
      <w:r w:rsidRPr="0059538B">
        <w:rPr>
          <w:b/>
        </w:rPr>
        <w:t>191</w:t>
      </w:r>
      <w:r w:rsidRPr="0059538B">
        <w:t>:4337-4347.</w:t>
      </w:r>
    </w:p>
    <w:p w14:paraId="50F99F65" w14:textId="77777777" w:rsidR="001B3101" w:rsidRPr="0059538B" w:rsidRDefault="001B3101" w:rsidP="001B3101">
      <w:pPr>
        <w:pStyle w:val="EndNoteBibliography"/>
        <w:spacing w:after="0"/>
      </w:pPr>
    </w:p>
    <w:p w14:paraId="1364CAB3" w14:textId="77777777" w:rsidR="001B3101" w:rsidRDefault="001B3101" w:rsidP="001B3101">
      <w:pPr>
        <w:pStyle w:val="EndNoteBibliography"/>
        <w:spacing w:after="0"/>
      </w:pPr>
      <w:r w:rsidRPr="0059538B">
        <w:t>70.</w:t>
      </w:r>
      <w:r w:rsidRPr="0059538B">
        <w:tab/>
        <w:t xml:space="preserve">Wang Y, Qian Y, Fang Q, Zhong P, Li W, Wang L, et al. </w:t>
      </w:r>
      <w:r>
        <w:t xml:space="preserve"> </w:t>
      </w:r>
      <w:r w:rsidRPr="0059538B">
        <w:t xml:space="preserve">Saturated palmitic acid induces myocardial inflammatory injuries through direct binding to TLR4 accessory protein MD2. </w:t>
      </w:r>
      <w:r>
        <w:t xml:space="preserve"> </w:t>
      </w:r>
      <w:r w:rsidRPr="0059538B">
        <w:rPr>
          <w:i/>
        </w:rPr>
        <w:t>Nat</w:t>
      </w:r>
      <w:r>
        <w:rPr>
          <w:i/>
        </w:rPr>
        <w:t>ure</w:t>
      </w:r>
      <w:r w:rsidRPr="0059538B">
        <w:rPr>
          <w:i/>
        </w:rPr>
        <w:t xml:space="preserve"> Commun</w:t>
      </w:r>
      <w:r w:rsidRPr="0059538B">
        <w:t xml:space="preserve"> 2017;</w:t>
      </w:r>
      <w:r w:rsidRPr="0059538B">
        <w:rPr>
          <w:b/>
        </w:rPr>
        <w:t>8</w:t>
      </w:r>
      <w:r w:rsidRPr="0059538B">
        <w:t>:13997.</w:t>
      </w:r>
    </w:p>
    <w:p w14:paraId="1CC0E2D0" w14:textId="77777777" w:rsidR="001B3101" w:rsidRPr="0059538B" w:rsidRDefault="001B3101" w:rsidP="001B3101">
      <w:pPr>
        <w:pStyle w:val="EndNoteBibliography"/>
        <w:spacing w:after="0"/>
      </w:pPr>
    </w:p>
    <w:p w14:paraId="2EC9F85E" w14:textId="77777777" w:rsidR="001B3101" w:rsidRDefault="001B3101" w:rsidP="001B3101">
      <w:pPr>
        <w:pStyle w:val="EndNoteBibliography"/>
        <w:spacing w:after="0"/>
      </w:pPr>
      <w:r w:rsidRPr="0059538B">
        <w:t>71.</w:t>
      </w:r>
      <w:r w:rsidRPr="0059538B">
        <w:tab/>
        <w:t>Stewart GA, Richardson JP, Zhang J, Robinson C.</w:t>
      </w:r>
      <w:r>
        <w:t xml:space="preserve"> </w:t>
      </w:r>
      <w:r w:rsidRPr="0059538B">
        <w:t xml:space="preserve"> </w:t>
      </w:r>
      <w:r>
        <w:t xml:space="preserve"> </w:t>
      </w:r>
      <w:r w:rsidRPr="0059538B">
        <w:t>The structure and function of allergens. In: Adkinson NF, Bochner BS, Burks AW, Busse WW, Holgate ST, Lemanske RF, et al., editors. Middleton's Allergy - Principles and Practice. Philadelphia  Elsevier Saunders; 2014. p</w:t>
      </w:r>
      <w:r>
        <w:t>p</w:t>
      </w:r>
      <w:r w:rsidRPr="0059538B">
        <w:t>398-429.</w:t>
      </w:r>
    </w:p>
    <w:p w14:paraId="1549E779" w14:textId="77777777" w:rsidR="001B3101" w:rsidRPr="0059538B" w:rsidRDefault="001B3101" w:rsidP="001B3101">
      <w:pPr>
        <w:pStyle w:val="EndNoteBibliography"/>
        <w:spacing w:after="0"/>
      </w:pPr>
    </w:p>
    <w:p w14:paraId="4F41BEB5" w14:textId="77777777" w:rsidR="001B3101" w:rsidRDefault="001B3101" w:rsidP="001B3101">
      <w:pPr>
        <w:pStyle w:val="EndNoteBibliography"/>
        <w:spacing w:after="0"/>
      </w:pPr>
      <w:r w:rsidRPr="0059538B">
        <w:t>72.</w:t>
      </w:r>
      <w:r w:rsidRPr="0059538B">
        <w:tab/>
        <w:t xml:space="preserve">Pulsawat P, Theeraapisakkun M, Nony E, Le Mignon M, Jain K, Buaklin A, et al. </w:t>
      </w:r>
      <w:r>
        <w:t xml:space="preserve"> </w:t>
      </w:r>
      <w:r w:rsidRPr="0059538B">
        <w:t xml:space="preserve">Characterization of the house dust mite allergen Der p 21 produced in </w:t>
      </w:r>
      <w:r w:rsidRPr="00AF1282">
        <w:rPr>
          <w:i/>
        </w:rPr>
        <w:t>Pichia pastoris</w:t>
      </w:r>
      <w:r w:rsidRPr="0059538B">
        <w:t>.</w:t>
      </w:r>
      <w:r>
        <w:t xml:space="preserve"> </w:t>
      </w:r>
      <w:r w:rsidRPr="0059538B">
        <w:t xml:space="preserve"> </w:t>
      </w:r>
      <w:r w:rsidRPr="0059538B">
        <w:rPr>
          <w:i/>
        </w:rPr>
        <w:t>Protein Expr Purif</w:t>
      </w:r>
      <w:r w:rsidRPr="0059538B">
        <w:t xml:space="preserve"> 2014;</w:t>
      </w:r>
      <w:r w:rsidRPr="0059538B">
        <w:rPr>
          <w:b/>
        </w:rPr>
        <w:t>101</w:t>
      </w:r>
      <w:r w:rsidRPr="0059538B">
        <w:t>:8-13.</w:t>
      </w:r>
    </w:p>
    <w:p w14:paraId="283E16F9" w14:textId="77777777" w:rsidR="001B3101" w:rsidRPr="0059538B" w:rsidRDefault="001B3101" w:rsidP="001B3101">
      <w:pPr>
        <w:pStyle w:val="EndNoteBibliography"/>
        <w:spacing w:after="0"/>
      </w:pPr>
    </w:p>
    <w:p w14:paraId="7104138A" w14:textId="77777777" w:rsidR="001B3101" w:rsidRDefault="001B3101" w:rsidP="001B3101">
      <w:pPr>
        <w:pStyle w:val="EndNoteBibliography"/>
        <w:spacing w:after="0"/>
      </w:pPr>
      <w:r w:rsidRPr="0059538B">
        <w:t>73.</w:t>
      </w:r>
      <w:r w:rsidRPr="0059538B">
        <w:tab/>
        <w:t xml:space="preserve">Liaw SH, Chen HZ, Liu GG, Chua KY. </w:t>
      </w:r>
      <w:r>
        <w:t xml:space="preserve">  </w:t>
      </w:r>
      <w:r w:rsidRPr="0059538B">
        <w:t xml:space="preserve">Acid-induced polymerization of the group 5 mite allergen from Dermatophagoides pteronyssinus. </w:t>
      </w:r>
      <w:r>
        <w:t xml:space="preserve">  </w:t>
      </w:r>
      <w:r w:rsidRPr="0059538B">
        <w:rPr>
          <w:i/>
        </w:rPr>
        <w:t>Biochem Biophys Res Commun</w:t>
      </w:r>
      <w:r w:rsidRPr="0059538B">
        <w:t xml:space="preserve"> 2001;</w:t>
      </w:r>
      <w:r w:rsidRPr="0059538B">
        <w:rPr>
          <w:b/>
        </w:rPr>
        <w:t>285</w:t>
      </w:r>
      <w:r w:rsidRPr="0059538B">
        <w:t>:308-312.</w:t>
      </w:r>
    </w:p>
    <w:p w14:paraId="446E811B" w14:textId="77777777" w:rsidR="001B3101" w:rsidRPr="0059538B" w:rsidRDefault="001B3101" w:rsidP="001B3101">
      <w:pPr>
        <w:pStyle w:val="EndNoteBibliography"/>
        <w:spacing w:after="0"/>
      </w:pPr>
    </w:p>
    <w:p w14:paraId="5E5BB8E8" w14:textId="77777777" w:rsidR="001B3101" w:rsidRDefault="001B3101" w:rsidP="001B3101">
      <w:pPr>
        <w:pStyle w:val="EndNoteBibliography"/>
        <w:spacing w:after="0"/>
      </w:pPr>
      <w:r w:rsidRPr="0059538B">
        <w:t>74.</w:t>
      </w:r>
      <w:r w:rsidRPr="0059538B">
        <w:tab/>
        <w:t>Mueller GA, Gosavi RA, Krahn JM, Edwards LL, Cuneo MJ, Glesner J, et al.</w:t>
      </w:r>
      <w:r>
        <w:t xml:space="preserve"> </w:t>
      </w:r>
      <w:r w:rsidRPr="0059538B">
        <w:t>Der p 5 crystal structure provides insight into the group 5 dust mite allergens.</w:t>
      </w:r>
      <w:r>
        <w:t xml:space="preserve"> </w:t>
      </w:r>
      <w:r w:rsidRPr="0059538B">
        <w:t xml:space="preserve"> </w:t>
      </w:r>
      <w:r w:rsidRPr="0059538B">
        <w:rPr>
          <w:i/>
        </w:rPr>
        <w:t>J Biol Chem</w:t>
      </w:r>
      <w:r w:rsidRPr="0059538B">
        <w:t xml:space="preserve"> 2010;</w:t>
      </w:r>
      <w:r w:rsidRPr="0059538B">
        <w:rPr>
          <w:b/>
        </w:rPr>
        <w:t>285</w:t>
      </w:r>
      <w:r w:rsidRPr="0059538B">
        <w:t>:25394-25401.</w:t>
      </w:r>
    </w:p>
    <w:p w14:paraId="7FD17CC9" w14:textId="77777777" w:rsidR="001B3101" w:rsidRPr="0059538B" w:rsidRDefault="001B3101" w:rsidP="001B3101">
      <w:pPr>
        <w:pStyle w:val="EndNoteBibliography"/>
        <w:spacing w:after="0"/>
      </w:pPr>
    </w:p>
    <w:p w14:paraId="22AD296D" w14:textId="77777777" w:rsidR="001B3101" w:rsidRDefault="001B3101" w:rsidP="001B3101">
      <w:pPr>
        <w:pStyle w:val="EndNoteBibliography"/>
        <w:spacing w:after="0"/>
      </w:pPr>
      <w:r w:rsidRPr="0059538B">
        <w:t>75.</w:t>
      </w:r>
      <w:r w:rsidRPr="0059538B">
        <w:tab/>
        <w:t xml:space="preserve">Khemili S, Kwasigroch JM, Hamadouche T, Gilis D. </w:t>
      </w:r>
      <w:r>
        <w:t xml:space="preserve"> </w:t>
      </w:r>
      <w:r w:rsidRPr="0059538B">
        <w:t xml:space="preserve">Modelling and bioinformatics analysis of the dimeric structure of house dust mite allergens from families 5 and 21: Der f 5 could dimerize as Der p 5. </w:t>
      </w:r>
      <w:r>
        <w:t xml:space="preserve"> </w:t>
      </w:r>
      <w:r w:rsidRPr="0059538B">
        <w:rPr>
          <w:i/>
        </w:rPr>
        <w:t>J Biomol Struct Dyn</w:t>
      </w:r>
      <w:r w:rsidRPr="0059538B">
        <w:t xml:space="preserve"> 2012;</w:t>
      </w:r>
      <w:r w:rsidRPr="0059538B">
        <w:rPr>
          <w:b/>
        </w:rPr>
        <w:t>29</w:t>
      </w:r>
      <w:r w:rsidRPr="0059538B">
        <w:t>:663-675.</w:t>
      </w:r>
    </w:p>
    <w:p w14:paraId="681AFE8E" w14:textId="77777777" w:rsidR="001B3101" w:rsidRPr="0059538B" w:rsidRDefault="001B3101" w:rsidP="001B3101">
      <w:pPr>
        <w:pStyle w:val="EndNoteBibliography"/>
        <w:spacing w:after="0"/>
      </w:pPr>
    </w:p>
    <w:p w14:paraId="6EA4841F" w14:textId="77777777" w:rsidR="001B3101" w:rsidRDefault="001B3101" w:rsidP="001B3101">
      <w:pPr>
        <w:pStyle w:val="EndNoteBibliography"/>
        <w:spacing w:after="0"/>
      </w:pPr>
      <w:r w:rsidRPr="0059538B">
        <w:t>76.</w:t>
      </w:r>
      <w:r w:rsidRPr="0059538B">
        <w:tab/>
        <w:t xml:space="preserve">Erban T, Hubert J. </w:t>
      </w:r>
      <w:r>
        <w:t xml:space="preserve"> </w:t>
      </w:r>
      <w:r w:rsidRPr="0059538B">
        <w:t xml:space="preserve">Determination of pH in regions of the midguts of acaridid mites. </w:t>
      </w:r>
      <w:r>
        <w:t xml:space="preserve"> </w:t>
      </w:r>
      <w:r w:rsidRPr="0059538B">
        <w:rPr>
          <w:i/>
        </w:rPr>
        <w:t>J Insect Sci</w:t>
      </w:r>
      <w:r w:rsidRPr="0059538B">
        <w:t xml:space="preserve"> 2010;</w:t>
      </w:r>
      <w:r w:rsidRPr="0059538B">
        <w:rPr>
          <w:b/>
        </w:rPr>
        <w:t>10</w:t>
      </w:r>
      <w:r w:rsidRPr="0059538B">
        <w:t>:42.</w:t>
      </w:r>
    </w:p>
    <w:p w14:paraId="386D80BD" w14:textId="77777777" w:rsidR="001B3101" w:rsidRPr="0059538B" w:rsidRDefault="001B3101" w:rsidP="001B3101">
      <w:pPr>
        <w:pStyle w:val="EndNoteBibliography"/>
        <w:spacing w:after="0"/>
      </w:pPr>
    </w:p>
    <w:p w14:paraId="5BF0A6A7" w14:textId="77777777" w:rsidR="001B3101" w:rsidRDefault="001B3101" w:rsidP="001B3101">
      <w:pPr>
        <w:pStyle w:val="EndNoteBibliography"/>
        <w:spacing w:after="0"/>
      </w:pPr>
      <w:r w:rsidRPr="0059538B">
        <w:t>77.</w:t>
      </w:r>
      <w:r w:rsidRPr="0059538B">
        <w:tab/>
        <w:t xml:space="preserve">Pulsawat P, Soongrung T, Satitsuksanoa P, Le Mignon M, Khemili S, Gilis D, et al. </w:t>
      </w:r>
      <w:r>
        <w:t xml:space="preserve"> </w:t>
      </w:r>
      <w:r w:rsidRPr="0059538B">
        <w:t xml:space="preserve">The house dust mite allergen Der p 5 binds lipid ligands and stimulates airway epithelial cells through a TLR2-dependent pathway. </w:t>
      </w:r>
      <w:r>
        <w:t xml:space="preserve"> </w:t>
      </w:r>
      <w:r w:rsidRPr="0059538B">
        <w:rPr>
          <w:i/>
        </w:rPr>
        <w:t>Clin Exp Allergy</w:t>
      </w:r>
      <w:r w:rsidRPr="0059538B">
        <w:t xml:space="preserve"> 2018.</w:t>
      </w:r>
    </w:p>
    <w:p w14:paraId="3A364643" w14:textId="77777777" w:rsidR="001B3101" w:rsidRPr="0059538B" w:rsidRDefault="001B3101" w:rsidP="001B3101">
      <w:pPr>
        <w:pStyle w:val="EndNoteBibliography"/>
        <w:spacing w:after="0"/>
      </w:pPr>
    </w:p>
    <w:p w14:paraId="4F3239E7" w14:textId="77777777" w:rsidR="001B3101" w:rsidRDefault="001B3101" w:rsidP="001B3101">
      <w:pPr>
        <w:pStyle w:val="EndNoteBibliography"/>
        <w:spacing w:after="0"/>
      </w:pPr>
      <w:r w:rsidRPr="0059538B">
        <w:t>78.</w:t>
      </w:r>
      <w:r w:rsidRPr="0059538B">
        <w:tab/>
        <w:t xml:space="preserve">Mueller GA, Edwards LL, Aloor JJ, Fessler MB, Glesner J, Pomes A, et al. </w:t>
      </w:r>
      <w:r>
        <w:t xml:space="preserve"> </w:t>
      </w:r>
      <w:r w:rsidRPr="0059538B">
        <w:t xml:space="preserve">The structure of the dust mite allergen Der p 7 reveals similarities to innate immune proteins. </w:t>
      </w:r>
      <w:r>
        <w:t xml:space="preserve"> </w:t>
      </w:r>
      <w:r w:rsidRPr="0059538B">
        <w:rPr>
          <w:i/>
        </w:rPr>
        <w:t>J Allergy Clin Immunol</w:t>
      </w:r>
      <w:r w:rsidRPr="0059538B">
        <w:t xml:space="preserve"> 2010;</w:t>
      </w:r>
      <w:r w:rsidRPr="0059538B">
        <w:rPr>
          <w:b/>
        </w:rPr>
        <w:t>125</w:t>
      </w:r>
      <w:r w:rsidRPr="0059538B">
        <w:t>:909-917 e904.</w:t>
      </w:r>
    </w:p>
    <w:p w14:paraId="54E42A49" w14:textId="77777777" w:rsidR="001B3101" w:rsidRPr="0059538B" w:rsidRDefault="001B3101" w:rsidP="001B3101">
      <w:pPr>
        <w:pStyle w:val="EndNoteBibliography"/>
        <w:spacing w:after="0"/>
      </w:pPr>
    </w:p>
    <w:p w14:paraId="5037046A" w14:textId="77777777" w:rsidR="001B3101" w:rsidRDefault="001B3101" w:rsidP="001B3101">
      <w:pPr>
        <w:pStyle w:val="EndNoteBibliography"/>
        <w:spacing w:after="0"/>
      </w:pPr>
      <w:r w:rsidRPr="0059538B">
        <w:t>79.</w:t>
      </w:r>
      <w:r w:rsidRPr="0059538B">
        <w:tab/>
        <w:t xml:space="preserve">Tan KW, Jobichen C, Ong TC, Gao YF, Tiong YS, Wong KN, et al. </w:t>
      </w:r>
      <w:r>
        <w:t xml:space="preserve"> </w:t>
      </w:r>
      <w:r w:rsidRPr="0059538B">
        <w:t xml:space="preserve">Crystal structure of Der f 7, a dust mite allergen from Dermatophagoides farinae. </w:t>
      </w:r>
      <w:r>
        <w:t xml:space="preserve"> </w:t>
      </w:r>
      <w:r w:rsidRPr="0059538B">
        <w:rPr>
          <w:i/>
        </w:rPr>
        <w:t>PLoS One</w:t>
      </w:r>
      <w:r w:rsidRPr="0059538B">
        <w:t xml:space="preserve"> 2012;</w:t>
      </w:r>
      <w:r w:rsidRPr="0059538B">
        <w:rPr>
          <w:b/>
        </w:rPr>
        <w:t>7</w:t>
      </w:r>
      <w:r w:rsidRPr="0059538B">
        <w:t>(9):e44850.</w:t>
      </w:r>
    </w:p>
    <w:p w14:paraId="69B144CD" w14:textId="77777777" w:rsidR="001B3101" w:rsidRPr="0059538B" w:rsidRDefault="001B3101" w:rsidP="001B3101">
      <w:pPr>
        <w:pStyle w:val="EndNoteBibliography"/>
        <w:spacing w:after="0"/>
      </w:pPr>
    </w:p>
    <w:p w14:paraId="50A954B2" w14:textId="77777777" w:rsidR="001B3101" w:rsidRDefault="001B3101" w:rsidP="001B3101">
      <w:pPr>
        <w:pStyle w:val="EndNoteBibliography"/>
        <w:spacing w:after="0"/>
      </w:pPr>
      <w:r w:rsidRPr="0059538B">
        <w:t>80.</w:t>
      </w:r>
      <w:r w:rsidRPr="0059538B">
        <w:tab/>
        <w:t>Tsai JJ, Wang HC, Chiu CL, Liao EC.</w:t>
      </w:r>
      <w:r>
        <w:t xml:space="preserve"> </w:t>
      </w:r>
      <w:r w:rsidRPr="0059538B">
        <w:t xml:space="preserve"> The effect of Dermatophagoides pteronyssinus group 7 allergen (Der p 7) on dendritic cells and its role in T cell polarization. </w:t>
      </w:r>
      <w:r>
        <w:t xml:space="preserve"> </w:t>
      </w:r>
      <w:r w:rsidRPr="0059538B">
        <w:rPr>
          <w:i/>
        </w:rPr>
        <w:t>Immunobiology</w:t>
      </w:r>
      <w:r w:rsidRPr="0059538B">
        <w:t xml:space="preserve"> 2016;</w:t>
      </w:r>
      <w:r w:rsidRPr="0059538B">
        <w:rPr>
          <w:b/>
        </w:rPr>
        <w:t>221</w:t>
      </w:r>
      <w:r w:rsidRPr="0059538B">
        <w:t>:1319-1328.</w:t>
      </w:r>
    </w:p>
    <w:p w14:paraId="0B2323E8" w14:textId="77777777" w:rsidR="001B3101" w:rsidRPr="0059538B" w:rsidRDefault="001B3101" w:rsidP="001B3101">
      <w:pPr>
        <w:pStyle w:val="EndNoteBibliography"/>
        <w:spacing w:after="0"/>
      </w:pPr>
    </w:p>
    <w:p w14:paraId="5E253CB1" w14:textId="77777777" w:rsidR="001B3101" w:rsidRDefault="001B3101" w:rsidP="001B3101">
      <w:pPr>
        <w:pStyle w:val="EndNoteBibliography"/>
        <w:spacing w:after="0"/>
      </w:pPr>
      <w:r w:rsidRPr="0059538B">
        <w:t>81.</w:t>
      </w:r>
      <w:r w:rsidRPr="0059538B">
        <w:tab/>
        <w:t xml:space="preserve">Soongrung T, Mongkorntanyatip K, Peepim T, Buaklin A, Le Mignon M, Malainual N, et al. The </w:t>
      </w:r>
      <w:r w:rsidRPr="00A36B47">
        <w:rPr>
          <w:i/>
        </w:rPr>
        <w:t>Blomia tropicalis</w:t>
      </w:r>
      <w:r w:rsidRPr="0059538B">
        <w:t xml:space="preserve"> allergen Blo t 7 stimulates innate immune signalling pathways through TLR2. </w:t>
      </w:r>
      <w:r w:rsidRPr="0059538B">
        <w:rPr>
          <w:i/>
        </w:rPr>
        <w:t>Clin Exp Allergy</w:t>
      </w:r>
      <w:r w:rsidRPr="0059538B">
        <w:t xml:space="preserve"> 2018;</w:t>
      </w:r>
      <w:r w:rsidRPr="0059538B">
        <w:rPr>
          <w:b/>
        </w:rPr>
        <w:t>48</w:t>
      </w:r>
      <w:r w:rsidRPr="0059538B">
        <w:t>:464-474.</w:t>
      </w:r>
    </w:p>
    <w:p w14:paraId="55964218" w14:textId="77777777" w:rsidR="001B3101" w:rsidRPr="0059538B" w:rsidRDefault="001B3101" w:rsidP="001B3101">
      <w:pPr>
        <w:pStyle w:val="EndNoteBibliography"/>
        <w:spacing w:after="0"/>
      </w:pPr>
    </w:p>
    <w:p w14:paraId="00726CDD" w14:textId="77777777" w:rsidR="001B3101" w:rsidRDefault="001B3101" w:rsidP="001B3101">
      <w:pPr>
        <w:pStyle w:val="EndNoteBibliography"/>
        <w:spacing w:after="0"/>
      </w:pPr>
      <w:r w:rsidRPr="0059538B">
        <w:t>82.</w:t>
      </w:r>
      <w:r w:rsidRPr="0059538B">
        <w:tab/>
        <w:t xml:space="preserve">Satitsuksanoa P, Kennedy M, Gilis D, Le Mignon M, Suratannon N, Soh WT, et al. </w:t>
      </w:r>
      <w:r>
        <w:t xml:space="preserve"> </w:t>
      </w:r>
      <w:r w:rsidRPr="0059538B">
        <w:t xml:space="preserve">The minor house dust mite allergen Der p 13 is a fatty acid-binding protein and an activator of a TLR2-mediated innate immune response. </w:t>
      </w:r>
      <w:r>
        <w:t xml:space="preserve"> </w:t>
      </w:r>
      <w:r w:rsidRPr="0059538B">
        <w:rPr>
          <w:i/>
        </w:rPr>
        <w:t>Allergy</w:t>
      </w:r>
      <w:r w:rsidRPr="0059538B">
        <w:t xml:space="preserve"> 2016;</w:t>
      </w:r>
      <w:r w:rsidRPr="0059538B">
        <w:rPr>
          <w:b/>
        </w:rPr>
        <w:t>71</w:t>
      </w:r>
      <w:r w:rsidRPr="0059538B">
        <w:t>:1425-1434.</w:t>
      </w:r>
    </w:p>
    <w:p w14:paraId="40C6FB1B" w14:textId="77777777" w:rsidR="001B3101" w:rsidRPr="0059538B" w:rsidRDefault="001B3101" w:rsidP="001B3101">
      <w:pPr>
        <w:pStyle w:val="EndNoteBibliography"/>
        <w:spacing w:after="0"/>
      </w:pPr>
    </w:p>
    <w:p w14:paraId="2C9C03B7" w14:textId="77777777" w:rsidR="001B3101" w:rsidRDefault="001B3101" w:rsidP="001B3101">
      <w:pPr>
        <w:pStyle w:val="EndNoteBibliography"/>
        <w:spacing w:after="0"/>
      </w:pPr>
      <w:r w:rsidRPr="0059538B">
        <w:t>83.</w:t>
      </w:r>
      <w:r w:rsidRPr="0059538B">
        <w:tab/>
        <w:t xml:space="preserve">Park KH, Lee J, Lee JY, Lee SC, Sim DW, Shin JU, et al. </w:t>
      </w:r>
      <w:r>
        <w:t xml:space="preserve"> </w:t>
      </w:r>
      <w:r w:rsidRPr="0059538B">
        <w:t>Sensitization to various minor house dust mite allergens is greater in pat</w:t>
      </w:r>
      <w:r>
        <w:t xml:space="preserve">ients with atopic dermatitis than in those with respuratory allergic disease.   </w:t>
      </w:r>
      <w:r>
        <w:rPr>
          <w:i/>
        </w:rPr>
        <w:t>Clin Exp Allergy</w:t>
      </w:r>
      <w:r>
        <w:t xml:space="preserve"> 2018; </w:t>
      </w:r>
      <w:r>
        <w:rPr>
          <w:b/>
        </w:rPr>
        <w:t>48</w:t>
      </w:r>
      <w:r w:rsidRPr="0059538B">
        <w:t>:1050-1058.</w:t>
      </w:r>
    </w:p>
    <w:p w14:paraId="78475EAA" w14:textId="77777777" w:rsidR="001B3101" w:rsidRPr="0059538B" w:rsidRDefault="001B3101" w:rsidP="001B3101">
      <w:pPr>
        <w:pStyle w:val="EndNoteBibliography"/>
        <w:spacing w:after="0"/>
      </w:pPr>
    </w:p>
    <w:p w14:paraId="6507A222" w14:textId="77777777" w:rsidR="001B3101" w:rsidRDefault="001B3101" w:rsidP="001B3101">
      <w:pPr>
        <w:pStyle w:val="EndNoteBibliography"/>
        <w:spacing w:after="0"/>
      </w:pPr>
      <w:r w:rsidRPr="0059538B">
        <w:t>84.</w:t>
      </w:r>
      <w:r w:rsidRPr="0059538B">
        <w:tab/>
        <w:t xml:space="preserve">Chan SL, Ong ST, Ong SY, Chew FT, Mok YK. </w:t>
      </w:r>
      <w:r>
        <w:t xml:space="preserve"> </w:t>
      </w:r>
      <w:r w:rsidRPr="0059538B">
        <w:t xml:space="preserve">Nuclear magnetic resonance structure-based epitope mapping and modulation of dust mite group 13 allergen as a hypoallergen. </w:t>
      </w:r>
      <w:r>
        <w:t xml:space="preserve"> </w:t>
      </w:r>
      <w:r w:rsidRPr="0059538B">
        <w:rPr>
          <w:i/>
        </w:rPr>
        <w:t>J Immunol</w:t>
      </w:r>
      <w:r w:rsidRPr="0059538B">
        <w:t xml:space="preserve"> 2006;</w:t>
      </w:r>
      <w:r w:rsidRPr="0059538B">
        <w:rPr>
          <w:b/>
        </w:rPr>
        <w:t>176</w:t>
      </w:r>
      <w:r w:rsidRPr="0059538B">
        <w:t>:4852-4860.</w:t>
      </w:r>
    </w:p>
    <w:p w14:paraId="70E3CE49" w14:textId="77777777" w:rsidR="001B3101" w:rsidRPr="0059538B" w:rsidRDefault="001B3101" w:rsidP="001B3101">
      <w:pPr>
        <w:pStyle w:val="EndNoteBibliography"/>
        <w:spacing w:after="0"/>
      </w:pPr>
    </w:p>
    <w:p w14:paraId="6E6DC1D9" w14:textId="77777777" w:rsidR="001B3101" w:rsidRDefault="001B3101" w:rsidP="001B3101">
      <w:pPr>
        <w:pStyle w:val="EndNoteBibliography"/>
        <w:spacing w:after="0"/>
      </w:pPr>
      <w:r w:rsidRPr="0059538B">
        <w:t>85.</w:t>
      </w:r>
      <w:r w:rsidRPr="0059538B">
        <w:tab/>
        <w:t xml:space="preserve">Puerta L, Kennedy MW, Jim nez S, Caraballo L. </w:t>
      </w:r>
      <w:r>
        <w:t xml:space="preserve"> </w:t>
      </w:r>
      <w:r w:rsidRPr="0059538B">
        <w:t xml:space="preserve">Structural and ligand binding analysis of recombinant blo t 13 allergen from </w:t>
      </w:r>
      <w:r w:rsidRPr="00A36B47">
        <w:rPr>
          <w:i/>
        </w:rPr>
        <w:t>Blomia tropicalis</w:t>
      </w:r>
      <w:r w:rsidRPr="0059538B">
        <w:t xml:space="preserve"> mite, a fatty acid binding protein.</w:t>
      </w:r>
      <w:r>
        <w:t xml:space="preserve"> </w:t>
      </w:r>
      <w:r w:rsidRPr="0059538B">
        <w:t xml:space="preserve"> </w:t>
      </w:r>
      <w:r w:rsidRPr="0059538B">
        <w:rPr>
          <w:i/>
        </w:rPr>
        <w:t>Int Arch Allergy Immunol</w:t>
      </w:r>
      <w:r w:rsidRPr="0059538B">
        <w:t xml:space="preserve"> 1999;</w:t>
      </w:r>
      <w:r w:rsidRPr="0059538B">
        <w:rPr>
          <w:b/>
        </w:rPr>
        <w:t>119</w:t>
      </w:r>
      <w:r w:rsidRPr="0059538B">
        <w:t>:181-184.</w:t>
      </w:r>
    </w:p>
    <w:p w14:paraId="03B2A170" w14:textId="77777777" w:rsidR="001B3101" w:rsidRPr="0059538B" w:rsidRDefault="001B3101" w:rsidP="001B3101">
      <w:pPr>
        <w:pStyle w:val="EndNoteBibliography"/>
        <w:spacing w:after="0"/>
      </w:pPr>
    </w:p>
    <w:p w14:paraId="76E8060C" w14:textId="77777777" w:rsidR="001B3101" w:rsidRDefault="001B3101" w:rsidP="001B3101">
      <w:pPr>
        <w:pStyle w:val="EndNoteBibliography"/>
        <w:spacing w:after="0"/>
      </w:pPr>
      <w:r w:rsidRPr="0059538B">
        <w:t>86.</w:t>
      </w:r>
      <w:r w:rsidRPr="0059538B">
        <w:tab/>
        <w:t xml:space="preserve">Lin J, Huang N, Wang H, Fu Q, Wang E, Li P, et al. </w:t>
      </w:r>
      <w:r>
        <w:t xml:space="preserve"> </w:t>
      </w:r>
      <w:r w:rsidRPr="0059538B">
        <w:t xml:space="preserve">Identification of a novel cofilin-related molecule (Der f 31) as an allergen from </w:t>
      </w:r>
      <w:r w:rsidRPr="00A36B47">
        <w:rPr>
          <w:i/>
        </w:rPr>
        <w:t>Dermatophagoides farinae</w:t>
      </w:r>
      <w:r w:rsidRPr="0059538B">
        <w:t>.</w:t>
      </w:r>
      <w:r>
        <w:t xml:space="preserve"> </w:t>
      </w:r>
      <w:r w:rsidRPr="0059538B">
        <w:t xml:space="preserve"> </w:t>
      </w:r>
      <w:r w:rsidRPr="0059538B">
        <w:rPr>
          <w:i/>
        </w:rPr>
        <w:t>Immunobiology</w:t>
      </w:r>
      <w:r w:rsidRPr="0059538B">
        <w:t xml:space="preserve"> 2018;</w:t>
      </w:r>
      <w:r w:rsidRPr="0059538B">
        <w:rPr>
          <w:b/>
        </w:rPr>
        <w:t>223</w:t>
      </w:r>
      <w:r w:rsidRPr="0059538B">
        <w:t>:246-251.</w:t>
      </w:r>
    </w:p>
    <w:p w14:paraId="3E3CFBB0" w14:textId="77777777" w:rsidR="001B3101" w:rsidRPr="0059538B" w:rsidRDefault="001B3101" w:rsidP="001B3101">
      <w:pPr>
        <w:pStyle w:val="EndNoteBibliography"/>
        <w:spacing w:after="0"/>
      </w:pPr>
    </w:p>
    <w:p w14:paraId="44905632" w14:textId="77777777" w:rsidR="001B3101" w:rsidRDefault="001B3101" w:rsidP="001B3101">
      <w:pPr>
        <w:pStyle w:val="EndNoteBibliography"/>
        <w:spacing w:after="0"/>
      </w:pPr>
      <w:r w:rsidRPr="0059538B">
        <w:t>87.</w:t>
      </w:r>
      <w:r w:rsidRPr="0059538B">
        <w:tab/>
        <w:t>Mostowy S, Shenoy AR.</w:t>
      </w:r>
      <w:r>
        <w:t xml:space="preserve"> </w:t>
      </w:r>
      <w:r w:rsidRPr="0059538B">
        <w:t xml:space="preserve"> The cytoskeleton in cell-autonomous immunity: structural determinants of host defence.</w:t>
      </w:r>
      <w:r>
        <w:t xml:space="preserve"> </w:t>
      </w:r>
      <w:r w:rsidRPr="0059538B">
        <w:t xml:space="preserve"> </w:t>
      </w:r>
      <w:r w:rsidRPr="0059538B">
        <w:rPr>
          <w:i/>
        </w:rPr>
        <w:t>Nat</w:t>
      </w:r>
      <w:r>
        <w:rPr>
          <w:i/>
        </w:rPr>
        <w:t>ure</w:t>
      </w:r>
      <w:r w:rsidRPr="0059538B">
        <w:rPr>
          <w:i/>
        </w:rPr>
        <w:t xml:space="preserve"> Rev Immunol</w:t>
      </w:r>
      <w:r w:rsidRPr="0059538B">
        <w:t xml:space="preserve"> 2015;</w:t>
      </w:r>
      <w:r w:rsidRPr="0059538B">
        <w:rPr>
          <w:b/>
        </w:rPr>
        <w:t>15</w:t>
      </w:r>
      <w:r w:rsidRPr="0059538B">
        <w:t>:559-573.</w:t>
      </w:r>
    </w:p>
    <w:p w14:paraId="70478C09" w14:textId="77777777" w:rsidR="001B3101" w:rsidRPr="0059538B" w:rsidRDefault="001B3101" w:rsidP="001B3101">
      <w:pPr>
        <w:pStyle w:val="EndNoteBibliography"/>
        <w:spacing w:after="0"/>
      </w:pPr>
    </w:p>
    <w:p w14:paraId="03D4273D" w14:textId="77777777" w:rsidR="001B3101" w:rsidRDefault="001B3101" w:rsidP="001B3101">
      <w:pPr>
        <w:pStyle w:val="EndNoteBibliography"/>
        <w:spacing w:after="0"/>
      </w:pPr>
      <w:r w:rsidRPr="0059538B">
        <w:t>88.</w:t>
      </w:r>
      <w:r w:rsidRPr="0059538B">
        <w:tab/>
        <w:t>Wang H, Lin J, Zeng L, Ouyang C, Ran P, Yang P, et al.</w:t>
      </w:r>
      <w:r>
        <w:t xml:space="preserve"> </w:t>
      </w:r>
      <w:r w:rsidRPr="0059538B">
        <w:t xml:space="preserve"> Der f 31, a novel allergen from Dermatophagoides farinae, activates epithelial cells and enhances lung-resident group 2 innate lymphoid cells.</w:t>
      </w:r>
      <w:r>
        <w:t xml:space="preserve"> </w:t>
      </w:r>
      <w:r w:rsidRPr="0059538B">
        <w:t xml:space="preserve"> </w:t>
      </w:r>
      <w:r w:rsidRPr="0059538B">
        <w:rPr>
          <w:i/>
        </w:rPr>
        <w:t>Sci Rep</w:t>
      </w:r>
      <w:r w:rsidRPr="0059538B">
        <w:t xml:space="preserve"> 2017;</w:t>
      </w:r>
      <w:r w:rsidRPr="0059538B">
        <w:rPr>
          <w:b/>
        </w:rPr>
        <w:t>7</w:t>
      </w:r>
      <w:r w:rsidRPr="0059538B">
        <w:t>(1):8519.</w:t>
      </w:r>
    </w:p>
    <w:p w14:paraId="7CF20D46" w14:textId="77777777" w:rsidR="001B3101" w:rsidRPr="0059538B" w:rsidRDefault="001B3101" w:rsidP="001B3101">
      <w:pPr>
        <w:pStyle w:val="EndNoteBibliography"/>
        <w:spacing w:after="0"/>
      </w:pPr>
    </w:p>
    <w:p w14:paraId="6CF42685" w14:textId="77777777" w:rsidR="001B3101" w:rsidRDefault="001B3101" w:rsidP="001B3101">
      <w:pPr>
        <w:pStyle w:val="EndNoteBibliography"/>
        <w:spacing w:after="0"/>
      </w:pPr>
      <w:r w:rsidRPr="0059538B">
        <w:t>89.</w:t>
      </w:r>
      <w:r w:rsidRPr="0059538B">
        <w:tab/>
        <w:t xml:space="preserve">Elieh Ali Komi D, Sharma L, Dela Cruz CS. </w:t>
      </w:r>
      <w:r>
        <w:t xml:space="preserve"> </w:t>
      </w:r>
      <w:r w:rsidRPr="0059538B">
        <w:t xml:space="preserve">Chitin and Its Effects on Inflammatory and Immune Responses. </w:t>
      </w:r>
      <w:r w:rsidRPr="0059538B">
        <w:rPr>
          <w:i/>
        </w:rPr>
        <w:t>Clin Rev Allergy Immunol</w:t>
      </w:r>
      <w:r w:rsidRPr="0059538B">
        <w:t xml:space="preserve"> 2018;</w:t>
      </w:r>
      <w:r w:rsidRPr="0059538B">
        <w:rPr>
          <w:b/>
        </w:rPr>
        <w:t>54</w:t>
      </w:r>
      <w:r w:rsidRPr="0059538B">
        <w:t>:213-223.</w:t>
      </w:r>
    </w:p>
    <w:p w14:paraId="6D76B253" w14:textId="77777777" w:rsidR="001B3101" w:rsidRPr="0059538B" w:rsidRDefault="001B3101" w:rsidP="001B3101">
      <w:pPr>
        <w:pStyle w:val="EndNoteBibliography"/>
        <w:spacing w:after="0"/>
      </w:pPr>
    </w:p>
    <w:p w14:paraId="7DA41DA6" w14:textId="77777777" w:rsidR="001B3101" w:rsidRDefault="001B3101" w:rsidP="001B3101">
      <w:pPr>
        <w:pStyle w:val="EndNoteBibliography"/>
        <w:spacing w:after="0"/>
      </w:pPr>
      <w:r w:rsidRPr="0059538B">
        <w:t>90.</w:t>
      </w:r>
      <w:r w:rsidRPr="0059538B">
        <w:tab/>
        <w:t xml:space="preserve">Da Silva CA, Pochard P, Lee CG, Elias JA. </w:t>
      </w:r>
      <w:r>
        <w:t xml:space="preserve"> </w:t>
      </w:r>
      <w:r w:rsidRPr="0059538B">
        <w:t xml:space="preserve">Chitin particles are multifaceted immune adjuvants. </w:t>
      </w:r>
      <w:r w:rsidRPr="0059538B">
        <w:rPr>
          <w:i/>
        </w:rPr>
        <w:t>Am J Respir Crit Care Med</w:t>
      </w:r>
      <w:r w:rsidRPr="0059538B">
        <w:t xml:space="preserve"> 2010;</w:t>
      </w:r>
      <w:r w:rsidRPr="0059538B">
        <w:rPr>
          <w:b/>
        </w:rPr>
        <w:t>182</w:t>
      </w:r>
      <w:r w:rsidRPr="0059538B">
        <w:t>:1482-1491.</w:t>
      </w:r>
    </w:p>
    <w:p w14:paraId="1C12611E" w14:textId="77777777" w:rsidR="001B3101" w:rsidRPr="0059538B" w:rsidRDefault="001B3101" w:rsidP="001B3101">
      <w:pPr>
        <w:pStyle w:val="EndNoteBibliography"/>
        <w:spacing w:after="0"/>
      </w:pPr>
    </w:p>
    <w:p w14:paraId="08248076" w14:textId="77777777" w:rsidR="001B3101" w:rsidRDefault="001B3101" w:rsidP="001B3101">
      <w:pPr>
        <w:pStyle w:val="EndNoteBibliography"/>
        <w:spacing w:after="0"/>
      </w:pPr>
      <w:r w:rsidRPr="0059538B">
        <w:t>91.</w:t>
      </w:r>
      <w:r w:rsidRPr="0059538B">
        <w:tab/>
        <w:t xml:space="preserve">Lee CG, Da Silva CA, Dela Cruz CS, Ahangari F, Ma B, Kang MJ, et al. </w:t>
      </w:r>
      <w:r>
        <w:t xml:space="preserve"> </w:t>
      </w:r>
      <w:r w:rsidRPr="0059538B">
        <w:t xml:space="preserve">Role of chitin and chitinase/chitinase-like proteins in inflammation, tissue remodeling, and injury. </w:t>
      </w:r>
      <w:r>
        <w:t xml:space="preserve"> </w:t>
      </w:r>
      <w:r w:rsidRPr="0059538B">
        <w:rPr>
          <w:i/>
        </w:rPr>
        <w:t>Annu Rev Physiol</w:t>
      </w:r>
      <w:r w:rsidRPr="0059538B">
        <w:t xml:space="preserve"> 2011;</w:t>
      </w:r>
      <w:r w:rsidRPr="0059538B">
        <w:rPr>
          <w:b/>
        </w:rPr>
        <w:t>73</w:t>
      </w:r>
      <w:r w:rsidRPr="0059538B">
        <w:t>:479-501.</w:t>
      </w:r>
    </w:p>
    <w:p w14:paraId="7B60EA0F" w14:textId="77777777" w:rsidR="001B3101" w:rsidRPr="0059538B" w:rsidRDefault="001B3101" w:rsidP="001B3101">
      <w:pPr>
        <w:pStyle w:val="EndNoteBibliography"/>
        <w:spacing w:after="0"/>
      </w:pPr>
    </w:p>
    <w:p w14:paraId="50002E52" w14:textId="77777777" w:rsidR="001B3101" w:rsidRDefault="001B3101" w:rsidP="001B3101">
      <w:pPr>
        <w:pStyle w:val="EndNoteBibliography"/>
        <w:spacing w:after="0"/>
      </w:pPr>
      <w:r w:rsidRPr="0059538B">
        <w:t>92.</w:t>
      </w:r>
      <w:r w:rsidRPr="0059538B">
        <w:tab/>
        <w:t xml:space="preserve">Van Dyken SJ, Mohapatra A, Nussbaum JC, Molofsky AB, Thornton EE, Ziegler SF, et al. </w:t>
      </w:r>
      <w:r>
        <w:t xml:space="preserve"> </w:t>
      </w:r>
      <w:r w:rsidRPr="0059538B">
        <w:t xml:space="preserve">Chitin activates parallel immune modules that direct distinct inflammatory responses via innate lymphoid type 2 and </w:t>
      </w:r>
      <w:r>
        <w:t>γδ</w:t>
      </w:r>
      <w:r w:rsidRPr="0059538B">
        <w:t xml:space="preserve"> T cells.</w:t>
      </w:r>
      <w:r>
        <w:t xml:space="preserve"> </w:t>
      </w:r>
      <w:r w:rsidRPr="0059538B">
        <w:t xml:space="preserve"> </w:t>
      </w:r>
      <w:r w:rsidRPr="0059538B">
        <w:rPr>
          <w:i/>
        </w:rPr>
        <w:t>Immunity</w:t>
      </w:r>
      <w:r w:rsidRPr="0059538B">
        <w:t xml:space="preserve"> 2014;</w:t>
      </w:r>
      <w:r w:rsidRPr="0059538B">
        <w:rPr>
          <w:b/>
        </w:rPr>
        <w:t>40</w:t>
      </w:r>
      <w:r w:rsidRPr="0059538B">
        <w:t>(3):414-424.</w:t>
      </w:r>
    </w:p>
    <w:p w14:paraId="31FDD6C8" w14:textId="77777777" w:rsidR="001B3101" w:rsidRPr="0059538B" w:rsidRDefault="001B3101" w:rsidP="001B3101">
      <w:pPr>
        <w:pStyle w:val="EndNoteBibliography"/>
        <w:spacing w:after="0"/>
      </w:pPr>
    </w:p>
    <w:p w14:paraId="72258C12" w14:textId="77777777" w:rsidR="001B3101" w:rsidRDefault="001B3101" w:rsidP="001B3101">
      <w:pPr>
        <w:pStyle w:val="EndNoteBibliography"/>
        <w:spacing w:after="0"/>
      </w:pPr>
      <w:r w:rsidRPr="0059538B">
        <w:t>93.</w:t>
      </w:r>
      <w:r w:rsidRPr="0059538B">
        <w:tab/>
        <w:t xml:space="preserve">Van Dyken SJ, Liang HE, Naikawadi RP, Woodruff PG, Wolters PJ, Erle DJ, et al. </w:t>
      </w:r>
      <w:r>
        <w:t xml:space="preserve"> </w:t>
      </w:r>
      <w:r w:rsidRPr="0059538B">
        <w:t xml:space="preserve">Spontaneous </w:t>
      </w:r>
      <w:r>
        <w:t>c</w:t>
      </w:r>
      <w:r w:rsidRPr="0059538B">
        <w:t xml:space="preserve">hitin </w:t>
      </w:r>
      <w:r>
        <w:t>a</w:t>
      </w:r>
      <w:r w:rsidRPr="0059538B">
        <w:t xml:space="preserve">ccumulation in </w:t>
      </w:r>
      <w:r>
        <w:t>a</w:t>
      </w:r>
      <w:r w:rsidRPr="0059538B">
        <w:t xml:space="preserve">irways and </w:t>
      </w:r>
      <w:r>
        <w:t>a</w:t>
      </w:r>
      <w:r w:rsidRPr="0059538B">
        <w:t>ge-</w:t>
      </w:r>
      <w:r>
        <w:t>r</w:t>
      </w:r>
      <w:r w:rsidRPr="0059538B">
        <w:t xml:space="preserve">elated </w:t>
      </w:r>
      <w:r>
        <w:t>f</w:t>
      </w:r>
      <w:r w:rsidRPr="0059538B">
        <w:t xml:space="preserve">ibrotic </w:t>
      </w:r>
      <w:r>
        <w:t>l</w:t>
      </w:r>
      <w:r w:rsidRPr="0059538B">
        <w:t xml:space="preserve">ung </w:t>
      </w:r>
      <w:r>
        <w:t>d</w:t>
      </w:r>
      <w:r w:rsidRPr="0059538B">
        <w:t xml:space="preserve">isease. </w:t>
      </w:r>
      <w:r w:rsidRPr="0059538B">
        <w:rPr>
          <w:i/>
        </w:rPr>
        <w:t>Cell</w:t>
      </w:r>
      <w:r w:rsidRPr="0059538B">
        <w:t xml:space="preserve"> 2017;</w:t>
      </w:r>
      <w:r w:rsidRPr="0059538B">
        <w:rPr>
          <w:b/>
        </w:rPr>
        <w:t>169</w:t>
      </w:r>
      <w:r w:rsidRPr="0059538B">
        <w:t>:497-509 e413.</w:t>
      </w:r>
    </w:p>
    <w:p w14:paraId="257B9171" w14:textId="77777777" w:rsidR="001B3101" w:rsidRPr="0059538B" w:rsidRDefault="001B3101" w:rsidP="001B3101">
      <w:pPr>
        <w:pStyle w:val="EndNoteBibliography"/>
        <w:spacing w:after="0"/>
      </w:pPr>
    </w:p>
    <w:p w14:paraId="10875C1E" w14:textId="77777777" w:rsidR="001B3101" w:rsidRDefault="001B3101" w:rsidP="001B3101">
      <w:pPr>
        <w:pStyle w:val="EndNoteBibliography"/>
        <w:spacing w:after="0"/>
      </w:pPr>
      <w:r w:rsidRPr="0059538B">
        <w:t>94.</w:t>
      </w:r>
      <w:r w:rsidRPr="0059538B">
        <w:tab/>
        <w:t xml:space="preserve">Kim LK, Morita R, Kobayashi Y, Eisenbarth SC, Lee CG, Elias J, et al. </w:t>
      </w:r>
      <w:r>
        <w:t xml:space="preserve"> </w:t>
      </w:r>
      <w:r w:rsidRPr="0059538B">
        <w:t>AMCase is a crucial regulator of type 2 immune responses to inhaled house dust mites.</w:t>
      </w:r>
      <w:r>
        <w:t xml:space="preserve"> </w:t>
      </w:r>
      <w:r w:rsidRPr="0059538B">
        <w:t xml:space="preserve"> </w:t>
      </w:r>
      <w:r w:rsidRPr="0059538B">
        <w:rPr>
          <w:i/>
        </w:rPr>
        <w:t>Proc Natl Acad Sci U S A</w:t>
      </w:r>
      <w:r w:rsidRPr="0059538B">
        <w:t xml:space="preserve"> 2015;</w:t>
      </w:r>
      <w:r w:rsidRPr="0059538B">
        <w:rPr>
          <w:b/>
        </w:rPr>
        <w:t>112</w:t>
      </w:r>
      <w:r w:rsidRPr="0059538B">
        <w:t>:E2891-2899.</w:t>
      </w:r>
    </w:p>
    <w:p w14:paraId="33E5A9FD" w14:textId="77777777" w:rsidR="001B3101" w:rsidRPr="0059538B" w:rsidRDefault="001B3101" w:rsidP="001B3101">
      <w:pPr>
        <w:pStyle w:val="EndNoteBibliography"/>
        <w:spacing w:after="0"/>
      </w:pPr>
    </w:p>
    <w:p w14:paraId="0CB72681" w14:textId="77777777" w:rsidR="001B3101" w:rsidRDefault="001B3101" w:rsidP="001B3101">
      <w:pPr>
        <w:pStyle w:val="EndNoteBibliography"/>
        <w:spacing w:after="0"/>
      </w:pPr>
      <w:r w:rsidRPr="0059538B">
        <w:lastRenderedPageBreak/>
        <w:t>95.</w:t>
      </w:r>
      <w:r w:rsidRPr="0059538B">
        <w:tab/>
        <w:t xml:space="preserve">Choi JP, Lee SM, Choi HI, Kim MH, Jeon SG, Jang MH, et al. </w:t>
      </w:r>
      <w:r>
        <w:t xml:space="preserve"> </w:t>
      </w:r>
      <w:r w:rsidRPr="0059538B">
        <w:t xml:space="preserve">House </w:t>
      </w:r>
      <w:r>
        <w:t>d</w:t>
      </w:r>
      <w:r w:rsidRPr="0059538B">
        <w:t xml:space="preserve">ust </w:t>
      </w:r>
      <w:r>
        <w:t>m</w:t>
      </w:r>
      <w:r w:rsidRPr="0059538B">
        <w:t>ite-</w:t>
      </w:r>
      <w:r>
        <w:t>d</w:t>
      </w:r>
      <w:r w:rsidRPr="0059538B">
        <w:t xml:space="preserve">erived </w:t>
      </w:r>
      <w:r>
        <w:t>c</w:t>
      </w:r>
      <w:r w:rsidRPr="0059538B">
        <w:t xml:space="preserve">hitin </w:t>
      </w:r>
      <w:r>
        <w:t>e</w:t>
      </w:r>
      <w:r w:rsidRPr="0059538B">
        <w:t xml:space="preserve">nhances Th2 </w:t>
      </w:r>
      <w:r>
        <w:t>c</w:t>
      </w:r>
      <w:r w:rsidRPr="0059538B">
        <w:t xml:space="preserve">ell </w:t>
      </w:r>
      <w:r>
        <w:t>r</w:t>
      </w:r>
      <w:r w:rsidRPr="0059538B">
        <w:t xml:space="preserve">esponse to </w:t>
      </w:r>
      <w:r>
        <w:t>i</w:t>
      </w:r>
      <w:r w:rsidRPr="0059538B">
        <w:t xml:space="preserve">nhaled </w:t>
      </w:r>
      <w:r>
        <w:t>a</w:t>
      </w:r>
      <w:r w:rsidRPr="0059538B">
        <w:t xml:space="preserve">llergens, </w:t>
      </w:r>
      <w:r>
        <w:t>m</w:t>
      </w:r>
      <w:r w:rsidRPr="0059538B">
        <w:t>ainly via a TNF-</w:t>
      </w:r>
      <w:r>
        <w:t>α</w:t>
      </w:r>
      <w:r w:rsidRPr="0059538B">
        <w:t>-</w:t>
      </w:r>
      <w:r>
        <w:t>d</w:t>
      </w:r>
      <w:r w:rsidRPr="0059538B">
        <w:t xml:space="preserve">ependent </w:t>
      </w:r>
      <w:r>
        <w:t>p</w:t>
      </w:r>
      <w:r w:rsidRPr="0059538B">
        <w:t xml:space="preserve">athway. </w:t>
      </w:r>
      <w:r>
        <w:t xml:space="preserve"> </w:t>
      </w:r>
      <w:r w:rsidRPr="0059538B">
        <w:rPr>
          <w:i/>
        </w:rPr>
        <w:t>Allergy Asthma Immunol Res</w:t>
      </w:r>
      <w:r w:rsidRPr="0059538B">
        <w:t xml:space="preserve"> </w:t>
      </w:r>
      <w:r>
        <w:t xml:space="preserve"> </w:t>
      </w:r>
      <w:r w:rsidRPr="0059538B">
        <w:t>2016;</w:t>
      </w:r>
      <w:r w:rsidRPr="0059538B">
        <w:rPr>
          <w:b/>
        </w:rPr>
        <w:t>8</w:t>
      </w:r>
      <w:r w:rsidRPr="0059538B">
        <w:t>:362-374.</w:t>
      </w:r>
    </w:p>
    <w:p w14:paraId="694CE34D" w14:textId="77777777" w:rsidR="001B3101" w:rsidRPr="0059538B" w:rsidRDefault="001B3101" w:rsidP="001B3101">
      <w:pPr>
        <w:pStyle w:val="EndNoteBibliography"/>
        <w:spacing w:after="0"/>
      </w:pPr>
    </w:p>
    <w:p w14:paraId="45B8E2E7" w14:textId="77777777" w:rsidR="001B3101" w:rsidRDefault="001B3101" w:rsidP="001B3101">
      <w:pPr>
        <w:pStyle w:val="EndNoteBibliography"/>
        <w:spacing w:after="0"/>
      </w:pPr>
      <w:r w:rsidRPr="0059538B">
        <w:t>96.</w:t>
      </w:r>
      <w:r w:rsidRPr="0059538B">
        <w:tab/>
        <w:t xml:space="preserve">Arae K, Morita H, Unno H, Motomura K, Toyama S, Okada N, et al. </w:t>
      </w:r>
      <w:r>
        <w:t xml:space="preserve"> </w:t>
      </w:r>
      <w:r w:rsidRPr="0059538B">
        <w:t>Chitin promotes antigen-specific Th2 cell-mediated murine asthma through induction of IL-33-mediated IL-1</w:t>
      </w:r>
      <w:r>
        <w:t>β</w:t>
      </w:r>
      <w:r w:rsidRPr="0059538B">
        <w:t xml:space="preserve"> production by DCs.</w:t>
      </w:r>
      <w:r>
        <w:t xml:space="preserve"> </w:t>
      </w:r>
      <w:r w:rsidRPr="0059538B">
        <w:t xml:space="preserve"> </w:t>
      </w:r>
      <w:r w:rsidRPr="0059538B">
        <w:rPr>
          <w:i/>
        </w:rPr>
        <w:t>Sci Rep</w:t>
      </w:r>
      <w:r w:rsidRPr="0059538B">
        <w:t xml:space="preserve"> 2018;</w:t>
      </w:r>
      <w:r w:rsidRPr="0059538B">
        <w:rPr>
          <w:b/>
        </w:rPr>
        <w:t>8</w:t>
      </w:r>
      <w:r w:rsidRPr="0059538B">
        <w:t>(1):11721.</w:t>
      </w:r>
    </w:p>
    <w:p w14:paraId="60E5A144" w14:textId="77777777" w:rsidR="001B3101" w:rsidRPr="0059538B" w:rsidRDefault="001B3101" w:rsidP="001B3101">
      <w:pPr>
        <w:pStyle w:val="EndNoteBibliography"/>
        <w:spacing w:after="0"/>
      </w:pPr>
    </w:p>
    <w:p w14:paraId="64689660" w14:textId="77777777" w:rsidR="001B3101" w:rsidRDefault="001B3101" w:rsidP="001B3101">
      <w:pPr>
        <w:pStyle w:val="EndNoteBibliography"/>
        <w:spacing w:after="0"/>
      </w:pPr>
      <w:r w:rsidRPr="0059538B">
        <w:t>97.</w:t>
      </w:r>
      <w:r w:rsidRPr="0059538B">
        <w:tab/>
        <w:t xml:space="preserve">Hales BJ, Elliot CE, Chai LY, Pearce LJ, Tipayanon T, Hazell L, et al. </w:t>
      </w:r>
      <w:r>
        <w:t xml:space="preserve"> </w:t>
      </w:r>
      <w:r w:rsidRPr="0059538B">
        <w:t>Quantitation of IgE binding to the chitinase and chitinase-like house dust mite allergens Der p 15 and Der p 18 compared to the major and mid-range allergens.</w:t>
      </w:r>
      <w:r>
        <w:t xml:space="preserve"> </w:t>
      </w:r>
      <w:r w:rsidRPr="0059538B">
        <w:t xml:space="preserve"> </w:t>
      </w:r>
      <w:r w:rsidRPr="0059538B">
        <w:rPr>
          <w:i/>
        </w:rPr>
        <w:t>Int Arch Allergy Immunol</w:t>
      </w:r>
      <w:r w:rsidRPr="0059538B">
        <w:t xml:space="preserve"> 2013;</w:t>
      </w:r>
      <w:r w:rsidRPr="0059538B">
        <w:rPr>
          <w:b/>
        </w:rPr>
        <w:t>160</w:t>
      </w:r>
      <w:r w:rsidRPr="0059538B">
        <w:t>:233-240.</w:t>
      </w:r>
    </w:p>
    <w:p w14:paraId="1B5DD790" w14:textId="77777777" w:rsidR="001B3101" w:rsidRPr="0059538B" w:rsidRDefault="001B3101" w:rsidP="001B3101">
      <w:pPr>
        <w:pStyle w:val="EndNoteBibliography"/>
        <w:spacing w:after="0"/>
      </w:pPr>
    </w:p>
    <w:p w14:paraId="7A237E5C" w14:textId="77777777" w:rsidR="001B3101" w:rsidRDefault="001B3101" w:rsidP="001B3101">
      <w:pPr>
        <w:pStyle w:val="EndNoteBibliography"/>
        <w:spacing w:after="0"/>
      </w:pPr>
      <w:r w:rsidRPr="0059538B">
        <w:t>98.</w:t>
      </w:r>
      <w:r w:rsidRPr="0059538B">
        <w:tab/>
        <w:t xml:space="preserve">O'Neil SE, Heinrich TK, Hales BJ, Hazell LA, Holt DC, Fischer K, et al. </w:t>
      </w:r>
      <w:r>
        <w:t xml:space="preserve"> </w:t>
      </w:r>
      <w:r w:rsidRPr="0059538B">
        <w:t>The chitinase allergens Der p 15 and Der p 18 from Dermatophagoides pteronyssinus.</w:t>
      </w:r>
      <w:r>
        <w:t xml:space="preserve"> </w:t>
      </w:r>
      <w:r w:rsidRPr="0059538B">
        <w:t xml:space="preserve"> </w:t>
      </w:r>
      <w:r w:rsidRPr="0059538B">
        <w:rPr>
          <w:i/>
        </w:rPr>
        <w:t>Clin Exp Allergy</w:t>
      </w:r>
      <w:r w:rsidRPr="0059538B">
        <w:t xml:space="preserve"> 2006;</w:t>
      </w:r>
      <w:r w:rsidRPr="0059538B">
        <w:rPr>
          <w:b/>
        </w:rPr>
        <w:t>36</w:t>
      </w:r>
      <w:r w:rsidRPr="0059538B">
        <w:t>:831-839.</w:t>
      </w:r>
    </w:p>
    <w:p w14:paraId="3EB38177" w14:textId="77777777" w:rsidR="001B3101" w:rsidRPr="0059538B" w:rsidRDefault="001B3101" w:rsidP="001B3101">
      <w:pPr>
        <w:pStyle w:val="EndNoteBibliography"/>
        <w:spacing w:after="0"/>
      </w:pPr>
    </w:p>
    <w:p w14:paraId="077A7765" w14:textId="77777777" w:rsidR="001B3101" w:rsidRDefault="001B3101" w:rsidP="001B3101">
      <w:pPr>
        <w:pStyle w:val="EndNoteBibliography"/>
        <w:spacing w:after="0"/>
      </w:pPr>
      <w:r w:rsidRPr="0059538B">
        <w:t>99.</w:t>
      </w:r>
      <w:r w:rsidRPr="0059538B">
        <w:tab/>
        <w:t xml:space="preserve">Resch Y, Blatt K, Malkus U, Fercher C, Swoboda I, Focke-Tejkl M, et al. </w:t>
      </w:r>
      <w:r>
        <w:t xml:space="preserve"> </w:t>
      </w:r>
      <w:r w:rsidRPr="0059538B">
        <w:t xml:space="preserve">Molecular, </w:t>
      </w:r>
      <w:r>
        <w:t>s</w:t>
      </w:r>
      <w:r w:rsidRPr="0059538B">
        <w:t xml:space="preserve">tructural and </w:t>
      </w:r>
      <w:r>
        <w:t>i</w:t>
      </w:r>
      <w:r w:rsidRPr="0059538B">
        <w:t xml:space="preserve">mmunological </w:t>
      </w:r>
      <w:r>
        <w:t>c</w:t>
      </w:r>
      <w:r w:rsidRPr="0059538B">
        <w:t xml:space="preserve">haracterization of Der p 18, a </w:t>
      </w:r>
      <w:r>
        <w:t>c</w:t>
      </w:r>
      <w:r w:rsidRPr="0059538B">
        <w:t>hitinase-</w:t>
      </w:r>
      <w:r>
        <w:t>l</w:t>
      </w:r>
      <w:r w:rsidRPr="0059538B">
        <w:t xml:space="preserve">ike </w:t>
      </w:r>
      <w:r>
        <w:t>h</w:t>
      </w:r>
      <w:r w:rsidRPr="0059538B">
        <w:t xml:space="preserve">ouse </w:t>
      </w:r>
      <w:r>
        <w:t>d</w:t>
      </w:r>
      <w:r w:rsidRPr="0059538B">
        <w:t xml:space="preserve">ust </w:t>
      </w:r>
      <w:r>
        <w:t>m</w:t>
      </w:r>
      <w:r w:rsidRPr="0059538B">
        <w:t xml:space="preserve">ite </w:t>
      </w:r>
      <w:r>
        <w:t>a</w:t>
      </w:r>
      <w:r w:rsidRPr="0059538B">
        <w:t xml:space="preserve">llergen. </w:t>
      </w:r>
      <w:r>
        <w:t xml:space="preserve"> </w:t>
      </w:r>
      <w:r w:rsidRPr="0059538B">
        <w:rPr>
          <w:i/>
        </w:rPr>
        <w:t>PLoS One</w:t>
      </w:r>
      <w:r w:rsidRPr="0059538B">
        <w:t xml:space="preserve"> 2016;</w:t>
      </w:r>
      <w:r w:rsidRPr="0059538B">
        <w:rPr>
          <w:b/>
        </w:rPr>
        <w:t>11</w:t>
      </w:r>
      <w:r w:rsidRPr="0059538B">
        <w:t>(8):e0160641.</w:t>
      </w:r>
    </w:p>
    <w:p w14:paraId="004303E9" w14:textId="77777777" w:rsidR="001B3101" w:rsidRPr="0059538B" w:rsidRDefault="001B3101" w:rsidP="001B3101">
      <w:pPr>
        <w:pStyle w:val="EndNoteBibliography"/>
        <w:spacing w:after="0"/>
      </w:pPr>
    </w:p>
    <w:p w14:paraId="25F9A72F" w14:textId="77777777" w:rsidR="001B3101" w:rsidRDefault="001B3101" w:rsidP="001B3101">
      <w:pPr>
        <w:pStyle w:val="EndNoteBibliography"/>
        <w:spacing w:after="0"/>
      </w:pPr>
      <w:r w:rsidRPr="0059538B">
        <w:t>100.</w:t>
      </w:r>
      <w:r w:rsidRPr="0059538B">
        <w:tab/>
        <w:t xml:space="preserve">Weghofer M, Grote M, Resch Y, Casset A, Kneidinger M, Kopec J, et al. </w:t>
      </w:r>
      <w:r>
        <w:t xml:space="preserve"> </w:t>
      </w:r>
      <w:r w:rsidRPr="0059538B">
        <w:t xml:space="preserve">Identification of Der p 23, a peritrophin-like protein, as a new major </w:t>
      </w:r>
      <w:r w:rsidRPr="00DE33A8">
        <w:rPr>
          <w:i/>
        </w:rPr>
        <w:t>Dermatophagoides pteronyssinus</w:t>
      </w:r>
      <w:r w:rsidRPr="0059538B">
        <w:t xml:space="preserve"> allergen associated with the peritrophic matrix of mite fecal pellets. </w:t>
      </w:r>
      <w:r>
        <w:t xml:space="preserve"> </w:t>
      </w:r>
      <w:r w:rsidRPr="0059538B">
        <w:rPr>
          <w:i/>
        </w:rPr>
        <w:t>J Immunol</w:t>
      </w:r>
      <w:r w:rsidRPr="0059538B">
        <w:t xml:space="preserve"> 2013;</w:t>
      </w:r>
      <w:r w:rsidRPr="0059538B">
        <w:rPr>
          <w:b/>
        </w:rPr>
        <w:t>190</w:t>
      </w:r>
      <w:r w:rsidRPr="0059538B">
        <w:t>:3059-3067.</w:t>
      </w:r>
    </w:p>
    <w:p w14:paraId="758F8FFD" w14:textId="77777777" w:rsidR="001B3101" w:rsidRPr="0059538B" w:rsidRDefault="001B3101" w:rsidP="001B3101">
      <w:pPr>
        <w:pStyle w:val="EndNoteBibliography"/>
        <w:spacing w:after="0"/>
      </w:pPr>
    </w:p>
    <w:p w14:paraId="1F93C3F0" w14:textId="77777777" w:rsidR="001B3101" w:rsidRDefault="001B3101" w:rsidP="001B3101">
      <w:pPr>
        <w:pStyle w:val="EndNoteBibliography"/>
        <w:spacing w:after="0"/>
      </w:pPr>
      <w:r w:rsidRPr="0059538B">
        <w:t>101.</w:t>
      </w:r>
      <w:r w:rsidRPr="0059538B">
        <w:tab/>
        <w:t xml:space="preserve">Mueller GA, Randall TA, Glesner J, Pedersen LC, Perera L, Edwards LL, et al. </w:t>
      </w:r>
      <w:r>
        <w:t xml:space="preserve"> </w:t>
      </w:r>
      <w:r w:rsidRPr="0059538B">
        <w:t xml:space="preserve">Serological, genomic and structural analyses of the major mite allergen Der p 23. </w:t>
      </w:r>
      <w:r>
        <w:t xml:space="preserve"> </w:t>
      </w:r>
      <w:r w:rsidRPr="0059538B">
        <w:rPr>
          <w:i/>
        </w:rPr>
        <w:t>Clin Exp Allergy</w:t>
      </w:r>
      <w:r w:rsidRPr="0059538B">
        <w:t xml:space="preserve"> 2016;</w:t>
      </w:r>
      <w:r w:rsidRPr="0059538B">
        <w:rPr>
          <w:b/>
        </w:rPr>
        <w:t>46</w:t>
      </w:r>
      <w:r w:rsidRPr="0059538B">
        <w:t>:365-376.</w:t>
      </w:r>
    </w:p>
    <w:p w14:paraId="02D09EBD" w14:textId="77777777" w:rsidR="001B3101" w:rsidRPr="0059538B" w:rsidRDefault="001B3101" w:rsidP="001B3101">
      <w:pPr>
        <w:pStyle w:val="EndNoteBibliography"/>
        <w:spacing w:after="0"/>
      </w:pPr>
    </w:p>
    <w:p w14:paraId="18667641" w14:textId="77777777" w:rsidR="001B3101" w:rsidRDefault="001B3101" w:rsidP="001B3101">
      <w:pPr>
        <w:pStyle w:val="EndNoteBibliography"/>
        <w:spacing w:after="0"/>
      </w:pPr>
      <w:r w:rsidRPr="0059538B">
        <w:t>102.</w:t>
      </w:r>
      <w:r w:rsidRPr="0059538B">
        <w:tab/>
        <w:t xml:space="preserve">Soh WT, Le Mignon M, Suratannon N, Satitsuksanoa P, Chatchatee P, Wongpiyaboron J, et al. </w:t>
      </w:r>
      <w:r>
        <w:t xml:space="preserve"> </w:t>
      </w:r>
      <w:r w:rsidRPr="0059538B">
        <w:t xml:space="preserve">The </w:t>
      </w:r>
      <w:r>
        <w:t>h</w:t>
      </w:r>
      <w:r w:rsidRPr="0059538B">
        <w:t xml:space="preserve">ouse </w:t>
      </w:r>
      <w:r>
        <w:t>d</w:t>
      </w:r>
      <w:r w:rsidRPr="0059538B">
        <w:t xml:space="preserve">ust </w:t>
      </w:r>
      <w:r>
        <w:t>m</w:t>
      </w:r>
      <w:r w:rsidRPr="0059538B">
        <w:t xml:space="preserve">ite </w:t>
      </w:r>
      <w:r>
        <w:t>m</w:t>
      </w:r>
      <w:r w:rsidRPr="0059538B">
        <w:t xml:space="preserve">ajor </w:t>
      </w:r>
      <w:r>
        <w:t>a</w:t>
      </w:r>
      <w:r w:rsidRPr="0059538B">
        <w:t xml:space="preserve">llergen Der p 23 </w:t>
      </w:r>
      <w:r>
        <w:t>d</w:t>
      </w:r>
      <w:r w:rsidRPr="0059538B">
        <w:t>isplays O-</w:t>
      </w:r>
      <w:r>
        <w:t>g</w:t>
      </w:r>
      <w:r w:rsidRPr="0059538B">
        <w:t>lycan-</w:t>
      </w:r>
      <w:r>
        <w:t>i</w:t>
      </w:r>
      <w:r w:rsidRPr="0059538B">
        <w:t xml:space="preserve">ndependent IgE </w:t>
      </w:r>
      <w:r>
        <w:t>r</w:t>
      </w:r>
      <w:r w:rsidRPr="0059538B">
        <w:t xml:space="preserve">eactivities but </w:t>
      </w:r>
      <w:r>
        <w:t>n</w:t>
      </w:r>
      <w:r w:rsidRPr="0059538B">
        <w:t xml:space="preserve">o </w:t>
      </w:r>
      <w:r>
        <w:t>c</w:t>
      </w:r>
      <w:r w:rsidRPr="0059538B">
        <w:t>hitin-</w:t>
      </w:r>
      <w:r>
        <w:t>b</w:t>
      </w:r>
      <w:r w:rsidRPr="0059538B">
        <w:t xml:space="preserve">inding </w:t>
      </w:r>
      <w:r>
        <w:t>a</w:t>
      </w:r>
      <w:r w:rsidRPr="0059538B">
        <w:t xml:space="preserve">ctivity. </w:t>
      </w:r>
      <w:r>
        <w:t xml:space="preserve"> </w:t>
      </w:r>
      <w:r w:rsidRPr="0059538B">
        <w:rPr>
          <w:i/>
        </w:rPr>
        <w:t>Int Arch Allergy Immunol</w:t>
      </w:r>
      <w:r w:rsidRPr="0059538B">
        <w:t xml:space="preserve"> 2015;</w:t>
      </w:r>
      <w:r w:rsidRPr="0059538B">
        <w:rPr>
          <w:b/>
        </w:rPr>
        <w:t>168</w:t>
      </w:r>
      <w:r w:rsidRPr="0059538B">
        <w:t>:150-160.</w:t>
      </w:r>
    </w:p>
    <w:p w14:paraId="2DD35AEE" w14:textId="77777777" w:rsidR="001B3101" w:rsidRPr="0059538B" w:rsidRDefault="001B3101" w:rsidP="001B3101">
      <w:pPr>
        <w:pStyle w:val="EndNoteBibliography"/>
        <w:spacing w:after="0"/>
      </w:pPr>
    </w:p>
    <w:p w14:paraId="20543999" w14:textId="77777777" w:rsidR="001B3101" w:rsidRDefault="001B3101" w:rsidP="001B3101">
      <w:pPr>
        <w:pStyle w:val="EndNoteBibliography"/>
        <w:spacing w:after="0"/>
      </w:pPr>
      <w:r w:rsidRPr="0059538B">
        <w:t>103.</w:t>
      </w:r>
      <w:r w:rsidRPr="0059538B">
        <w:tab/>
        <w:t>Zakzuk J, Benedetti I, Fernandez-Caldas E, Caraballo L.</w:t>
      </w:r>
      <w:r>
        <w:t xml:space="preserve"> </w:t>
      </w:r>
      <w:r w:rsidRPr="0059538B">
        <w:t xml:space="preserve"> The influence of chitin on the immune response to the house dust mite allergen Blo T 12. </w:t>
      </w:r>
      <w:r w:rsidRPr="0059538B">
        <w:rPr>
          <w:i/>
        </w:rPr>
        <w:t>Int Arch Allergy Immunol</w:t>
      </w:r>
      <w:r w:rsidRPr="0059538B">
        <w:t xml:space="preserve"> 2014;</w:t>
      </w:r>
      <w:r w:rsidRPr="0059538B">
        <w:rPr>
          <w:b/>
        </w:rPr>
        <w:t>163</w:t>
      </w:r>
      <w:r w:rsidRPr="0059538B">
        <w:t>:119-129.</w:t>
      </w:r>
    </w:p>
    <w:p w14:paraId="5A3273F4" w14:textId="77777777" w:rsidR="001B3101" w:rsidRPr="0059538B" w:rsidRDefault="001B3101" w:rsidP="001B3101">
      <w:pPr>
        <w:pStyle w:val="EndNoteBibliography"/>
        <w:spacing w:after="0"/>
      </w:pPr>
    </w:p>
    <w:p w14:paraId="5C973B85" w14:textId="77777777" w:rsidR="001B3101" w:rsidRDefault="001B3101" w:rsidP="001B3101">
      <w:pPr>
        <w:pStyle w:val="EndNoteBibliography"/>
        <w:spacing w:after="0"/>
      </w:pPr>
      <w:r w:rsidRPr="0059538B">
        <w:t>104.</w:t>
      </w:r>
      <w:r w:rsidRPr="0059538B">
        <w:tab/>
        <w:t>Douwes J.</w:t>
      </w:r>
      <w:r>
        <w:t xml:space="preserve"> </w:t>
      </w:r>
      <w:r w:rsidRPr="0059538B">
        <w:t xml:space="preserve"> (1--&gt;3)-Beta-D-glucans and respiratory health: a review of the scientific evidence. </w:t>
      </w:r>
      <w:r w:rsidRPr="0059538B">
        <w:rPr>
          <w:i/>
        </w:rPr>
        <w:t>Indoor Air</w:t>
      </w:r>
      <w:r w:rsidRPr="0059538B">
        <w:t xml:space="preserve"> 2005;</w:t>
      </w:r>
      <w:r w:rsidRPr="0059538B">
        <w:rPr>
          <w:b/>
        </w:rPr>
        <w:t>15</w:t>
      </w:r>
      <w:r w:rsidRPr="0059538B">
        <w:t>:160-169.</w:t>
      </w:r>
    </w:p>
    <w:p w14:paraId="30D33C07" w14:textId="77777777" w:rsidR="001B3101" w:rsidRPr="0059538B" w:rsidRDefault="001B3101" w:rsidP="001B3101">
      <w:pPr>
        <w:pStyle w:val="EndNoteBibliography"/>
        <w:spacing w:after="0"/>
      </w:pPr>
    </w:p>
    <w:p w14:paraId="32B2A2CC" w14:textId="77777777" w:rsidR="001B3101" w:rsidRDefault="001B3101" w:rsidP="001B3101">
      <w:pPr>
        <w:pStyle w:val="EndNoteBibliography"/>
        <w:spacing w:after="0"/>
      </w:pPr>
      <w:r w:rsidRPr="0059538B">
        <w:t>105.</w:t>
      </w:r>
      <w:r w:rsidRPr="0059538B">
        <w:tab/>
        <w:t>Hadebe S, Kirstein F, Fierens K, Redelinghuys P, Murray GI, Williams DL, et al.</w:t>
      </w:r>
      <w:r>
        <w:t xml:space="preserve"> </w:t>
      </w:r>
      <w:r w:rsidRPr="0059538B">
        <w:t xml:space="preserve"> </w:t>
      </w:r>
      <w:r>
        <w:t>β</w:t>
      </w:r>
      <w:r w:rsidRPr="0059538B">
        <w:t xml:space="preserve">-Glucan exacerbates allergic airway responses to house dust mite allergen. </w:t>
      </w:r>
      <w:r>
        <w:t xml:space="preserve"> </w:t>
      </w:r>
      <w:r w:rsidRPr="0059538B">
        <w:rPr>
          <w:i/>
        </w:rPr>
        <w:t>Respir Res</w:t>
      </w:r>
      <w:r w:rsidRPr="0059538B">
        <w:t xml:space="preserve"> 2016;</w:t>
      </w:r>
      <w:r w:rsidRPr="0059538B">
        <w:rPr>
          <w:b/>
        </w:rPr>
        <w:t>17</w:t>
      </w:r>
      <w:r w:rsidRPr="0059538B">
        <w:t>:35.</w:t>
      </w:r>
    </w:p>
    <w:p w14:paraId="0A1C462D" w14:textId="77777777" w:rsidR="001B3101" w:rsidRPr="0059538B" w:rsidRDefault="001B3101" w:rsidP="001B3101">
      <w:pPr>
        <w:pStyle w:val="EndNoteBibliography"/>
        <w:spacing w:after="0"/>
      </w:pPr>
    </w:p>
    <w:p w14:paraId="79BCEC8F" w14:textId="77777777" w:rsidR="001B3101" w:rsidRDefault="001B3101" w:rsidP="001B3101">
      <w:pPr>
        <w:pStyle w:val="EndNoteBibliography"/>
        <w:spacing w:after="0"/>
      </w:pPr>
      <w:r w:rsidRPr="0059538B">
        <w:t>106.</w:t>
      </w:r>
      <w:r w:rsidRPr="0059538B">
        <w:tab/>
        <w:t xml:space="preserve">Ito T, Hirose K, Norimoto A, Tamachi T, Yokota M, Saku A, et al. </w:t>
      </w:r>
      <w:r>
        <w:t xml:space="preserve"> </w:t>
      </w:r>
      <w:r w:rsidRPr="0059538B">
        <w:t xml:space="preserve">Dectin-1 </w:t>
      </w:r>
      <w:r>
        <w:t>p</w:t>
      </w:r>
      <w:r w:rsidRPr="0059538B">
        <w:t xml:space="preserve">lays an </w:t>
      </w:r>
      <w:r>
        <w:t>i</w:t>
      </w:r>
      <w:r w:rsidRPr="0059538B">
        <w:t xml:space="preserve">mportant </w:t>
      </w:r>
      <w:r>
        <w:t>r</w:t>
      </w:r>
      <w:r w:rsidRPr="0059538B">
        <w:t xml:space="preserve">ole in </w:t>
      </w:r>
      <w:r>
        <w:t>h</w:t>
      </w:r>
      <w:r w:rsidRPr="0059538B">
        <w:t xml:space="preserve">ouse </w:t>
      </w:r>
      <w:r>
        <w:t>d</w:t>
      </w:r>
      <w:r w:rsidRPr="0059538B">
        <w:t xml:space="preserve">ust </w:t>
      </w:r>
      <w:r>
        <w:t>m</w:t>
      </w:r>
      <w:r w:rsidRPr="0059538B">
        <w:t>ite-</w:t>
      </w:r>
      <w:r>
        <w:t>i</w:t>
      </w:r>
      <w:r w:rsidRPr="0059538B">
        <w:t xml:space="preserve">nduced </w:t>
      </w:r>
      <w:r>
        <w:t>a</w:t>
      </w:r>
      <w:r w:rsidRPr="0059538B">
        <w:t xml:space="preserve">llergic </w:t>
      </w:r>
      <w:r>
        <w:t>a</w:t>
      </w:r>
      <w:r w:rsidRPr="0059538B">
        <w:t>irway</w:t>
      </w:r>
      <w:r>
        <w:t xml:space="preserve"> i</w:t>
      </w:r>
      <w:r w:rsidRPr="0059538B">
        <w:t xml:space="preserve">nflammation through the </w:t>
      </w:r>
      <w:r>
        <w:t>a</w:t>
      </w:r>
      <w:r w:rsidRPr="0059538B">
        <w:t>Activation of CD11b</w:t>
      </w:r>
      <w:r w:rsidRPr="00DE33A8">
        <w:rPr>
          <w:vertAlign w:val="superscript"/>
        </w:rPr>
        <w:t>+</w:t>
      </w:r>
      <w:r w:rsidRPr="0059538B">
        <w:t xml:space="preserve"> </w:t>
      </w:r>
      <w:r>
        <w:t>d</w:t>
      </w:r>
      <w:r w:rsidRPr="0059538B">
        <w:t xml:space="preserve">endritic </w:t>
      </w:r>
      <w:r>
        <w:t>c</w:t>
      </w:r>
      <w:r w:rsidRPr="0059538B">
        <w:t>ells.</w:t>
      </w:r>
      <w:r>
        <w:t xml:space="preserve"> </w:t>
      </w:r>
      <w:r w:rsidRPr="0059538B">
        <w:t xml:space="preserve"> </w:t>
      </w:r>
      <w:r w:rsidRPr="0059538B">
        <w:rPr>
          <w:i/>
        </w:rPr>
        <w:t>J Immunol</w:t>
      </w:r>
      <w:r w:rsidRPr="0059538B">
        <w:t xml:space="preserve"> 2017;</w:t>
      </w:r>
      <w:r w:rsidRPr="0059538B">
        <w:rPr>
          <w:b/>
        </w:rPr>
        <w:t>198</w:t>
      </w:r>
      <w:r w:rsidRPr="0059538B">
        <w:t>:61-70.</w:t>
      </w:r>
    </w:p>
    <w:p w14:paraId="5FCC1D56" w14:textId="77777777" w:rsidR="001B3101" w:rsidRPr="0059538B" w:rsidRDefault="001B3101" w:rsidP="001B3101">
      <w:pPr>
        <w:pStyle w:val="EndNoteBibliography"/>
        <w:spacing w:after="0"/>
      </w:pPr>
    </w:p>
    <w:p w14:paraId="348E61F5" w14:textId="77777777" w:rsidR="001B3101" w:rsidRDefault="001B3101" w:rsidP="001B3101">
      <w:pPr>
        <w:pStyle w:val="EndNoteBibliography"/>
        <w:spacing w:after="0"/>
      </w:pPr>
      <w:r w:rsidRPr="0059538B">
        <w:t>107.</w:t>
      </w:r>
      <w:r w:rsidRPr="0059538B">
        <w:tab/>
        <w:t>Zhang Z, Biagini Myers JM, Brandt EB, Ryan PH, Lindsey M, Mintz-Cole RA, et al.</w:t>
      </w:r>
      <w:r>
        <w:t xml:space="preserve"> </w:t>
      </w:r>
      <w:r w:rsidRPr="0059538B">
        <w:t xml:space="preserve"> </w:t>
      </w:r>
      <w:r>
        <w:t>β</w:t>
      </w:r>
      <w:r w:rsidRPr="0059538B">
        <w:t>-Glucan exacerbates allergic asthma independent of fungal sensitization and promotes steroid-resistant TH2/TH17 responses.</w:t>
      </w:r>
      <w:r>
        <w:t xml:space="preserve"> </w:t>
      </w:r>
      <w:r w:rsidRPr="0059538B">
        <w:t xml:space="preserve"> </w:t>
      </w:r>
      <w:r w:rsidRPr="0059538B">
        <w:rPr>
          <w:i/>
        </w:rPr>
        <w:t>J Allergy Clin Immunol</w:t>
      </w:r>
      <w:r w:rsidRPr="0059538B">
        <w:t xml:space="preserve"> 2017;</w:t>
      </w:r>
      <w:r w:rsidRPr="0059538B">
        <w:rPr>
          <w:b/>
        </w:rPr>
        <w:t>139</w:t>
      </w:r>
      <w:r w:rsidRPr="0059538B">
        <w:t>:54-65 e58.</w:t>
      </w:r>
    </w:p>
    <w:p w14:paraId="5550B531" w14:textId="77777777" w:rsidR="001B3101" w:rsidRPr="0059538B" w:rsidRDefault="001B3101" w:rsidP="001B3101">
      <w:pPr>
        <w:pStyle w:val="EndNoteBibliography"/>
        <w:spacing w:after="0"/>
      </w:pPr>
    </w:p>
    <w:p w14:paraId="1443F3B1" w14:textId="77777777" w:rsidR="001B3101" w:rsidRDefault="001B3101" w:rsidP="001B3101">
      <w:pPr>
        <w:pStyle w:val="EndNoteBibliography"/>
        <w:spacing w:after="0"/>
      </w:pPr>
      <w:r w:rsidRPr="0059538B">
        <w:lastRenderedPageBreak/>
        <w:t>108.</w:t>
      </w:r>
      <w:r w:rsidRPr="0059538B">
        <w:tab/>
        <w:t xml:space="preserve">Gour N, Lajoie S, Smole U, White M, Hu D, Goddard P, et al. </w:t>
      </w:r>
      <w:r>
        <w:t xml:space="preserve"> </w:t>
      </w:r>
      <w:r w:rsidRPr="0059538B">
        <w:t>Dysregulated invertebrate tropomyosin-dectin-1 interaction confers susceptibility to allergic diseases.</w:t>
      </w:r>
      <w:r>
        <w:t xml:space="preserve"> </w:t>
      </w:r>
      <w:r w:rsidRPr="0059538B">
        <w:t xml:space="preserve"> </w:t>
      </w:r>
      <w:r w:rsidRPr="0059538B">
        <w:rPr>
          <w:i/>
        </w:rPr>
        <w:t>Sci Immunol</w:t>
      </w:r>
      <w:r w:rsidRPr="0059538B">
        <w:t xml:space="preserve"> 2018;</w:t>
      </w:r>
      <w:r w:rsidRPr="0059538B">
        <w:rPr>
          <w:b/>
        </w:rPr>
        <w:t>3</w:t>
      </w:r>
      <w:r w:rsidRPr="0059538B">
        <w:t>(20).</w:t>
      </w:r>
      <w:r>
        <w:t xml:space="preserve"> </w:t>
      </w:r>
      <w:r w:rsidRPr="003A0648">
        <w:rPr>
          <w:rFonts w:asciiTheme="minorHAnsi" w:hAnsiTheme="minorHAnsi" w:cs="Segoe UI"/>
        </w:rPr>
        <w:t>doi: 10.1126/sciimmunol.aam9841</w:t>
      </w:r>
      <w:r>
        <w:rPr>
          <w:rFonts w:asciiTheme="minorHAnsi" w:hAnsiTheme="minorHAnsi" w:cs="Segoe UI"/>
        </w:rPr>
        <w:t>.</w:t>
      </w:r>
    </w:p>
    <w:p w14:paraId="0DE88D71" w14:textId="77777777" w:rsidR="001B3101" w:rsidRPr="0059538B" w:rsidRDefault="001B3101" w:rsidP="001B3101">
      <w:pPr>
        <w:pStyle w:val="EndNoteBibliography"/>
        <w:spacing w:after="0"/>
      </w:pPr>
    </w:p>
    <w:p w14:paraId="2D86EE1C" w14:textId="77777777" w:rsidR="001B3101" w:rsidRDefault="001B3101" w:rsidP="001B3101">
      <w:pPr>
        <w:pStyle w:val="EndNoteBibliography"/>
        <w:spacing w:after="0"/>
      </w:pPr>
      <w:r w:rsidRPr="0059538B">
        <w:t>109.</w:t>
      </w:r>
      <w:r w:rsidRPr="0059538B">
        <w:tab/>
        <w:t xml:space="preserve">Allen IC, Jania CM, Wilson JE, Tekeppe EM, Hua X, Brickey WJ, et al. </w:t>
      </w:r>
      <w:r>
        <w:t xml:space="preserve"> </w:t>
      </w:r>
      <w:r w:rsidRPr="0059538B">
        <w:t xml:space="preserve">Analysis of NLRP3 in the development of allergic airway disease in mice. </w:t>
      </w:r>
      <w:r w:rsidRPr="0059538B">
        <w:rPr>
          <w:i/>
        </w:rPr>
        <w:t>J Immunol</w:t>
      </w:r>
      <w:r w:rsidRPr="0059538B">
        <w:t xml:space="preserve"> 2012;</w:t>
      </w:r>
      <w:r w:rsidRPr="0059538B">
        <w:rPr>
          <w:b/>
        </w:rPr>
        <w:t>188</w:t>
      </w:r>
      <w:r w:rsidRPr="0059538B">
        <w:t>:2884-2893.</w:t>
      </w:r>
    </w:p>
    <w:p w14:paraId="2C697BA5" w14:textId="77777777" w:rsidR="001B3101" w:rsidRPr="0059538B" w:rsidRDefault="001B3101" w:rsidP="001B3101">
      <w:pPr>
        <w:pStyle w:val="EndNoteBibliography"/>
        <w:spacing w:after="0"/>
      </w:pPr>
    </w:p>
    <w:p w14:paraId="65B929C1" w14:textId="77777777" w:rsidR="001B3101" w:rsidRDefault="001B3101" w:rsidP="001B3101">
      <w:pPr>
        <w:pStyle w:val="EndNoteBibliography"/>
        <w:spacing w:after="0"/>
      </w:pPr>
      <w:r w:rsidRPr="0059538B">
        <w:t>110.</w:t>
      </w:r>
      <w:r w:rsidRPr="0059538B">
        <w:tab/>
        <w:t xml:space="preserve">Kool M, Willart MA, van Nimwegen M, Bergen I, Pouliot P, Virchow JC, et al. </w:t>
      </w:r>
      <w:r>
        <w:t xml:space="preserve"> </w:t>
      </w:r>
      <w:r w:rsidRPr="0059538B">
        <w:t xml:space="preserve">An unexpected role for uric acid as an inducer of T helper 2 cell immunity to inhaled antigens and inflammatory mediator of allergic asthma. </w:t>
      </w:r>
      <w:r>
        <w:t xml:space="preserve"> </w:t>
      </w:r>
      <w:r w:rsidRPr="0059538B">
        <w:rPr>
          <w:i/>
        </w:rPr>
        <w:t>Immunity</w:t>
      </w:r>
      <w:r w:rsidRPr="0059538B">
        <w:t xml:space="preserve"> 2011;</w:t>
      </w:r>
      <w:r w:rsidRPr="0059538B">
        <w:rPr>
          <w:b/>
        </w:rPr>
        <w:t>34</w:t>
      </w:r>
      <w:r w:rsidRPr="0059538B">
        <w:t>:527-540.</w:t>
      </w:r>
    </w:p>
    <w:p w14:paraId="0B83AF87" w14:textId="77777777" w:rsidR="001B3101" w:rsidRPr="0059538B" w:rsidRDefault="001B3101" w:rsidP="001B3101">
      <w:pPr>
        <w:pStyle w:val="EndNoteBibliography"/>
        <w:spacing w:after="0"/>
      </w:pPr>
    </w:p>
    <w:p w14:paraId="55F17C6C" w14:textId="77777777" w:rsidR="001B3101" w:rsidRDefault="001B3101" w:rsidP="001B3101">
      <w:pPr>
        <w:pStyle w:val="EndNoteBibliography"/>
        <w:spacing w:after="0"/>
      </w:pPr>
      <w:r w:rsidRPr="0059538B">
        <w:t>111.</w:t>
      </w:r>
      <w:r w:rsidRPr="0059538B">
        <w:tab/>
        <w:t xml:space="preserve">Madouri F, Guillou N, Fauconnier L, Marchiol T, Rouxel N, Chenuet P, et al. </w:t>
      </w:r>
      <w:r>
        <w:t xml:space="preserve"> </w:t>
      </w:r>
      <w:r w:rsidRPr="0059538B">
        <w:t xml:space="preserve">Caspase-1 activation by NLRP3 inflammasome dampens IL-33-dependent house dust mite-induced allergic lung inflammation. </w:t>
      </w:r>
      <w:r>
        <w:t xml:space="preserve"> </w:t>
      </w:r>
      <w:r w:rsidRPr="0059538B">
        <w:rPr>
          <w:i/>
        </w:rPr>
        <w:t>J Mol Cell Biol</w:t>
      </w:r>
      <w:r w:rsidRPr="0059538B">
        <w:t xml:space="preserve"> 2015;</w:t>
      </w:r>
      <w:r w:rsidRPr="0059538B">
        <w:rPr>
          <w:b/>
        </w:rPr>
        <w:t>7</w:t>
      </w:r>
      <w:r w:rsidRPr="0059538B">
        <w:t>:351-365.</w:t>
      </w:r>
    </w:p>
    <w:p w14:paraId="2C3F25C9" w14:textId="77777777" w:rsidR="001B3101" w:rsidRPr="0059538B" w:rsidRDefault="001B3101" w:rsidP="001B3101">
      <w:pPr>
        <w:pStyle w:val="EndNoteBibliography"/>
        <w:spacing w:after="0"/>
      </w:pPr>
    </w:p>
    <w:p w14:paraId="0D994EBD" w14:textId="77777777" w:rsidR="001B3101" w:rsidRDefault="001B3101" w:rsidP="001B3101">
      <w:pPr>
        <w:pStyle w:val="EndNoteBibliography"/>
        <w:spacing w:after="0"/>
      </w:pPr>
      <w:r w:rsidRPr="0059538B">
        <w:t>112.</w:t>
      </w:r>
      <w:r w:rsidRPr="0059538B">
        <w:tab/>
        <w:t xml:space="preserve">Primiano MJ, Lefker BA, Bowman MR, Bree AG, Hubeau C, Bonin PD, et al. </w:t>
      </w:r>
      <w:r>
        <w:t xml:space="preserve"> </w:t>
      </w:r>
      <w:r w:rsidRPr="0059538B">
        <w:t xml:space="preserve">Efficacy and </w:t>
      </w:r>
      <w:r>
        <w:t>p</w:t>
      </w:r>
      <w:r w:rsidRPr="0059538B">
        <w:t xml:space="preserve">harmacology of the NLRP3 </w:t>
      </w:r>
      <w:r>
        <w:t>i</w:t>
      </w:r>
      <w:r w:rsidRPr="0059538B">
        <w:t xml:space="preserve">nflammasome </w:t>
      </w:r>
      <w:r>
        <w:t>i</w:t>
      </w:r>
      <w:r w:rsidRPr="0059538B">
        <w:t xml:space="preserve">nhibitor CP-456,773 (CRID3) in </w:t>
      </w:r>
      <w:r>
        <w:t>m</w:t>
      </w:r>
      <w:r w:rsidRPr="0059538B">
        <w:t xml:space="preserve">urine </w:t>
      </w:r>
      <w:r>
        <w:t>m</w:t>
      </w:r>
      <w:r w:rsidRPr="0059538B">
        <w:t xml:space="preserve">odels of </w:t>
      </w:r>
      <w:r>
        <w:t>d</w:t>
      </w:r>
      <w:r w:rsidRPr="0059538B">
        <w:t xml:space="preserve">ermal and </w:t>
      </w:r>
      <w:r>
        <w:t>p</w:t>
      </w:r>
      <w:r w:rsidRPr="0059538B">
        <w:t xml:space="preserve">ulmonary </w:t>
      </w:r>
      <w:r>
        <w:t>i</w:t>
      </w:r>
      <w:r w:rsidRPr="0059538B">
        <w:t xml:space="preserve">nflammation. </w:t>
      </w:r>
      <w:r>
        <w:t xml:space="preserve"> </w:t>
      </w:r>
      <w:r w:rsidRPr="0059538B">
        <w:rPr>
          <w:i/>
        </w:rPr>
        <w:t>J Immunol</w:t>
      </w:r>
      <w:r w:rsidRPr="0059538B">
        <w:t xml:space="preserve"> 2016;</w:t>
      </w:r>
      <w:r w:rsidRPr="0059538B">
        <w:rPr>
          <w:b/>
        </w:rPr>
        <w:t>197</w:t>
      </w:r>
      <w:r w:rsidRPr="0059538B">
        <w:t>:2421-2433.</w:t>
      </w:r>
    </w:p>
    <w:p w14:paraId="4D6E5D69" w14:textId="77777777" w:rsidR="001B3101" w:rsidRPr="0059538B" w:rsidRDefault="001B3101" w:rsidP="001B3101">
      <w:pPr>
        <w:pStyle w:val="EndNoteBibliography"/>
        <w:spacing w:after="0"/>
      </w:pPr>
    </w:p>
    <w:p w14:paraId="1E025A31" w14:textId="77777777" w:rsidR="001B3101" w:rsidRDefault="001B3101" w:rsidP="001B3101">
      <w:pPr>
        <w:autoSpaceDE w:val="0"/>
        <w:autoSpaceDN w:val="0"/>
        <w:adjustRightInd w:val="0"/>
        <w:spacing w:after="0" w:line="240" w:lineRule="auto"/>
        <w:rPr>
          <w:rFonts w:ascii="Segoe UI" w:hAnsi="Segoe UI" w:cs="Segoe UI"/>
          <w:sz w:val="18"/>
          <w:szCs w:val="18"/>
        </w:rPr>
      </w:pPr>
      <w:r w:rsidRPr="0059538B">
        <w:t>113.</w:t>
      </w:r>
      <w:r w:rsidRPr="0059538B">
        <w:tab/>
      </w:r>
      <w:proofErr w:type="spellStart"/>
      <w:r w:rsidRPr="0059538B">
        <w:t>Gombault</w:t>
      </w:r>
      <w:proofErr w:type="spellEnd"/>
      <w:r w:rsidRPr="0059538B">
        <w:t xml:space="preserve"> A, Baron L, </w:t>
      </w:r>
      <w:proofErr w:type="spellStart"/>
      <w:r w:rsidRPr="0059538B">
        <w:t>Couillin</w:t>
      </w:r>
      <w:proofErr w:type="spellEnd"/>
      <w:r w:rsidRPr="0059538B">
        <w:t xml:space="preserve"> I. </w:t>
      </w:r>
      <w:r>
        <w:t xml:space="preserve"> </w:t>
      </w:r>
      <w:r w:rsidRPr="0059538B">
        <w:t xml:space="preserve">ATP release and purinergic </w:t>
      </w:r>
      <w:proofErr w:type="spellStart"/>
      <w:r w:rsidRPr="0059538B">
        <w:t>signaling</w:t>
      </w:r>
      <w:proofErr w:type="spellEnd"/>
      <w:r w:rsidRPr="0059538B">
        <w:t xml:space="preserve"> in NLRP3 </w:t>
      </w:r>
      <w:proofErr w:type="spellStart"/>
      <w:r w:rsidRPr="0059538B">
        <w:t>inflammasome</w:t>
      </w:r>
      <w:proofErr w:type="spellEnd"/>
      <w:r w:rsidRPr="0059538B">
        <w:t xml:space="preserve"> activation. </w:t>
      </w:r>
      <w:r>
        <w:t xml:space="preserve"> </w:t>
      </w:r>
      <w:r w:rsidRPr="0059538B">
        <w:rPr>
          <w:i/>
        </w:rPr>
        <w:t xml:space="preserve">Front </w:t>
      </w:r>
      <w:proofErr w:type="spellStart"/>
      <w:r w:rsidRPr="0059538B">
        <w:rPr>
          <w:i/>
        </w:rPr>
        <w:t>Immunol</w:t>
      </w:r>
      <w:proofErr w:type="spellEnd"/>
      <w:r w:rsidRPr="0059538B">
        <w:t xml:space="preserve"> 2012</w:t>
      </w:r>
      <w:proofErr w:type="gramStart"/>
      <w:r w:rsidRPr="0059538B">
        <w:t>;</w:t>
      </w:r>
      <w:r w:rsidRPr="0059538B">
        <w:rPr>
          <w:b/>
        </w:rPr>
        <w:t>3</w:t>
      </w:r>
      <w:r w:rsidRPr="0059538B">
        <w:t>:414</w:t>
      </w:r>
      <w:proofErr w:type="gramEnd"/>
      <w:r w:rsidRPr="0059538B">
        <w:t>.</w:t>
      </w:r>
      <w:r>
        <w:t xml:space="preserve">  </w:t>
      </w:r>
      <w:r w:rsidRPr="00926B57">
        <w:rPr>
          <w:rFonts w:cs="Segoe UI"/>
        </w:rPr>
        <w:t>10.3389/fimmu.2012.00414</w:t>
      </w:r>
      <w:r>
        <w:rPr>
          <w:rFonts w:cs="Segoe UI"/>
        </w:rPr>
        <w:t>.</w:t>
      </w:r>
    </w:p>
    <w:p w14:paraId="5B4AC37F" w14:textId="77777777" w:rsidR="001B3101" w:rsidRPr="0059538B" w:rsidRDefault="001B3101" w:rsidP="001B3101">
      <w:pPr>
        <w:pStyle w:val="EndNoteBibliography"/>
        <w:spacing w:after="0"/>
      </w:pPr>
    </w:p>
    <w:p w14:paraId="5E3AB3BB" w14:textId="77777777" w:rsidR="001B3101" w:rsidRDefault="001B3101" w:rsidP="001B3101">
      <w:pPr>
        <w:pStyle w:val="EndNoteBibliography"/>
        <w:spacing w:after="0"/>
      </w:pPr>
      <w:r w:rsidRPr="0059538B">
        <w:t>114.</w:t>
      </w:r>
      <w:r w:rsidRPr="0059538B">
        <w:tab/>
        <w:t xml:space="preserve">Chen J, Zhang J, Tachie-Menson T, Shukla N, Garrod DR, Robinson C. </w:t>
      </w:r>
      <w:r>
        <w:t xml:space="preserve"> </w:t>
      </w:r>
      <w:r w:rsidRPr="0059538B">
        <w:t xml:space="preserve">Allergen-dependent oxidant formation requires purinoceptor activation of ADAM 10 and prothrombin. </w:t>
      </w:r>
      <w:r>
        <w:t xml:space="preserve"> </w:t>
      </w:r>
      <w:r w:rsidRPr="0059538B">
        <w:rPr>
          <w:i/>
        </w:rPr>
        <w:t>J Allergy Clin Immunol</w:t>
      </w:r>
      <w:r w:rsidRPr="0059538B">
        <w:t xml:space="preserve"> 2017;</w:t>
      </w:r>
      <w:r w:rsidRPr="0059538B">
        <w:rPr>
          <w:b/>
        </w:rPr>
        <w:t>139</w:t>
      </w:r>
      <w:r w:rsidRPr="0059538B">
        <w:t>:2023-2026 e2029.</w:t>
      </w:r>
    </w:p>
    <w:p w14:paraId="0D0DE98C" w14:textId="77777777" w:rsidR="001B3101" w:rsidRPr="0059538B" w:rsidRDefault="001B3101" w:rsidP="001B3101">
      <w:pPr>
        <w:pStyle w:val="EndNoteBibliography"/>
        <w:spacing w:after="0"/>
      </w:pPr>
    </w:p>
    <w:p w14:paraId="69C566D0" w14:textId="77777777" w:rsidR="001B3101" w:rsidRDefault="001B3101" w:rsidP="001B3101">
      <w:pPr>
        <w:pStyle w:val="EndNoteBibliography"/>
        <w:spacing w:after="0"/>
      </w:pPr>
      <w:r w:rsidRPr="0059538B">
        <w:t>115.</w:t>
      </w:r>
      <w:r w:rsidRPr="0059538B">
        <w:tab/>
        <w:t xml:space="preserve">Idzko M, Hammad H, van Nimwegen M, Kool M, Willart MA, Muskens F, et al. </w:t>
      </w:r>
      <w:r>
        <w:t xml:space="preserve"> </w:t>
      </w:r>
      <w:r w:rsidRPr="0059538B">
        <w:t>Extracellular ATP triggers and maintains asthmatic airway inflammation by activating dendritic cells.</w:t>
      </w:r>
      <w:r>
        <w:t xml:space="preserve"> </w:t>
      </w:r>
      <w:r w:rsidRPr="0059538B">
        <w:t xml:space="preserve"> </w:t>
      </w:r>
      <w:r w:rsidRPr="0059538B">
        <w:rPr>
          <w:i/>
        </w:rPr>
        <w:t>Nat</w:t>
      </w:r>
      <w:r>
        <w:rPr>
          <w:i/>
        </w:rPr>
        <w:t>ure</w:t>
      </w:r>
      <w:r w:rsidRPr="0059538B">
        <w:rPr>
          <w:i/>
        </w:rPr>
        <w:t xml:space="preserve"> Med</w:t>
      </w:r>
      <w:r w:rsidRPr="0059538B">
        <w:t xml:space="preserve"> 2007;</w:t>
      </w:r>
      <w:r w:rsidRPr="0059538B">
        <w:rPr>
          <w:b/>
        </w:rPr>
        <w:t>13</w:t>
      </w:r>
      <w:r w:rsidRPr="0059538B">
        <w:t>:913-919.</w:t>
      </w:r>
    </w:p>
    <w:p w14:paraId="55063A4A" w14:textId="77777777" w:rsidR="001B3101" w:rsidRPr="0059538B" w:rsidRDefault="001B3101" w:rsidP="001B3101">
      <w:pPr>
        <w:pStyle w:val="EndNoteBibliography"/>
        <w:spacing w:after="0"/>
      </w:pPr>
    </w:p>
    <w:p w14:paraId="6AF704F8" w14:textId="77777777" w:rsidR="001B3101" w:rsidRDefault="001B3101" w:rsidP="001B3101">
      <w:pPr>
        <w:pStyle w:val="EndNoteBibliography"/>
        <w:spacing w:after="0"/>
      </w:pPr>
      <w:r w:rsidRPr="0059538B">
        <w:t>116.</w:t>
      </w:r>
      <w:r w:rsidRPr="0059538B">
        <w:tab/>
        <w:t>Muller T, Vieira RP, Grimm M, Durk T, Cicko S, Zeiser R, et al.</w:t>
      </w:r>
      <w:r>
        <w:t xml:space="preserve"> </w:t>
      </w:r>
      <w:r w:rsidRPr="0059538B">
        <w:t xml:space="preserve"> A potential role for P</w:t>
      </w:r>
      <w:r w:rsidRPr="00926B57">
        <w:rPr>
          <w:vertAlign w:val="subscript"/>
        </w:rPr>
        <w:t>2</w:t>
      </w:r>
      <w:r w:rsidRPr="0059538B">
        <w:t>X</w:t>
      </w:r>
      <w:r w:rsidRPr="00926B57">
        <w:rPr>
          <w:vertAlign w:val="subscript"/>
        </w:rPr>
        <w:t>7</w:t>
      </w:r>
      <w:r w:rsidRPr="0059538B">
        <w:t xml:space="preserve">R in allergic airway inflammation in mice and humans. </w:t>
      </w:r>
      <w:r>
        <w:t xml:space="preserve"> </w:t>
      </w:r>
      <w:r w:rsidRPr="0059538B">
        <w:rPr>
          <w:i/>
        </w:rPr>
        <w:t>Am J Respir Cell Mol Biol</w:t>
      </w:r>
      <w:r w:rsidRPr="0059538B">
        <w:t xml:space="preserve"> 2011;</w:t>
      </w:r>
      <w:r w:rsidRPr="0059538B">
        <w:rPr>
          <w:b/>
        </w:rPr>
        <w:t>44</w:t>
      </w:r>
      <w:r w:rsidRPr="0059538B">
        <w:t>:456-464.</w:t>
      </w:r>
    </w:p>
    <w:p w14:paraId="21868100" w14:textId="77777777" w:rsidR="001B3101" w:rsidRPr="0059538B" w:rsidRDefault="001B3101" w:rsidP="001B3101">
      <w:pPr>
        <w:pStyle w:val="EndNoteBibliography"/>
        <w:spacing w:after="0"/>
      </w:pPr>
    </w:p>
    <w:p w14:paraId="400FADD9" w14:textId="77777777" w:rsidR="001B3101" w:rsidRDefault="001B3101" w:rsidP="001B3101">
      <w:pPr>
        <w:pStyle w:val="EndNoteBibliography"/>
        <w:spacing w:after="0"/>
      </w:pPr>
      <w:r w:rsidRPr="0059538B">
        <w:t>117.</w:t>
      </w:r>
      <w:r w:rsidRPr="0059538B">
        <w:tab/>
        <w:t xml:space="preserve">Baker SF, Yin Y, Runswick SK, Stewart GA, Thompson PJ, Garrod DR, et al. </w:t>
      </w:r>
      <w:r>
        <w:t xml:space="preserve"> </w:t>
      </w:r>
      <w:r w:rsidRPr="0059538B">
        <w:t xml:space="preserve">Peptidase allergen Der p 1 initiates apoptosis of epithelial cells independently of tight junction proteolysis. </w:t>
      </w:r>
      <w:r>
        <w:t xml:space="preserve"> </w:t>
      </w:r>
      <w:r w:rsidRPr="0059538B">
        <w:rPr>
          <w:i/>
        </w:rPr>
        <w:t>Mol Membr Biol</w:t>
      </w:r>
      <w:r w:rsidRPr="0059538B">
        <w:t xml:space="preserve"> 2003;</w:t>
      </w:r>
      <w:r w:rsidRPr="0059538B">
        <w:rPr>
          <w:b/>
        </w:rPr>
        <w:t>20</w:t>
      </w:r>
      <w:r w:rsidRPr="0059538B">
        <w:t>:71-81.</w:t>
      </w:r>
    </w:p>
    <w:p w14:paraId="348D374C" w14:textId="77777777" w:rsidR="001B3101" w:rsidRPr="0059538B" w:rsidRDefault="001B3101" w:rsidP="001B3101">
      <w:pPr>
        <w:pStyle w:val="EndNoteBibliography"/>
        <w:spacing w:after="0"/>
      </w:pPr>
    </w:p>
    <w:p w14:paraId="288F33CE" w14:textId="77777777" w:rsidR="001B3101" w:rsidRDefault="001B3101" w:rsidP="001B3101">
      <w:pPr>
        <w:pStyle w:val="EndNoteBibliography"/>
        <w:spacing w:after="0"/>
      </w:pPr>
      <w:r w:rsidRPr="0059538B">
        <w:t>118.</w:t>
      </w:r>
      <w:r w:rsidRPr="0059538B">
        <w:tab/>
        <w:t xml:space="preserve">Ramu S, Menzel M, Bjermer L, Andersson C, Akbarshahi H, Uller L. </w:t>
      </w:r>
      <w:r>
        <w:t xml:space="preserve"> </w:t>
      </w:r>
      <w:r w:rsidRPr="0059538B">
        <w:t xml:space="preserve">Allergens produce serine proteases-dependent distinct release of metabolite DAMPs in human bronchial epithelial cells. </w:t>
      </w:r>
      <w:r>
        <w:t xml:space="preserve"> </w:t>
      </w:r>
      <w:r w:rsidRPr="0059538B">
        <w:rPr>
          <w:i/>
        </w:rPr>
        <w:t>Clin Exp Allergy</w:t>
      </w:r>
      <w:r w:rsidRPr="0059538B">
        <w:t xml:space="preserve"> 2018;</w:t>
      </w:r>
      <w:r w:rsidRPr="0059538B">
        <w:rPr>
          <w:b/>
        </w:rPr>
        <w:t>48</w:t>
      </w:r>
      <w:r w:rsidRPr="0059538B">
        <w:t>:156-166.</w:t>
      </w:r>
    </w:p>
    <w:p w14:paraId="18C32D78" w14:textId="77777777" w:rsidR="001B3101" w:rsidRPr="0059538B" w:rsidRDefault="001B3101" w:rsidP="001B3101">
      <w:pPr>
        <w:pStyle w:val="EndNoteBibliography"/>
        <w:spacing w:after="0"/>
      </w:pPr>
    </w:p>
    <w:p w14:paraId="12B420F3" w14:textId="77777777" w:rsidR="001B3101" w:rsidRDefault="001B3101" w:rsidP="001B3101">
      <w:pPr>
        <w:pStyle w:val="EndNoteBibliography"/>
        <w:spacing w:after="0"/>
      </w:pPr>
      <w:r w:rsidRPr="0059538B">
        <w:t>119.</w:t>
      </w:r>
      <w:r w:rsidRPr="0059538B">
        <w:tab/>
        <w:t xml:space="preserve">Peden DB, Hohman R, Brown ME, Mason RT, Berkebile C, Fales HM, et al. </w:t>
      </w:r>
      <w:r>
        <w:t xml:space="preserve"> </w:t>
      </w:r>
      <w:r w:rsidRPr="0059538B">
        <w:t xml:space="preserve">Uric acid is a major antioxidant in human nasal airway secretions. </w:t>
      </w:r>
      <w:r>
        <w:t xml:space="preserve"> </w:t>
      </w:r>
      <w:r w:rsidRPr="0059538B">
        <w:rPr>
          <w:i/>
        </w:rPr>
        <w:t>Proc Natl Acad Sci U S A</w:t>
      </w:r>
      <w:r w:rsidRPr="0059538B">
        <w:t xml:space="preserve"> 1990;</w:t>
      </w:r>
      <w:r w:rsidRPr="0059538B">
        <w:rPr>
          <w:b/>
        </w:rPr>
        <w:t>87</w:t>
      </w:r>
      <w:r w:rsidRPr="0059538B">
        <w:t>:7638-7642.</w:t>
      </w:r>
    </w:p>
    <w:p w14:paraId="2360C147" w14:textId="77777777" w:rsidR="001B3101" w:rsidRPr="0059538B" w:rsidRDefault="001B3101" w:rsidP="001B3101">
      <w:pPr>
        <w:pStyle w:val="EndNoteBibliography"/>
        <w:spacing w:after="0"/>
      </w:pPr>
    </w:p>
    <w:p w14:paraId="51E380B5" w14:textId="77777777" w:rsidR="001B3101" w:rsidRDefault="001B3101" w:rsidP="001B3101">
      <w:pPr>
        <w:pStyle w:val="EndNoteBibliography"/>
        <w:spacing w:after="0"/>
      </w:pPr>
      <w:r w:rsidRPr="0059538B">
        <w:t>120.</w:t>
      </w:r>
      <w:r w:rsidRPr="0059538B">
        <w:tab/>
        <w:t xml:space="preserve">Peden DB, Swiersz M, Ohkubo K, Hahn B, Emery B, Kaliner MA. </w:t>
      </w:r>
      <w:r>
        <w:t xml:space="preserve"> </w:t>
      </w:r>
      <w:r w:rsidRPr="0059538B">
        <w:t>Nasal secretion of the ozone scavenger uric acid.</w:t>
      </w:r>
      <w:r>
        <w:t xml:space="preserve"> </w:t>
      </w:r>
      <w:r w:rsidRPr="0059538B">
        <w:t xml:space="preserve"> </w:t>
      </w:r>
      <w:r w:rsidRPr="0059538B">
        <w:rPr>
          <w:i/>
        </w:rPr>
        <w:t>Am Rev Respir Dis</w:t>
      </w:r>
      <w:r w:rsidRPr="0059538B">
        <w:t xml:space="preserve"> 1993;</w:t>
      </w:r>
      <w:r w:rsidRPr="0059538B">
        <w:rPr>
          <w:b/>
        </w:rPr>
        <w:t>148</w:t>
      </w:r>
      <w:r w:rsidRPr="0059538B">
        <w:t>:455-461.</w:t>
      </w:r>
    </w:p>
    <w:p w14:paraId="1FCD7746" w14:textId="77777777" w:rsidR="001B3101" w:rsidRPr="0059538B" w:rsidRDefault="001B3101" w:rsidP="001B3101">
      <w:pPr>
        <w:pStyle w:val="EndNoteBibliography"/>
        <w:spacing w:after="0"/>
      </w:pPr>
    </w:p>
    <w:p w14:paraId="286571E7" w14:textId="77777777" w:rsidR="001B3101" w:rsidRDefault="001B3101" w:rsidP="001B3101">
      <w:pPr>
        <w:pStyle w:val="EndNoteBibliography"/>
        <w:spacing w:after="0"/>
      </w:pPr>
      <w:r w:rsidRPr="0059538B">
        <w:t>121.</w:t>
      </w:r>
      <w:r w:rsidRPr="0059538B">
        <w:tab/>
        <w:t xml:space="preserve">Miller MH, Shehat MG, Alcedo KP, Spinel LP, Soulakova J, Tigno-Aranjuez JT. </w:t>
      </w:r>
      <w:r>
        <w:t xml:space="preserve"> </w:t>
      </w:r>
      <w:r w:rsidRPr="0059538B">
        <w:t>RIP2 promotes house dust mite-induced allergic airway inflammation.</w:t>
      </w:r>
      <w:r>
        <w:t xml:space="preserve"> </w:t>
      </w:r>
      <w:r w:rsidRPr="0059538B">
        <w:t xml:space="preserve"> </w:t>
      </w:r>
      <w:r w:rsidRPr="0059538B">
        <w:rPr>
          <w:i/>
        </w:rPr>
        <w:t>J Leukoc Biol</w:t>
      </w:r>
      <w:r w:rsidRPr="0059538B">
        <w:t xml:space="preserve"> 2018;</w:t>
      </w:r>
      <w:r w:rsidRPr="0059538B">
        <w:rPr>
          <w:b/>
        </w:rPr>
        <w:t>104</w:t>
      </w:r>
      <w:r w:rsidRPr="0059538B">
        <w:t>:447-459.</w:t>
      </w:r>
    </w:p>
    <w:p w14:paraId="56CF6A9B" w14:textId="77777777" w:rsidR="001B3101" w:rsidRPr="0059538B" w:rsidRDefault="001B3101" w:rsidP="001B3101">
      <w:pPr>
        <w:pStyle w:val="EndNoteBibliography"/>
        <w:spacing w:after="0"/>
      </w:pPr>
    </w:p>
    <w:p w14:paraId="6E39A548" w14:textId="77777777" w:rsidR="001B3101" w:rsidRDefault="001B3101" w:rsidP="001B3101">
      <w:pPr>
        <w:pStyle w:val="EndNoteBibliography"/>
        <w:spacing w:after="0"/>
      </w:pPr>
      <w:r w:rsidRPr="0059538B">
        <w:lastRenderedPageBreak/>
        <w:t>122.</w:t>
      </w:r>
      <w:r w:rsidRPr="0059538B">
        <w:tab/>
        <w:t>Zhang J, Hamilton JM, Garrod DR, Robinson C.</w:t>
      </w:r>
      <w:r>
        <w:t xml:space="preserve"> </w:t>
      </w:r>
      <w:r w:rsidRPr="0059538B">
        <w:t xml:space="preserve"> Interactions between mature Der p 1 and its free prodomain indicate membership of a new family of C1 peptidases. </w:t>
      </w:r>
      <w:r>
        <w:t xml:space="preserve"> </w:t>
      </w:r>
      <w:r w:rsidRPr="0059538B">
        <w:rPr>
          <w:i/>
        </w:rPr>
        <w:t>Allergy</w:t>
      </w:r>
      <w:r w:rsidRPr="0059538B">
        <w:t xml:space="preserve"> 2007;</w:t>
      </w:r>
      <w:r w:rsidRPr="0059538B">
        <w:rPr>
          <w:b/>
        </w:rPr>
        <w:t>62</w:t>
      </w:r>
      <w:r w:rsidRPr="0059538B">
        <w:t>:1302-1309.</w:t>
      </w:r>
    </w:p>
    <w:p w14:paraId="3486A75B" w14:textId="77777777" w:rsidR="001B3101" w:rsidRPr="0059538B" w:rsidRDefault="001B3101" w:rsidP="001B3101">
      <w:pPr>
        <w:pStyle w:val="EndNoteBibliography"/>
        <w:spacing w:after="0"/>
      </w:pPr>
    </w:p>
    <w:p w14:paraId="2CCF0CA0" w14:textId="77777777" w:rsidR="001B3101" w:rsidRDefault="001B3101" w:rsidP="001B3101">
      <w:pPr>
        <w:pStyle w:val="EndNoteBibliography"/>
        <w:spacing w:after="0"/>
      </w:pPr>
      <w:r w:rsidRPr="0059538B">
        <w:t>123.</w:t>
      </w:r>
      <w:r w:rsidRPr="0059538B">
        <w:tab/>
        <w:t xml:space="preserve">Hristova M, Habibovic A, Veith C, Janssen-Heininger YM, Dixon AE, Geiszt M, et al. </w:t>
      </w:r>
      <w:r>
        <w:t xml:space="preserve"> </w:t>
      </w:r>
      <w:r w:rsidRPr="0059538B">
        <w:t xml:space="preserve">Airway epithelial dual oxidase 1 mediates allergen-induced IL-33 secretion and activation of type 2 immune responses. </w:t>
      </w:r>
      <w:r>
        <w:t xml:space="preserve"> </w:t>
      </w:r>
      <w:r w:rsidRPr="0059538B">
        <w:rPr>
          <w:i/>
        </w:rPr>
        <w:t>J Allergy Clin Immunol</w:t>
      </w:r>
      <w:r w:rsidRPr="0059538B">
        <w:t xml:space="preserve"> 2016;</w:t>
      </w:r>
      <w:r w:rsidRPr="0059538B">
        <w:rPr>
          <w:b/>
        </w:rPr>
        <w:t>137</w:t>
      </w:r>
      <w:r w:rsidRPr="0059538B">
        <w:t>:1545-1556 e1511.</w:t>
      </w:r>
    </w:p>
    <w:p w14:paraId="1E24234E" w14:textId="77777777" w:rsidR="001B3101" w:rsidRPr="0059538B" w:rsidRDefault="001B3101" w:rsidP="001B3101">
      <w:pPr>
        <w:pStyle w:val="EndNoteBibliography"/>
        <w:spacing w:after="0"/>
      </w:pPr>
    </w:p>
    <w:p w14:paraId="6B6B1E42" w14:textId="77777777" w:rsidR="001B3101" w:rsidRDefault="001B3101" w:rsidP="001B3101">
      <w:pPr>
        <w:pStyle w:val="EndNoteBibliography"/>
        <w:spacing w:after="0"/>
      </w:pPr>
      <w:r w:rsidRPr="0059538B">
        <w:t>124.</w:t>
      </w:r>
      <w:r w:rsidRPr="0059538B">
        <w:tab/>
        <w:t xml:space="preserve">Uchida M, Anderson EL, Squillace DL, Patil N, Maniak PJ, Iijima K, et al. </w:t>
      </w:r>
      <w:r>
        <w:t xml:space="preserve"> </w:t>
      </w:r>
      <w:r w:rsidRPr="0059538B">
        <w:t xml:space="preserve">Oxidative stress serves as a key checkpoint for IL-33 release by airway epithelium. </w:t>
      </w:r>
      <w:r>
        <w:t xml:space="preserve"> </w:t>
      </w:r>
      <w:r w:rsidRPr="0059538B">
        <w:rPr>
          <w:i/>
        </w:rPr>
        <w:t>Allergy</w:t>
      </w:r>
      <w:r w:rsidRPr="0059538B">
        <w:t xml:space="preserve"> 2017;</w:t>
      </w:r>
      <w:r w:rsidRPr="0059538B">
        <w:rPr>
          <w:b/>
        </w:rPr>
        <w:t>72</w:t>
      </w:r>
      <w:r w:rsidRPr="0059538B">
        <w:t>:1521-1531.</w:t>
      </w:r>
    </w:p>
    <w:p w14:paraId="0774A94A" w14:textId="77777777" w:rsidR="001B3101" w:rsidRPr="0059538B" w:rsidRDefault="001B3101" w:rsidP="001B3101">
      <w:pPr>
        <w:pStyle w:val="EndNoteBibliography"/>
        <w:spacing w:after="0"/>
      </w:pPr>
    </w:p>
    <w:p w14:paraId="218F3129" w14:textId="77777777" w:rsidR="001B3101" w:rsidRDefault="001B3101" w:rsidP="001B3101">
      <w:pPr>
        <w:pStyle w:val="EndNoteBibliography"/>
        <w:spacing w:after="0"/>
      </w:pPr>
      <w:r w:rsidRPr="0059538B">
        <w:t>125.</w:t>
      </w:r>
      <w:r w:rsidRPr="0059538B">
        <w:tab/>
        <w:t>Cayrol C, Girard JP.</w:t>
      </w:r>
      <w:r>
        <w:t xml:space="preserve"> </w:t>
      </w:r>
      <w:r w:rsidRPr="0059538B">
        <w:t xml:space="preserve"> Interleukin-33 (IL-33): A nuclear cytokine from the IL-1 family. </w:t>
      </w:r>
      <w:r>
        <w:t xml:space="preserve"> </w:t>
      </w:r>
      <w:r w:rsidRPr="0059538B">
        <w:rPr>
          <w:i/>
        </w:rPr>
        <w:t>Immunol Rev</w:t>
      </w:r>
      <w:r w:rsidRPr="0059538B">
        <w:t xml:space="preserve"> 2018;</w:t>
      </w:r>
      <w:r w:rsidRPr="0059538B">
        <w:rPr>
          <w:b/>
        </w:rPr>
        <w:t>281</w:t>
      </w:r>
      <w:r w:rsidRPr="0059538B">
        <w:t>:154-168.</w:t>
      </w:r>
    </w:p>
    <w:p w14:paraId="0D5DAAFE" w14:textId="77777777" w:rsidR="001B3101" w:rsidRPr="0059538B" w:rsidRDefault="001B3101" w:rsidP="001B3101">
      <w:pPr>
        <w:pStyle w:val="EndNoteBibliography"/>
        <w:spacing w:after="0"/>
      </w:pPr>
    </w:p>
    <w:p w14:paraId="5D75957C" w14:textId="77777777" w:rsidR="001B3101" w:rsidRDefault="001B3101" w:rsidP="001B3101">
      <w:pPr>
        <w:pStyle w:val="EndNoteBibliography"/>
        <w:spacing w:after="0"/>
      </w:pPr>
      <w:r w:rsidRPr="0059538B">
        <w:t>126.</w:t>
      </w:r>
      <w:r w:rsidRPr="0059538B">
        <w:tab/>
        <w:t xml:space="preserve">Lefrancais E, Duval A, Mirey E, Roga S, Espinosa E, Cayrol C, et al. </w:t>
      </w:r>
      <w:r>
        <w:t xml:space="preserve"> </w:t>
      </w:r>
      <w:r w:rsidRPr="0059538B">
        <w:t xml:space="preserve">Central domain of IL-33 is cleaved by mast cell proteases for potent activation of group-2 innate lymphoid cells. </w:t>
      </w:r>
      <w:r>
        <w:t xml:space="preserve"> </w:t>
      </w:r>
      <w:r w:rsidRPr="0059538B">
        <w:rPr>
          <w:i/>
        </w:rPr>
        <w:t>Proc Natl Acad Sci U S A</w:t>
      </w:r>
      <w:r w:rsidRPr="0059538B">
        <w:t xml:space="preserve"> 2014;</w:t>
      </w:r>
      <w:r w:rsidRPr="0059538B">
        <w:rPr>
          <w:b/>
        </w:rPr>
        <w:t>111</w:t>
      </w:r>
      <w:r w:rsidRPr="0059538B">
        <w:t>:15502-15507.</w:t>
      </w:r>
    </w:p>
    <w:p w14:paraId="02F48D44" w14:textId="77777777" w:rsidR="001B3101" w:rsidRPr="0059538B" w:rsidRDefault="001B3101" w:rsidP="001B3101">
      <w:pPr>
        <w:pStyle w:val="EndNoteBibliography"/>
        <w:spacing w:after="0"/>
      </w:pPr>
    </w:p>
    <w:p w14:paraId="7ADC2DA9" w14:textId="77777777" w:rsidR="001B3101" w:rsidRDefault="001B3101" w:rsidP="001B3101">
      <w:pPr>
        <w:pStyle w:val="EndNoteBibliography"/>
        <w:spacing w:after="0"/>
      </w:pPr>
      <w:r w:rsidRPr="0059538B">
        <w:t>127.</w:t>
      </w:r>
      <w:r w:rsidRPr="0059538B">
        <w:tab/>
        <w:t>Lefrancais E, Roga S, Gautier V, Gonzalez-de-Peredo A, Monsarrat B, Girard JP, et al.</w:t>
      </w:r>
      <w:r>
        <w:t xml:space="preserve"> </w:t>
      </w:r>
      <w:r w:rsidRPr="0059538B">
        <w:t xml:space="preserve"> IL-33 is processed into mature bioactive forms by neutrophil elastase and cathepsin G. </w:t>
      </w:r>
      <w:r>
        <w:t xml:space="preserve"> </w:t>
      </w:r>
      <w:r w:rsidRPr="0059538B">
        <w:rPr>
          <w:i/>
        </w:rPr>
        <w:t>Proc Natl Acad Sci U S A</w:t>
      </w:r>
      <w:r w:rsidRPr="0059538B">
        <w:t xml:space="preserve"> 2012;</w:t>
      </w:r>
      <w:r w:rsidRPr="0059538B">
        <w:rPr>
          <w:b/>
        </w:rPr>
        <w:t>109</w:t>
      </w:r>
      <w:r w:rsidRPr="0059538B">
        <w:t>:1673-1678.</w:t>
      </w:r>
    </w:p>
    <w:p w14:paraId="6BD0A2EE" w14:textId="77777777" w:rsidR="001B3101" w:rsidRPr="0059538B" w:rsidRDefault="001B3101" w:rsidP="001B3101">
      <w:pPr>
        <w:pStyle w:val="EndNoteBibliography"/>
        <w:spacing w:after="0"/>
      </w:pPr>
    </w:p>
    <w:p w14:paraId="3E078304" w14:textId="77777777" w:rsidR="001B3101" w:rsidRDefault="001B3101" w:rsidP="001B3101">
      <w:pPr>
        <w:pStyle w:val="EndNoteBibliography"/>
        <w:spacing w:after="0"/>
      </w:pPr>
      <w:r w:rsidRPr="0059538B">
        <w:t>128.</w:t>
      </w:r>
      <w:r w:rsidRPr="0059538B">
        <w:tab/>
        <w:t xml:space="preserve">Scott IC, Majithiya JB, Sanden C, Thornton P, Sanders PN, Moore T, et al. Interleukin-33 is activated by allergen- and necrosis-associated proteolytic activities to regulate its alarmin activity during epithelial damage. </w:t>
      </w:r>
      <w:r w:rsidRPr="0059538B">
        <w:rPr>
          <w:i/>
        </w:rPr>
        <w:t>Sci Rep</w:t>
      </w:r>
      <w:r w:rsidRPr="0059538B">
        <w:t xml:space="preserve"> 2018;</w:t>
      </w:r>
      <w:r w:rsidRPr="0059538B">
        <w:rPr>
          <w:b/>
        </w:rPr>
        <w:t>8</w:t>
      </w:r>
      <w:r w:rsidRPr="0059538B">
        <w:t>(1):3363.</w:t>
      </w:r>
    </w:p>
    <w:p w14:paraId="413A025A" w14:textId="77777777" w:rsidR="001B3101" w:rsidRPr="0059538B" w:rsidRDefault="001B3101" w:rsidP="001B3101">
      <w:pPr>
        <w:pStyle w:val="EndNoteBibliography"/>
        <w:spacing w:after="0"/>
      </w:pPr>
    </w:p>
    <w:p w14:paraId="6978FEA0" w14:textId="77777777" w:rsidR="001B3101" w:rsidRDefault="001B3101" w:rsidP="001B3101">
      <w:pPr>
        <w:pStyle w:val="EndNoteBibliography"/>
        <w:spacing w:after="0"/>
      </w:pPr>
      <w:r w:rsidRPr="0059538B">
        <w:t>129.</w:t>
      </w:r>
      <w:r w:rsidRPr="0059538B">
        <w:tab/>
        <w:t xml:space="preserve">Moussion C, Ortega N, Girard JP. </w:t>
      </w:r>
      <w:r>
        <w:t xml:space="preserve"> </w:t>
      </w:r>
      <w:r w:rsidRPr="0059538B">
        <w:t xml:space="preserve">The IL-1-like cytokine IL-33 is constitutively expressed in the nucleus of endothelial cells and epithelial cells in vivo: a novel 'alarmin'? </w:t>
      </w:r>
      <w:r>
        <w:t xml:space="preserve"> </w:t>
      </w:r>
      <w:r w:rsidRPr="0059538B">
        <w:rPr>
          <w:i/>
        </w:rPr>
        <w:t>PLoS One</w:t>
      </w:r>
      <w:r w:rsidRPr="0059538B">
        <w:t xml:space="preserve"> 2008;</w:t>
      </w:r>
      <w:r w:rsidRPr="0059538B">
        <w:rPr>
          <w:b/>
        </w:rPr>
        <w:t>3</w:t>
      </w:r>
      <w:r w:rsidRPr="0059538B">
        <w:t>(10):e3331.</w:t>
      </w:r>
    </w:p>
    <w:p w14:paraId="61CD2859" w14:textId="77777777" w:rsidR="001B3101" w:rsidRPr="0059538B" w:rsidRDefault="001B3101" w:rsidP="001B3101">
      <w:pPr>
        <w:pStyle w:val="EndNoteBibliography"/>
        <w:spacing w:after="0"/>
      </w:pPr>
    </w:p>
    <w:p w14:paraId="1691D193" w14:textId="77777777" w:rsidR="001B3101" w:rsidRDefault="001B3101" w:rsidP="001B3101">
      <w:pPr>
        <w:pStyle w:val="EndNoteBibliography"/>
        <w:spacing w:after="0"/>
      </w:pPr>
      <w:r w:rsidRPr="0059538B">
        <w:t>130.</w:t>
      </w:r>
      <w:r w:rsidRPr="0059538B">
        <w:tab/>
        <w:t xml:space="preserve">Jackson DJ, Makrinioti H, Rana BM, Shamji BW, Trujillo-Torralbo MB, Footitt J, et al. </w:t>
      </w:r>
      <w:r>
        <w:t xml:space="preserve"> </w:t>
      </w:r>
      <w:r w:rsidRPr="0059538B">
        <w:t xml:space="preserve">IL-33-dependent type 2 inflammation during rhinovirus-induced asthma exacerbations in vivo. </w:t>
      </w:r>
      <w:r>
        <w:t xml:space="preserve"> </w:t>
      </w:r>
      <w:r w:rsidRPr="0059538B">
        <w:rPr>
          <w:i/>
        </w:rPr>
        <w:t>Am J Respir Crit Care Med</w:t>
      </w:r>
      <w:r w:rsidRPr="0059538B">
        <w:t xml:space="preserve"> 2014;</w:t>
      </w:r>
      <w:r w:rsidRPr="0059538B">
        <w:rPr>
          <w:b/>
        </w:rPr>
        <w:t>190</w:t>
      </w:r>
      <w:r w:rsidRPr="0059538B">
        <w:t>:1373-1382.</w:t>
      </w:r>
    </w:p>
    <w:p w14:paraId="7321B5D0" w14:textId="77777777" w:rsidR="001B3101" w:rsidRPr="0059538B" w:rsidRDefault="001B3101" w:rsidP="001B3101">
      <w:pPr>
        <w:pStyle w:val="EndNoteBibliography"/>
        <w:spacing w:after="0"/>
      </w:pPr>
    </w:p>
    <w:p w14:paraId="6F48DC5A" w14:textId="77777777" w:rsidR="001B3101" w:rsidRDefault="001B3101" w:rsidP="001B3101">
      <w:pPr>
        <w:pStyle w:val="EndNoteBibliography"/>
        <w:spacing w:after="0"/>
      </w:pPr>
      <w:r w:rsidRPr="0059538B">
        <w:t>131.</w:t>
      </w:r>
      <w:r w:rsidRPr="0059538B">
        <w:tab/>
        <w:t>Liew FY, Girard JP, Turnquist HR.</w:t>
      </w:r>
      <w:r>
        <w:t xml:space="preserve"> </w:t>
      </w:r>
      <w:r w:rsidRPr="0059538B">
        <w:t xml:space="preserve"> Interleukin-33 in health and disease. </w:t>
      </w:r>
      <w:r>
        <w:t xml:space="preserve"> </w:t>
      </w:r>
      <w:r w:rsidRPr="0059538B">
        <w:rPr>
          <w:i/>
        </w:rPr>
        <w:t>Nat</w:t>
      </w:r>
      <w:r>
        <w:rPr>
          <w:i/>
        </w:rPr>
        <w:t>ure</w:t>
      </w:r>
      <w:r w:rsidRPr="0059538B">
        <w:rPr>
          <w:i/>
        </w:rPr>
        <w:t xml:space="preserve"> Rev Immunol</w:t>
      </w:r>
      <w:r w:rsidRPr="0059538B">
        <w:t xml:space="preserve"> 2016;</w:t>
      </w:r>
      <w:r w:rsidRPr="0059538B">
        <w:rPr>
          <w:b/>
        </w:rPr>
        <w:t>16</w:t>
      </w:r>
      <w:r w:rsidRPr="0059538B">
        <w:t>(11):676-689.</w:t>
      </w:r>
    </w:p>
    <w:p w14:paraId="593A6932" w14:textId="77777777" w:rsidR="001B3101" w:rsidRPr="0059538B" w:rsidRDefault="001B3101" w:rsidP="001B3101">
      <w:pPr>
        <w:pStyle w:val="EndNoteBibliography"/>
        <w:spacing w:after="0"/>
      </w:pPr>
    </w:p>
    <w:p w14:paraId="30E290C9" w14:textId="77777777" w:rsidR="001B3101" w:rsidRDefault="001B3101" w:rsidP="001B3101">
      <w:pPr>
        <w:pStyle w:val="EndNoteBibliography"/>
        <w:spacing w:after="0"/>
      </w:pPr>
      <w:r w:rsidRPr="0059538B">
        <w:t>132.</w:t>
      </w:r>
      <w:r w:rsidRPr="0059538B">
        <w:tab/>
        <w:t>Haenuki Y, Matsushita K, Futatsugi-Yumikura S, Ishii KJ, Kawagoe T, Imoto Y, et al.</w:t>
      </w:r>
      <w:r>
        <w:t xml:space="preserve"> </w:t>
      </w:r>
      <w:r w:rsidRPr="0059538B">
        <w:t xml:space="preserve"> A critical role of IL-33 in experimental allergic rhinitis.</w:t>
      </w:r>
      <w:r>
        <w:t xml:space="preserve"> </w:t>
      </w:r>
      <w:r w:rsidRPr="0059538B">
        <w:t xml:space="preserve"> </w:t>
      </w:r>
      <w:r w:rsidRPr="0059538B">
        <w:rPr>
          <w:i/>
        </w:rPr>
        <w:t>J Allergy Clin Immunol</w:t>
      </w:r>
      <w:r w:rsidRPr="0059538B">
        <w:t xml:space="preserve"> 2012;</w:t>
      </w:r>
      <w:r w:rsidRPr="0059538B">
        <w:rPr>
          <w:b/>
        </w:rPr>
        <w:t>130</w:t>
      </w:r>
      <w:r w:rsidRPr="0059538B">
        <w:t>:184-194 e111.</w:t>
      </w:r>
    </w:p>
    <w:p w14:paraId="7ED93EE4" w14:textId="77777777" w:rsidR="001B3101" w:rsidRPr="0059538B" w:rsidRDefault="001B3101" w:rsidP="001B3101">
      <w:pPr>
        <w:pStyle w:val="EndNoteBibliography"/>
        <w:spacing w:after="0"/>
      </w:pPr>
    </w:p>
    <w:p w14:paraId="6F4EA2CB" w14:textId="77777777" w:rsidR="001B3101" w:rsidRDefault="001B3101" w:rsidP="001B3101">
      <w:pPr>
        <w:pStyle w:val="EndNoteBibliography"/>
        <w:spacing w:after="0"/>
      </w:pPr>
      <w:r w:rsidRPr="0059538B">
        <w:t>133.</w:t>
      </w:r>
      <w:r w:rsidRPr="0059538B">
        <w:tab/>
        <w:t xml:space="preserve">Smith D, Helgason H, Sulem P, Bjornsdottir US, Lim AC, Sveinbjornsson G, et al. </w:t>
      </w:r>
      <w:r>
        <w:t xml:space="preserve"> </w:t>
      </w:r>
      <w:r w:rsidRPr="0059538B">
        <w:t>A rare IL33 loss-of-function mutation reduces blood eosinophil counts and protects from asthma.</w:t>
      </w:r>
      <w:r>
        <w:t xml:space="preserve"> </w:t>
      </w:r>
      <w:r w:rsidRPr="0059538B">
        <w:t xml:space="preserve"> </w:t>
      </w:r>
      <w:r w:rsidRPr="0059538B">
        <w:rPr>
          <w:i/>
        </w:rPr>
        <w:t>PLoS Genet</w:t>
      </w:r>
      <w:r w:rsidRPr="0059538B">
        <w:t xml:space="preserve"> 2017;</w:t>
      </w:r>
      <w:r w:rsidRPr="0059538B">
        <w:rPr>
          <w:b/>
        </w:rPr>
        <w:t>13</w:t>
      </w:r>
      <w:r w:rsidRPr="0059538B">
        <w:t>:e1006659.</w:t>
      </w:r>
    </w:p>
    <w:p w14:paraId="36C82A3A" w14:textId="77777777" w:rsidR="001B3101" w:rsidRPr="0059538B" w:rsidRDefault="001B3101" w:rsidP="001B3101">
      <w:pPr>
        <w:pStyle w:val="EndNoteBibliography"/>
        <w:spacing w:after="0"/>
      </w:pPr>
    </w:p>
    <w:p w14:paraId="3808BCE0" w14:textId="77777777" w:rsidR="001B3101" w:rsidRDefault="001B3101" w:rsidP="001B3101">
      <w:pPr>
        <w:pStyle w:val="EndNoteBibliography"/>
        <w:spacing w:after="0"/>
      </w:pPr>
      <w:r w:rsidRPr="0059538B">
        <w:t>134.</w:t>
      </w:r>
      <w:r w:rsidRPr="0059538B">
        <w:tab/>
        <w:t>Kamijo S, Takeda H, Tokura T, Suzuki M, Inui K, Hara M, et al.</w:t>
      </w:r>
      <w:r>
        <w:t xml:space="preserve"> </w:t>
      </w:r>
      <w:r w:rsidRPr="0059538B">
        <w:t xml:space="preserve"> IL-33-mediated innate response and adaptive immune cells contribute to maximum responses of protease allergen-induced allergic airway inflammation.</w:t>
      </w:r>
      <w:r>
        <w:t xml:space="preserve"> </w:t>
      </w:r>
      <w:r w:rsidRPr="0059538B">
        <w:t xml:space="preserve"> </w:t>
      </w:r>
      <w:r w:rsidRPr="0059538B">
        <w:rPr>
          <w:i/>
        </w:rPr>
        <w:t>J Immunol</w:t>
      </w:r>
      <w:r w:rsidRPr="0059538B">
        <w:t xml:space="preserve"> 2013;</w:t>
      </w:r>
      <w:r w:rsidRPr="0059538B">
        <w:rPr>
          <w:b/>
        </w:rPr>
        <w:t>190</w:t>
      </w:r>
      <w:r w:rsidRPr="0059538B">
        <w:t>:4489-4499.</w:t>
      </w:r>
    </w:p>
    <w:p w14:paraId="4242B3FE" w14:textId="77777777" w:rsidR="001B3101" w:rsidRPr="0059538B" w:rsidRDefault="001B3101" w:rsidP="001B3101">
      <w:pPr>
        <w:pStyle w:val="EndNoteBibliography"/>
        <w:spacing w:after="0"/>
      </w:pPr>
    </w:p>
    <w:p w14:paraId="13FFF037" w14:textId="77777777" w:rsidR="001B3101" w:rsidRDefault="001B3101" w:rsidP="001B3101">
      <w:pPr>
        <w:pStyle w:val="EndNoteBibliography"/>
        <w:spacing w:after="0"/>
      </w:pPr>
      <w:r w:rsidRPr="0059538B">
        <w:t>135.</w:t>
      </w:r>
      <w:r w:rsidRPr="0059538B">
        <w:tab/>
        <w:t>Dittrich AM, Chen HC, Xu L, Ranney P, Connolly S, Yarovinsky TO, et al.</w:t>
      </w:r>
      <w:r>
        <w:t xml:space="preserve"> </w:t>
      </w:r>
      <w:r w:rsidRPr="0059538B">
        <w:t xml:space="preserve"> A new mechanism for inhalational priming: IL-4 bypasses innate immune signals.</w:t>
      </w:r>
      <w:r>
        <w:t xml:space="preserve"> </w:t>
      </w:r>
      <w:r w:rsidRPr="0059538B">
        <w:t xml:space="preserve"> </w:t>
      </w:r>
      <w:r w:rsidRPr="0059538B">
        <w:rPr>
          <w:i/>
        </w:rPr>
        <w:t>J Immunol</w:t>
      </w:r>
      <w:r w:rsidRPr="0059538B">
        <w:t xml:space="preserve"> 2008;</w:t>
      </w:r>
      <w:r w:rsidRPr="0059538B">
        <w:rPr>
          <w:b/>
        </w:rPr>
        <w:t>181</w:t>
      </w:r>
      <w:r w:rsidRPr="0059538B">
        <w:t>:7307-7315.</w:t>
      </w:r>
    </w:p>
    <w:p w14:paraId="5CAF38C2" w14:textId="77777777" w:rsidR="001B3101" w:rsidRPr="0059538B" w:rsidRDefault="001B3101" w:rsidP="001B3101">
      <w:pPr>
        <w:pStyle w:val="EndNoteBibliography"/>
        <w:spacing w:after="0"/>
      </w:pPr>
    </w:p>
    <w:p w14:paraId="49214EF5" w14:textId="77777777" w:rsidR="001B3101" w:rsidRDefault="001B3101" w:rsidP="001B3101">
      <w:pPr>
        <w:pStyle w:val="EndNoteBibliography"/>
        <w:spacing w:after="0"/>
      </w:pPr>
      <w:r w:rsidRPr="0059538B">
        <w:lastRenderedPageBreak/>
        <w:t>136.</w:t>
      </w:r>
      <w:r w:rsidRPr="0059538B">
        <w:tab/>
        <w:t xml:space="preserve">Dabbagh K, Dahl ME, Stepick-Biek P, Lewis DB. </w:t>
      </w:r>
      <w:r>
        <w:t xml:space="preserve"> </w:t>
      </w:r>
      <w:r w:rsidRPr="0059538B">
        <w:t>Toll-like receptor 4 is required for optimal development of Th2 immune responses: role of dendritic cells.</w:t>
      </w:r>
      <w:r>
        <w:t xml:space="preserve"> </w:t>
      </w:r>
      <w:r w:rsidRPr="0059538B">
        <w:t xml:space="preserve"> </w:t>
      </w:r>
      <w:r w:rsidRPr="0059538B">
        <w:rPr>
          <w:i/>
        </w:rPr>
        <w:t>J Immunol</w:t>
      </w:r>
      <w:r w:rsidRPr="0059538B">
        <w:t xml:space="preserve"> 2002;</w:t>
      </w:r>
      <w:r w:rsidRPr="0059538B">
        <w:rPr>
          <w:b/>
        </w:rPr>
        <w:t>168</w:t>
      </w:r>
      <w:r w:rsidRPr="0059538B">
        <w:t>:4524-4530.</w:t>
      </w:r>
    </w:p>
    <w:p w14:paraId="1DDED6BC" w14:textId="77777777" w:rsidR="001B3101" w:rsidRPr="0059538B" w:rsidRDefault="001B3101" w:rsidP="001B3101">
      <w:pPr>
        <w:pStyle w:val="EndNoteBibliography"/>
        <w:spacing w:after="0"/>
      </w:pPr>
    </w:p>
    <w:p w14:paraId="08E0B9F3" w14:textId="77777777" w:rsidR="001B3101" w:rsidRDefault="001B3101" w:rsidP="001B3101">
      <w:pPr>
        <w:pStyle w:val="EndNoteBibliography"/>
        <w:spacing w:after="0"/>
      </w:pPr>
      <w:r w:rsidRPr="0059538B">
        <w:t>137.</w:t>
      </w:r>
      <w:r w:rsidRPr="0059538B">
        <w:tab/>
        <w:t xml:space="preserve">Eisenbarth SC, Piggott DA, Huleatt JW, Visintin I, Herrick CA, Bottomly K. </w:t>
      </w:r>
      <w:r>
        <w:t xml:space="preserve"> </w:t>
      </w:r>
      <w:r w:rsidRPr="0059538B">
        <w:t xml:space="preserve">Lipopolysaccharide-enhanced, toll-like receptor 4-dependent T helper cell type 2 responses to inhaled antigen. </w:t>
      </w:r>
      <w:r>
        <w:t xml:space="preserve"> </w:t>
      </w:r>
      <w:r w:rsidRPr="0059538B">
        <w:rPr>
          <w:i/>
        </w:rPr>
        <w:t>J Exp Med</w:t>
      </w:r>
      <w:r w:rsidRPr="0059538B">
        <w:t xml:space="preserve"> 2002;</w:t>
      </w:r>
      <w:r w:rsidRPr="0059538B">
        <w:rPr>
          <w:b/>
        </w:rPr>
        <w:t>196</w:t>
      </w:r>
      <w:r w:rsidRPr="0059538B">
        <w:t>:1645-1651.</w:t>
      </w:r>
    </w:p>
    <w:p w14:paraId="304A55FA" w14:textId="77777777" w:rsidR="001B3101" w:rsidRPr="0059538B" w:rsidRDefault="001B3101" w:rsidP="001B3101">
      <w:pPr>
        <w:pStyle w:val="EndNoteBibliography"/>
        <w:spacing w:after="0"/>
      </w:pPr>
    </w:p>
    <w:p w14:paraId="2ED1223A" w14:textId="77777777" w:rsidR="001B3101" w:rsidRDefault="001B3101" w:rsidP="001B3101">
      <w:pPr>
        <w:pStyle w:val="EndNoteBibliography"/>
        <w:spacing w:after="0"/>
      </w:pPr>
      <w:r w:rsidRPr="0059538B">
        <w:t>138.</w:t>
      </w:r>
      <w:r w:rsidRPr="0059538B">
        <w:tab/>
        <w:t xml:space="preserve">Piggott DA, Eisenbarth SC, Xu L, Constant SL, Huleatt JW, Herrick CA, et al. </w:t>
      </w:r>
      <w:r>
        <w:t xml:space="preserve"> </w:t>
      </w:r>
      <w:r w:rsidRPr="0059538B">
        <w:t xml:space="preserve">MyD88-dependent induction of allergic Th2 responses to intranasal antigen. </w:t>
      </w:r>
      <w:r>
        <w:t xml:space="preserve"> </w:t>
      </w:r>
      <w:r w:rsidRPr="0059538B">
        <w:rPr>
          <w:i/>
        </w:rPr>
        <w:t>J Clin Invest</w:t>
      </w:r>
      <w:r w:rsidRPr="0059538B">
        <w:t xml:space="preserve"> 2005;</w:t>
      </w:r>
      <w:r w:rsidRPr="0059538B">
        <w:rPr>
          <w:b/>
        </w:rPr>
        <w:t>115</w:t>
      </w:r>
      <w:r w:rsidRPr="0059538B">
        <w:t>:459-467.</w:t>
      </w:r>
    </w:p>
    <w:p w14:paraId="281ACCB6" w14:textId="77777777" w:rsidR="001B3101" w:rsidRPr="0059538B" w:rsidRDefault="001B3101" w:rsidP="001B3101">
      <w:pPr>
        <w:pStyle w:val="EndNoteBibliography"/>
        <w:spacing w:after="0"/>
      </w:pPr>
    </w:p>
    <w:p w14:paraId="272C1A17" w14:textId="77777777" w:rsidR="001B3101" w:rsidRDefault="001B3101" w:rsidP="001B3101">
      <w:pPr>
        <w:pStyle w:val="EndNoteBibliography"/>
        <w:spacing w:after="0"/>
      </w:pPr>
      <w:r w:rsidRPr="0059538B">
        <w:t>139.</w:t>
      </w:r>
      <w:r w:rsidRPr="0059538B">
        <w:tab/>
        <w:t xml:space="preserve">Kim YK, Oh SY, Jeon SG, Park HW, Lee SY, Chun EY, et al. </w:t>
      </w:r>
      <w:r>
        <w:t xml:space="preserve"> </w:t>
      </w:r>
      <w:r w:rsidRPr="0059538B">
        <w:t xml:space="preserve">Airway exposure levels of lipopolysaccharide determine type 1 versus type 2 experimental asthma. </w:t>
      </w:r>
      <w:r>
        <w:t xml:space="preserve"> </w:t>
      </w:r>
      <w:r w:rsidRPr="0059538B">
        <w:rPr>
          <w:i/>
        </w:rPr>
        <w:t>J Immunol</w:t>
      </w:r>
      <w:r w:rsidRPr="0059538B">
        <w:t xml:space="preserve"> 2007;</w:t>
      </w:r>
      <w:r w:rsidRPr="0059538B">
        <w:rPr>
          <w:b/>
        </w:rPr>
        <w:t>178</w:t>
      </w:r>
      <w:r w:rsidRPr="0059538B">
        <w:t>:5375-5382.</w:t>
      </w:r>
    </w:p>
    <w:p w14:paraId="61F1B221" w14:textId="77777777" w:rsidR="001B3101" w:rsidRPr="0059538B" w:rsidRDefault="001B3101" w:rsidP="001B3101">
      <w:pPr>
        <w:pStyle w:val="EndNoteBibliography"/>
        <w:spacing w:after="0"/>
      </w:pPr>
    </w:p>
    <w:p w14:paraId="104B8AA9" w14:textId="77777777" w:rsidR="001B3101" w:rsidRDefault="001B3101" w:rsidP="001B3101">
      <w:pPr>
        <w:pStyle w:val="EndNoteBibliography"/>
        <w:spacing w:after="0"/>
      </w:pPr>
      <w:r w:rsidRPr="0059538B">
        <w:t>140.</w:t>
      </w:r>
      <w:r w:rsidRPr="0059538B">
        <w:tab/>
        <w:t>Nigo YI, Yamashita M, Hirahara K, Shinnakasu R, Inami M, Kimura M, et al.</w:t>
      </w:r>
      <w:r>
        <w:t xml:space="preserve"> </w:t>
      </w:r>
      <w:r w:rsidRPr="0059538B">
        <w:t xml:space="preserve"> Regulation of allergic airway inflammation through Toll-like receptor 4-mediated modification of mast cell function.</w:t>
      </w:r>
      <w:r>
        <w:t xml:space="preserve"> </w:t>
      </w:r>
      <w:r w:rsidRPr="0059538B">
        <w:t xml:space="preserve"> </w:t>
      </w:r>
      <w:r w:rsidRPr="0059538B">
        <w:rPr>
          <w:i/>
        </w:rPr>
        <w:t>Proc Natl Acad Sci U S A</w:t>
      </w:r>
      <w:r w:rsidRPr="0059538B">
        <w:t xml:space="preserve"> 2006;</w:t>
      </w:r>
      <w:r w:rsidRPr="0059538B">
        <w:rPr>
          <w:b/>
        </w:rPr>
        <w:t>103</w:t>
      </w:r>
      <w:r w:rsidRPr="0059538B">
        <w:t>:2286-2291.</w:t>
      </w:r>
    </w:p>
    <w:p w14:paraId="3D1333BC" w14:textId="77777777" w:rsidR="001B3101" w:rsidRPr="0059538B" w:rsidRDefault="001B3101" w:rsidP="001B3101">
      <w:pPr>
        <w:pStyle w:val="EndNoteBibliography"/>
        <w:spacing w:after="0"/>
      </w:pPr>
    </w:p>
    <w:p w14:paraId="24B491EF" w14:textId="77777777" w:rsidR="001B3101" w:rsidRDefault="001B3101" w:rsidP="001B3101">
      <w:pPr>
        <w:pStyle w:val="EndNoteBibliography"/>
        <w:spacing w:after="0"/>
      </w:pPr>
      <w:r w:rsidRPr="0059538B">
        <w:t>141.</w:t>
      </w:r>
      <w:r w:rsidRPr="0059538B">
        <w:tab/>
        <w:t xml:space="preserve">Redecke V, Hacker H, Datta SK, Fermin A, Pitha PM, Broide DH, et al. </w:t>
      </w:r>
      <w:r>
        <w:t xml:space="preserve"> </w:t>
      </w:r>
      <w:r w:rsidRPr="0059538B">
        <w:t xml:space="preserve">Cutting edge: activation of Toll-like receptor 2 induces a Th2 immune response and promotes experimental asthma. </w:t>
      </w:r>
      <w:r>
        <w:t xml:space="preserve"> </w:t>
      </w:r>
      <w:r w:rsidRPr="0059538B">
        <w:rPr>
          <w:i/>
        </w:rPr>
        <w:t>J Immunol</w:t>
      </w:r>
      <w:r w:rsidRPr="0059538B">
        <w:t xml:space="preserve"> 2004;</w:t>
      </w:r>
      <w:r w:rsidRPr="0059538B">
        <w:rPr>
          <w:b/>
        </w:rPr>
        <w:t>172</w:t>
      </w:r>
      <w:r w:rsidRPr="0059538B">
        <w:t>:2739-2743.</w:t>
      </w:r>
    </w:p>
    <w:p w14:paraId="3E4F411C" w14:textId="77777777" w:rsidR="001B3101" w:rsidRPr="0059538B" w:rsidRDefault="001B3101" w:rsidP="001B3101">
      <w:pPr>
        <w:pStyle w:val="EndNoteBibliography"/>
        <w:spacing w:after="0"/>
      </w:pPr>
    </w:p>
    <w:p w14:paraId="0181AD5C" w14:textId="77777777" w:rsidR="001B3101" w:rsidRDefault="001B3101" w:rsidP="001B3101">
      <w:pPr>
        <w:pStyle w:val="EndNoteBibliography"/>
        <w:spacing w:after="0"/>
      </w:pPr>
      <w:r w:rsidRPr="0059538B">
        <w:t>142.</w:t>
      </w:r>
      <w:r w:rsidRPr="0059538B">
        <w:tab/>
        <w:t xml:space="preserve">Ritz SA, Gajewska BU, Stampfli MR, Jordana M. </w:t>
      </w:r>
      <w:r>
        <w:t xml:space="preserve"> </w:t>
      </w:r>
      <w:r w:rsidRPr="0059538B">
        <w:t>Determinants of the immune-inflammatory response in allergic airway inflammation: overview of antigen presentation and cellular activation.</w:t>
      </w:r>
      <w:r>
        <w:t xml:space="preserve"> </w:t>
      </w:r>
      <w:r w:rsidRPr="0059538B">
        <w:t xml:space="preserve"> </w:t>
      </w:r>
      <w:r w:rsidRPr="0059538B">
        <w:rPr>
          <w:i/>
        </w:rPr>
        <w:t>J Allergy Clin Immunol</w:t>
      </w:r>
      <w:r w:rsidRPr="0059538B">
        <w:t xml:space="preserve"> 2000;</w:t>
      </w:r>
      <w:r w:rsidRPr="0059538B">
        <w:rPr>
          <w:b/>
        </w:rPr>
        <w:t>106</w:t>
      </w:r>
      <w:r w:rsidRPr="0059538B">
        <w:t>(5 Suppl):S206-212.</w:t>
      </w:r>
    </w:p>
    <w:p w14:paraId="66E46242" w14:textId="77777777" w:rsidR="001B3101" w:rsidRPr="0059538B" w:rsidRDefault="001B3101" w:rsidP="001B3101">
      <w:pPr>
        <w:pStyle w:val="EndNoteBibliography"/>
        <w:spacing w:after="0"/>
      </w:pPr>
    </w:p>
    <w:p w14:paraId="629A74E3" w14:textId="77777777" w:rsidR="001B3101" w:rsidRDefault="001B3101" w:rsidP="001B3101">
      <w:pPr>
        <w:pStyle w:val="EndNoteBibliography"/>
        <w:spacing w:after="0"/>
      </w:pPr>
      <w:r w:rsidRPr="0059538B">
        <w:t>143.</w:t>
      </w:r>
      <w:r w:rsidRPr="0059538B">
        <w:tab/>
        <w:t xml:space="preserve">Ritz SA, Cundall MJ, Gajewska BU, Alvarez D, Gutierrez-Ramos JC, Coyle AJ, et al. </w:t>
      </w:r>
      <w:r>
        <w:t xml:space="preserve"> </w:t>
      </w:r>
      <w:r w:rsidRPr="0059538B">
        <w:t xml:space="preserve">Granulocyte macrophage colony-stimulating factor-driven respiratory mucosal sensitization induces Th2 differentiation and function independently of interleukin-4. </w:t>
      </w:r>
      <w:r>
        <w:t xml:space="preserve"> </w:t>
      </w:r>
      <w:r w:rsidRPr="0059538B">
        <w:rPr>
          <w:i/>
        </w:rPr>
        <w:t>Am J Respir Cell Mol Biol</w:t>
      </w:r>
      <w:r w:rsidRPr="0059538B">
        <w:t xml:space="preserve"> 2002;</w:t>
      </w:r>
      <w:r w:rsidRPr="0059538B">
        <w:rPr>
          <w:b/>
        </w:rPr>
        <w:t>27</w:t>
      </w:r>
      <w:r w:rsidRPr="0059538B">
        <w:t>:428-435.</w:t>
      </w:r>
    </w:p>
    <w:p w14:paraId="5A8317E2" w14:textId="77777777" w:rsidR="001B3101" w:rsidRPr="0059538B" w:rsidRDefault="001B3101" w:rsidP="001B3101">
      <w:pPr>
        <w:pStyle w:val="EndNoteBibliography"/>
        <w:spacing w:after="0"/>
      </w:pPr>
    </w:p>
    <w:p w14:paraId="723816C2" w14:textId="77777777" w:rsidR="001B3101" w:rsidRDefault="001B3101" w:rsidP="001B3101">
      <w:pPr>
        <w:pStyle w:val="EndNoteBibliography"/>
        <w:spacing w:after="0"/>
      </w:pPr>
      <w:r w:rsidRPr="0059538B">
        <w:t>144.</w:t>
      </w:r>
      <w:r w:rsidRPr="0059538B">
        <w:tab/>
        <w:t xml:space="preserve">de Kleer IM, Kool M, de Bruijn MJ, Willart M, van Moorleghem J, Schuijs MJ, et al. </w:t>
      </w:r>
      <w:r>
        <w:t xml:space="preserve"> </w:t>
      </w:r>
      <w:r w:rsidRPr="0059538B">
        <w:t xml:space="preserve">Perinatal </w:t>
      </w:r>
      <w:r>
        <w:t>a</w:t>
      </w:r>
      <w:r w:rsidRPr="0059538B">
        <w:t xml:space="preserve">ctivation of the Interleukin-33 </w:t>
      </w:r>
      <w:r>
        <w:t>p</w:t>
      </w:r>
      <w:r w:rsidRPr="0059538B">
        <w:t xml:space="preserve">athway </w:t>
      </w:r>
      <w:r>
        <w:t>p</w:t>
      </w:r>
      <w:r w:rsidRPr="0059538B">
        <w:t xml:space="preserve">romotes </w:t>
      </w:r>
      <w:r>
        <w:t>t</w:t>
      </w:r>
      <w:r w:rsidRPr="0059538B">
        <w:t xml:space="preserve">ype 2 </w:t>
      </w:r>
      <w:r>
        <w:t>i</w:t>
      </w:r>
      <w:r w:rsidRPr="0059538B">
        <w:t xml:space="preserve">mmunity in the </w:t>
      </w:r>
      <w:r>
        <w:t>d</w:t>
      </w:r>
      <w:r w:rsidRPr="0059538B">
        <w:t xml:space="preserve">eveloping </w:t>
      </w:r>
      <w:r>
        <w:t>l</w:t>
      </w:r>
      <w:r w:rsidRPr="0059538B">
        <w:t xml:space="preserve">ung. </w:t>
      </w:r>
      <w:r w:rsidRPr="0059538B">
        <w:rPr>
          <w:i/>
        </w:rPr>
        <w:t>Immunity</w:t>
      </w:r>
      <w:r w:rsidRPr="0059538B">
        <w:t xml:space="preserve"> 2016;</w:t>
      </w:r>
      <w:r w:rsidRPr="0059538B">
        <w:rPr>
          <w:b/>
        </w:rPr>
        <w:t>45</w:t>
      </w:r>
      <w:r w:rsidRPr="0059538B">
        <w:t>:1285-1298.</w:t>
      </w:r>
    </w:p>
    <w:p w14:paraId="6CCE12A0" w14:textId="77777777" w:rsidR="001B3101" w:rsidRPr="0059538B" w:rsidRDefault="001B3101" w:rsidP="001B3101">
      <w:pPr>
        <w:pStyle w:val="EndNoteBibliography"/>
        <w:spacing w:after="0"/>
      </w:pPr>
    </w:p>
    <w:p w14:paraId="38AD7199" w14:textId="77777777" w:rsidR="001B3101" w:rsidRDefault="001B3101" w:rsidP="001B3101">
      <w:pPr>
        <w:pStyle w:val="EndNoteBibliography"/>
        <w:spacing w:after="0"/>
      </w:pPr>
      <w:r w:rsidRPr="0059538B">
        <w:t>145.</w:t>
      </w:r>
      <w:r w:rsidRPr="0059538B">
        <w:tab/>
        <w:t>Guo L, Huang Y, Chen X, Hu-Li J, Urban JF, Jr., Paul WE.</w:t>
      </w:r>
      <w:r>
        <w:t xml:space="preserve"> </w:t>
      </w:r>
      <w:r w:rsidRPr="0059538B">
        <w:t xml:space="preserve"> Innate immunological function of TH2 cells in vivo.</w:t>
      </w:r>
      <w:r>
        <w:t xml:space="preserve"> </w:t>
      </w:r>
      <w:r w:rsidRPr="0059538B">
        <w:t xml:space="preserve"> </w:t>
      </w:r>
      <w:r w:rsidRPr="0059538B">
        <w:rPr>
          <w:i/>
        </w:rPr>
        <w:t>Nat</w:t>
      </w:r>
      <w:r>
        <w:rPr>
          <w:i/>
        </w:rPr>
        <w:t>ure</w:t>
      </w:r>
      <w:r w:rsidRPr="0059538B">
        <w:rPr>
          <w:i/>
        </w:rPr>
        <w:t xml:space="preserve"> Immunol</w:t>
      </w:r>
      <w:r w:rsidRPr="0059538B">
        <w:t xml:space="preserve"> 2015;</w:t>
      </w:r>
      <w:r w:rsidRPr="0059538B">
        <w:rPr>
          <w:b/>
        </w:rPr>
        <w:t>16</w:t>
      </w:r>
      <w:r w:rsidRPr="0059538B">
        <w:t>:1051-1059.</w:t>
      </w:r>
    </w:p>
    <w:p w14:paraId="70EBBC97" w14:textId="77777777" w:rsidR="001B3101" w:rsidRPr="0059538B" w:rsidRDefault="001B3101" w:rsidP="001B3101">
      <w:pPr>
        <w:pStyle w:val="EndNoteBibliography"/>
        <w:spacing w:after="0"/>
      </w:pPr>
    </w:p>
    <w:p w14:paraId="1EAEEE09" w14:textId="77777777" w:rsidR="001B3101" w:rsidRDefault="001B3101" w:rsidP="001B3101">
      <w:pPr>
        <w:pStyle w:val="EndNoteBibliography"/>
        <w:spacing w:after="0"/>
      </w:pPr>
      <w:r w:rsidRPr="0059538B">
        <w:t>146.</w:t>
      </w:r>
      <w:r w:rsidRPr="0059538B">
        <w:tab/>
        <w:t xml:space="preserve">Saluzzo S, Gorki AD, Rana BMJ, Martins R, Scanlon S, Starkl P, et al. </w:t>
      </w:r>
      <w:r>
        <w:t xml:space="preserve"> </w:t>
      </w:r>
      <w:r w:rsidRPr="0059538B">
        <w:t>First-</w:t>
      </w:r>
      <w:r>
        <w:t>b</w:t>
      </w:r>
      <w:r w:rsidRPr="0059538B">
        <w:t>reath-</w:t>
      </w:r>
      <w:r>
        <w:t>i</w:t>
      </w:r>
      <w:r w:rsidRPr="0059538B">
        <w:t xml:space="preserve">nduced </w:t>
      </w:r>
      <w:r>
        <w:t>t</w:t>
      </w:r>
      <w:r w:rsidRPr="0059538B">
        <w:t xml:space="preserve">ype 2 </w:t>
      </w:r>
      <w:r>
        <w:t>p</w:t>
      </w:r>
      <w:r w:rsidRPr="0059538B">
        <w:t xml:space="preserve">athways </w:t>
      </w:r>
      <w:r>
        <w:t>s</w:t>
      </w:r>
      <w:r w:rsidRPr="0059538B">
        <w:t xml:space="preserve">hape the </w:t>
      </w:r>
      <w:r>
        <w:t>l</w:t>
      </w:r>
      <w:r w:rsidRPr="0059538B">
        <w:t xml:space="preserve">ung </w:t>
      </w:r>
      <w:r>
        <w:t>i</w:t>
      </w:r>
      <w:r w:rsidRPr="0059538B">
        <w:t xml:space="preserve">mmune </w:t>
      </w:r>
      <w:r>
        <w:t>e</w:t>
      </w:r>
      <w:r w:rsidRPr="0059538B">
        <w:t>nvironment.</w:t>
      </w:r>
      <w:r>
        <w:t xml:space="preserve"> </w:t>
      </w:r>
      <w:r w:rsidRPr="0059538B">
        <w:t xml:space="preserve"> </w:t>
      </w:r>
      <w:r w:rsidRPr="0059538B">
        <w:rPr>
          <w:i/>
        </w:rPr>
        <w:t>Cell Rep</w:t>
      </w:r>
      <w:r w:rsidRPr="0059538B">
        <w:t xml:space="preserve"> 2017;</w:t>
      </w:r>
      <w:r w:rsidRPr="0059538B">
        <w:rPr>
          <w:b/>
        </w:rPr>
        <w:t>18</w:t>
      </w:r>
      <w:r w:rsidRPr="0059538B">
        <w:t>:1893-1905.</w:t>
      </w:r>
    </w:p>
    <w:p w14:paraId="37EE8871" w14:textId="77777777" w:rsidR="001B3101" w:rsidRPr="0059538B" w:rsidRDefault="001B3101" w:rsidP="001B3101">
      <w:pPr>
        <w:pStyle w:val="EndNoteBibliography"/>
        <w:spacing w:after="0"/>
      </w:pPr>
    </w:p>
    <w:p w14:paraId="54F5213B" w14:textId="77777777" w:rsidR="001B3101" w:rsidRDefault="001B3101" w:rsidP="001B3101">
      <w:pPr>
        <w:pStyle w:val="EndNoteBibliography"/>
        <w:spacing w:after="0"/>
      </w:pPr>
      <w:r w:rsidRPr="0059538B">
        <w:t>147.</w:t>
      </w:r>
      <w:r w:rsidRPr="0059538B">
        <w:tab/>
        <w:t xml:space="preserve">Weskamp G, Ford JW, Sturgill J, Martin S, Docherty AJ, Swendeman S, et al. </w:t>
      </w:r>
      <w:r>
        <w:t xml:space="preserve"> </w:t>
      </w:r>
      <w:r w:rsidRPr="0059538B">
        <w:t xml:space="preserve">ADAM10 is a principal 'sheddase' of the low-affinity immunoglobulin E receptor CD23. </w:t>
      </w:r>
      <w:r>
        <w:t xml:space="preserve"> </w:t>
      </w:r>
      <w:r w:rsidRPr="0059538B">
        <w:rPr>
          <w:i/>
        </w:rPr>
        <w:t>Nat</w:t>
      </w:r>
      <w:r>
        <w:rPr>
          <w:i/>
        </w:rPr>
        <w:t>ure</w:t>
      </w:r>
      <w:r w:rsidRPr="0059538B">
        <w:rPr>
          <w:i/>
        </w:rPr>
        <w:t xml:space="preserve"> Immunol</w:t>
      </w:r>
      <w:r w:rsidRPr="0059538B">
        <w:t xml:space="preserve"> 2006;</w:t>
      </w:r>
      <w:r w:rsidRPr="0059538B">
        <w:rPr>
          <w:b/>
        </w:rPr>
        <w:t>7</w:t>
      </w:r>
      <w:r w:rsidRPr="0059538B">
        <w:t>:1293-1298.</w:t>
      </w:r>
    </w:p>
    <w:p w14:paraId="5B08A787" w14:textId="77777777" w:rsidR="001B3101" w:rsidRPr="0059538B" w:rsidRDefault="001B3101" w:rsidP="001B3101">
      <w:pPr>
        <w:pStyle w:val="EndNoteBibliography"/>
        <w:spacing w:after="0"/>
      </w:pPr>
    </w:p>
    <w:p w14:paraId="760FD0BD" w14:textId="77777777" w:rsidR="001B3101" w:rsidRDefault="001B3101" w:rsidP="001B3101">
      <w:pPr>
        <w:pStyle w:val="EndNoteBibliography"/>
        <w:spacing w:after="0"/>
      </w:pPr>
      <w:r w:rsidRPr="0059538B">
        <w:t>148.</w:t>
      </w:r>
      <w:r w:rsidRPr="0059538B">
        <w:tab/>
        <w:t xml:space="preserve">Edwards DR, Handsley MM, Pennington CJ. </w:t>
      </w:r>
      <w:r>
        <w:t xml:space="preserve"> </w:t>
      </w:r>
      <w:r w:rsidRPr="0059538B">
        <w:t xml:space="preserve">The ADAM metalloproteinases. </w:t>
      </w:r>
      <w:r>
        <w:t xml:space="preserve"> </w:t>
      </w:r>
      <w:r w:rsidRPr="0059538B">
        <w:rPr>
          <w:i/>
        </w:rPr>
        <w:t>Mol</w:t>
      </w:r>
      <w:r>
        <w:rPr>
          <w:i/>
        </w:rPr>
        <w:t xml:space="preserve"> </w:t>
      </w:r>
      <w:r w:rsidRPr="0059538B">
        <w:rPr>
          <w:i/>
        </w:rPr>
        <w:t>Aspects Med</w:t>
      </w:r>
      <w:r w:rsidRPr="0059538B">
        <w:t xml:space="preserve"> 2008;</w:t>
      </w:r>
      <w:r w:rsidRPr="0059538B">
        <w:rPr>
          <w:b/>
        </w:rPr>
        <w:t>29</w:t>
      </w:r>
      <w:r w:rsidRPr="0059538B">
        <w:t>:258-289.</w:t>
      </w:r>
    </w:p>
    <w:p w14:paraId="57C7D5AD" w14:textId="77777777" w:rsidR="001B3101" w:rsidRPr="0059538B" w:rsidRDefault="001B3101" w:rsidP="001B3101">
      <w:pPr>
        <w:pStyle w:val="EndNoteBibliography"/>
        <w:spacing w:after="0"/>
      </w:pPr>
    </w:p>
    <w:p w14:paraId="285D20CC" w14:textId="77777777" w:rsidR="001B3101" w:rsidRDefault="001B3101" w:rsidP="001B3101">
      <w:pPr>
        <w:pStyle w:val="EndNoteBibliography"/>
        <w:spacing w:after="0"/>
      </w:pPr>
      <w:r w:rsidRPr="0059538B">
        <w:t>149.</w:t>
      </w:r>
      <w:r w:rsidRPr="0059538B">
        <w:tab/>
        <w:t xml:space="preserve">Gough PJ, Garton KJ, Wille PT, Rychlewski M, Dempsey PJ, Raines EW. </w:t>
      </w:r>
      <w:r>
        <w:t xml:space="preserve"> </w:t>
      </w:r>
      <w:r w:rsidRPr="0059538B">
        <w:t>A disintegrin and metalloproteinase 10-mediated cleavage and shedding regulates the cell surface expression of CXC chemokine ligand 16.</w:t>
      </w:r>
      <w:r>
        <w:t xml:space="preserve"> </w:t>
      </w:r>
      <w:r w:rsidRPr="0059538B">
        <w:t xml:space="preserve"> </w:t>
      </w:r>
      <w:r w:rsidRPr="0059538B">
        <w:rPr>
          <w:i/>
        </w:rPr>
        <w:t>J Immunol</w:t>
      </w:r>
      <w:r w:rsidRPr="0059538B">
        <w:t xml:space="preserve"> 2004;</w:t>
      </w:r>
      <w:r w:rsidRPr="0059538B">
        <w:rPr>
          <w:b/>
        </w:rPr>
        <w:t>172</w:t>
      </w:r>
      <w:r w:rsidRPr="0059538B">
        <w:t>:3678-3685.</w:t>
      </w:r>
    </w:p>
    <w:p w14:paraId="17BFE883" w14:textId="77777777" w:rsidR="001B3101" w:rsidRPr="0059538B" w:rsidRDefault="001B3101" w:rsidP="001B3101">
      <w:pPr>
        <w:pStyle w:val="EndNoteBibliography"/>
        <w:spacing w:after="0"/>
      </w:pPr>
    </w:p>
    <w:p w14:paraId="3847981F" w14:textId="77777777" w:rsidR="001B3101" w:rsidRDefault="001B3101" w:rsidP="001B3101">
      <w:pPr>
        <w:pStyle w:val="EndNoteBibliography"/>
        <w:spacing w:after="0"/>
      </w:pPr>
      <w:r w:rsidRPr="0059538B">
        <w:t>150.</w:t>
      </w:r>
      <w:r w:rsidRPr="0059538B">
        <w:tab/>
        <w:t>Loxham M, Smart DE, Bedke NJ, Smithers NP, Filippi I, Blume C, et al.</w:t>
      </w:r>
      <w:r>
        <w:t xml:space="preserve"> </w:t>
      </w:r>
      <w:r w:rsidRPr="0059538B">
        <w:t xml:space="preserve"> Allergenic proteases cleave the chemokine CX3CL1 directly from the surface of airway epithelium and augment the effect of rhinovirus. </w:t>
      </w:r>
      <w:r>
        <w:t xml:space="preserve"> </w:t>
      </w:r>
      <w:r w:rsidRPr="0059538B">
        <w:rPr>
          <w:i/>
        </w:rPr>
        <w:t>Mucosal Immunol</w:t>
      </w:r>
      <w:r w:rsidRPr="0059538B">
        <w:t xml:space="preserve"> 2018;</w:t>
      </w:r>
      <w:r w:rsidRPr="0059538B">
        <w:rPr>
          <w:b/>
        </w:rPr>
        <w:t>11</w:t>
      </w:r>
      <w:r w:rsidRPr="0059538B">
        <w:t>:404-414.</w:t>
      </w:r>
    </w:p>
    <w:p w14:paraId="2DA3AF62" w14:textId="77777777" w:rsidR="001B3101" w:rsidRPr="0059538B" w:rsidRDefault="001B3101" w:rsidP="001B3101">
      <w:pPr>
        <w:pStyle w:val="EndNoteBibliography"/>
        <w:spacing w:after="0"/>
      </w:pPr>
    </w:p>
    <w:p w14:paraId="7B8C1F6F" w14:textId="77777777" w:rsidR="001B3101" w:rsidRDefault="001B3101" w:rsidP="001B3101">
      <w:pPr>
        <w:pStyle w:val="EndNoteBibliography"/>
        <w:spacing w:after="0"/>
      </w:pPr>
      <w:r w:rsidRPr="0059538B">
        <w:t>151.</w:t>
      </w:r>
      <w:r w:rsidRPr="0059538B">
        <w:tab/>
        <w:t>Reiss K, Saftig P.</w:t>
      </w:r>
      <w:r>
        <w:t xml:space="preserve"> </w:t>
      </w:r>
      <w:r w:rsidRPr="0059538B">
        <w:t xml:space="preserve"> The "a disintegrin and metalloprotease" (ADAM) family of sheddases: physiological and cellular functions. </w:t>
      </w:r>
      <w:r>
        <w:t xml:space="preserve"> </w:t>
      </w:r>
      <w:r w:rsidRPr="0059538B">
        <w:rPr>
          <w:i/>
        </w:rPr>
        <w:t>Semin Cell Dev Biol</w:t>
      </w:r>
      <w:r w:rsidRPr="0059538B">
        <w:t xml:space="preserve"> 2009;</w:t>
      </w:r>
      <w:r w:rsidRPr="0059538B">
        <w:rPr>
          <w:b/>
        </w:rPr>
        <w:t>20</w:t>
      </w:r>
      <w:r w:rsidRPr="0059538B">
        <w:t>:126-137.</w:t>
      </w:r>
    </w:p>
    <w:p w14:paraId="499EE78D" w14:textId="77777777" w:rsidR="001B3101" w:rsidRPr="0059538B" w:rsidRDefault="001B3101" w:rsidP="001B3101">
      <w:pPr>
        <w:pStyle w:val="EndNoteBibliography"/>
        <w:spacing w:after="0"/>
      </w:pPr>
    </w:p>
    <w:p w14:paraId="7025DA5F" w14:textId="77777777" w:rsidR="001B3101" w:rsidRDefault="001B3101" w:rsidP="001B3101">
      <w:pPr>
        <w:pStyle w:val="EndNoteBibliography"/>
        <w:spacing w:after="0"/>
      </w:pPr>
      <w:r w:rsidRPr="0059538B">
        <w:t>152.</w:t>
      </w:r>
      <w:r w:rsidRPr="0059538B">
        <w:tab/>
        <w:t xml:space="preserve">Nawijn MC, Hackett TL, Postma DS, van Oosterhout AJ, Heijink IH. </w:t>
      </w:r>
      <w:r>
        <w:t xml:space="preserve"> </w:t>
      </w:r>
      <w:r w:rsidRPr="0059538B">
        <w:t xml:space="preserve">E-cadherin: gatekeeper of airway mucosa and allergic sensitization. </w:t>
      </w:r>
      <w:r>
        <w:t xml:space="preserve"> </w:t>
      </w:r>
      <w:r w:rsidRPr="0059538B">
        <w:rPr>
          <w:i/>
        </w:rPr>
        <w:t>Trends Immunol</w:t>
      </w:r>
      <w:r w:rsidRPr="0059538B">
        <w:t xml:space="preserve"> 2011;</w:t>
      </w:r>
      <w:r w:rsidRPr="0059538B">
        <w:rPr>
          <w:b/>
        </w:rPr>
        <w:t>32</w:t>
      </w:r>
      <w:r w:rsidRPr="0059538B">
        <w:t>:248-255.</w:t>
      </w:r>
    </w:p>
    <w:p w14:paraId="773759A8" w14:textId="77777777" w:rsidR="001B3101" w:rsidRPr="0059538B" w:rsidRDefault="001B3101" w:rsidP="001B3101">
      <w:pPr>
        <w:pStyle w:val="EndNoteBibliography"/>
        <w:spacing w:after="0"/>
      </w:pPr>
    </w:p>
    <w:p w14:paraId="217778A5" w14:textId="77777777" w:rsidR="001B3101" w:rsidRDefault="001B3101" w:rsidP="001B3101">
      <w:pPr>
        <w:pStyle w:val="EndNoteBibliography"/>
        <w:spacing w:after="0"/>
      </w:pPr>
      <w:r w:rsidRPr="0059538B">
        <w:t>153.</w:t>
      </w:r>
      <w:r w:rsidRPr="0059538B">
        <w:tab/>
        <w:t xml:space="preserve">Heijink IH, Kies PM, Kauffman HF, Postma DS, van Oosterhout AJ, Vellenga E. </w:t>
      </w:r>
      <w:r>
        <w:t xml:space="preserve"> </w:t>
      </w:r>
      <w:r w:rsidRPr="0059538B">
        <w:t>Down-regulation of E-cadherin in human bronchial epithelial cells leads to epidermal growth factor receptor-dependent Th2 cell-promoting activity.</w:t>
      </w:r>
      <w:r>
        <w:t xml:space="preserve"> </w:t>
      </w:r>
      <w:r w:rsidRPr="0059538B">
        <w:t xml:space="preserve"> </w:t>
      </w:r>
      <w:r w:rsidRPr="0059538B">
        <w:rPr>
          <w:i/>
        </w:rPr>
        <w:t>J Immunol</w:t>
      </w:r>
      <w:r w:rsidRPr="0059538B">
        <w:t xml:space="preserve"> 2007;</w:t>
      </w:r>
      <w:r w:rsidRPr="0059538B">
        <w:rPr>
          <w:b/>
        </w:rPr>
        <w:t>178</w:t>
      </w:r>
      <w:r w:rsidRPr="0059538B">
        <w:t>:7678-7685.</w:t>
      </w:r>
    </w:p>
    <w:p w14:paraId="7F5C1A18" w14:textId="77777777" w:rsidR="001B3101" w:rsidRPr="0059538B" w:rsidRDefault="001B3101" w:rsidP="001B3101">
      <w:pPr>
        <w:pStyle w:val="EndNoteBibliography"/>
        <w:spacing w:after="0"/>
      </w:pPr>
    </w:p>
    <w:p w14:paraId="0B6207DA" w14:textId="77777777" w:rsidR="001B3101" w:rsidRDefault="001B3101" w:rsidP="001B3101">
      <w:pPr>
        <w:pStyle w:val="EndNoteBibliography"/>
        <w:spacing w:after="0"/>
      </w:pPr>
      <w:r w:rsidRPr="0059538B">
        <w:t>154.</w:t>
      </w:r>
      <w:r w:rsidRPr="0059538B">
        <w:tab/>
        <w:t xml:space="preserve">Salimi M, Barlow JL, Saunders SP, Xue L, Gutowska-Owsiak D, Wang X, et al. </w:t>
      </w:r>
      <w:r>
        <w:t xml:space="preserve"> </w:t>
      </w:r>
      <w:r w:rsidRPr="0059538B">
        <w:t>A role for IL-25 and IL-33-driven type-2 innate lymphoid cells in atopic dermatitis.</w:t>
      </w:r>
      <w:r>
        <w:t xml:space="preserve"> </w:t>
      </w:r>
      <w:r w:rsidRPr="0059538B">
        <w:t xml:space="preserve"> </w:t>
      </w:r>
      <w:r w:rsidRPr="0059538B">
        <w:rPr>
          <w:i/>
        </w:rPr>
        <w:t>J Exp Med</w:t>
      </w:r>
      <w:r w:rsidRPr="0059538B">
        <w:t xml:space="preserve"> 2013;</w:t>
      </w:r>
      <w:r w:rsidRPr="0059538B">
        <w:rPr>
          <w:b/>
        </w:rPr>
        <w:t>210</w:t>
      </w:r>
      <w:r w:rsidRPr="0059538B">
        <w:t>:2939-2950.</w:t>
      </w:r>
    </w:p>
    <w:p w14:paraId="4AD3F6DC" w14:textId="77777777" w:rsidR="001B3101" w:rsidRPr="0059538B" w:rsidRDefault="001B3101" w:rsidP="001B3101">
      <w:pPr>
        <w:pStyle w:val="EndNoteBibliography"/>
        <w:spacing w:after="0"/>
      </w:pPr>
    </w:p>
    <w:p w14:paraId="40B22665" w14:textId="77777777" w:rsidR="001B3101" w:rsidRDefault="001B3101" w:rsidP="001B3101">
      <w:pPr>
        <w:pStyle w:val="EndNoteBibliography"/>
        <w:spacing w:after="0"/>
      </w:pPr>
      <w:r w:rsidRPr="0059538B">
        <w:t>155.</w:t>
      </w:r>
      <w:r w:rsidRPr="0059538B">
        <w:tab/>
        <w:t>Wan H, Winton HL, Soeller C, Tovey ER, Gruenert DC, Thompson PJ, et al.</w:t>
      </w:r>
      <w:r>
        <w:t xml:space="preserve"> </w:t>
      </w:r>
      <w:r w:rsidRPr="0059538B">
        <w:t xml:space="preserve"> Der p 1 facilitates transepithelial allergen delivery by disruption of tight junctions.</w:t>
      </w:r>
      <w:r>
        <w:t xml:space="preserve"> </w:t>
      </w:r>
      <w:r w:rsidRPr="0059538B">
        <w:t xml:space="preserve"> </w:t>
      </w:r>
      <w:r w:rsidRPr="0059538B">
        <w:rPr>
          <w:i/>
        </w:rPr>
        <w:t>J Clin Invest</w:t>
      </w:r>
      <w:r w:rsidRPr="0059538B">
        <w:t xml:space="preserve"> 1999;</w:t>
      </w:r>
      <w:r w:rsidRPr="0059538B">
        <w:rPr>
          <w:b/>
        </w:rPr>
        <w:t>104</w:t>
      </w:r>
      <w:r w:rsidRPr="0059538B">
        <w:t>:123-133.</w:t>
      </w:r>
    </w:p>
    <w:p w14:paraId="0D77CDAE" w14:textId="77777777" w:rsidR="001B3101" w:rsidRPr="0059538B" w:rsidRDefault="001B3101" w:rsidP="001B3101">
      <w:pPr>
        <w:pStyle w:val="EndNoteBibliography"/>
        <w:spacing w:after="0"/>
      </w:pPr>
    </w:p>
    <w:p w14:paraId="481A4FA5" w14:textId="77777777" w:rsidR="001B3101" w:rsidRDefault="001B3101" w:rsidP="001B3101">
      <w:pPr>
        <w:pStyle w:val="EndNoteBibliography"/>
        <w:spacing w:after="0"/>
      </w:pPr>
      <w:r w:rsidRPr="0059538B">
        <w:t>156.</w:t>
      </w:r>
      <w:r w:rsidRPr="0059538B">
        <w:tab/>
        <w:t xml:space="preserve">Allard B, Bara I, Gilbert G, Carvalho G, Trian T, Ozier A, et al. </w:t>
      </w:r>
      <w:r>
        <w:t xml:space="preserve"> </w:t>
      </w:r>
      <w:r w:rsidRPr="0059538B">
        <w:t xml:space="preserve">Protease activated receptor-2 expression and function in asthmatic bronchial smooth muscle. </w:t>
      </w:r>
      <w:r>
        <w:t xml:space="preserve"> </w:t>
      </w:r>
      <w:r w:rsidRPr="0059538B">
        <w:rPr>
          <w:i/>
        </w:rPr>
        <w:t>PLoS One</w:t>
      </w:r>
      <w:r w:rsidRPr="0059538B">
        <w:t xml:space="preserve"> 2014;</w:t>
      </w:r>
      <w:r w:rsidRPr="0059538B">
        <w:rPr>
          <w:b/>
        </w:rPr>
        <w:t>9</w:t>
      </w:r>
      <w:r w:rsidRPr="0059538B">
        <w:t>:e86945.</w:t>
      </w:r>
    </w:p>
    <w:p w14:paraId="346E5910" w14:textId="77777777" w:rsidR="001B3101" w:rsidRPr="0059538B" w:rsidRDefault="001B3101" w:rsidP="001B3101">
      <w:pPr>
        <w:pStyle w:val="EndNoteBibliography"/>
        <w:spacing w:after="0"/>
      </w:pPr>
    </w:p>
    <w:p w14:paraId="085B98C7" w14:textId="77777777" w:rsidR="001B3101" w:rsidRDefault="001B3101" w:rsidP="001B3101">
      <w:pPr>
        <w:pStyle w:val="EndNoteBibliography"/>
        <w:spacing w:after="0"/>
      </w:pPr>
      <w:r w:rsidRPr="0059538B">
        <w:t>157.</w:t>
      </w:r>
      <w:r w:rsidRPr="0059538B">
        <w:tab/>
        <w:t xml:space="preserve">Lin YP, Nelson C, Kramer H, Parekh AB. </w:t>
      </w:r>
      <w:r>
        <w:t xml:space="preserve"> </w:t>
      </w:r>
      <w:r w:rsidRPr="0059538B">
        <w:t xml:space="preserve">The </w:t>
      </w:r>
      <w:r>
        <w:t>a</w:t>
      </w:r>
      <w:r w:rsidRPr="0059538B">
        <w:t>llergen Der p</w:t>
      </w:r>
      <w:r>
        <w:t xml:space="preserve"> </w:t>
      </w:r>
      <w:r w:rsidRPr="0059538B">
        <w:t xml:space="preserve">3 from </w:t>
      </w:r>
      <w:r>
        <w:t>h</w:t>
      </w:r>
      <w:r w:rsidRPr="0059538B">
        <w:t xml:space="preserve">ouse </w:t>
      </w:r>
      <w:r>
        <w:t>d</w:t>
      </w:r>
      <w:r w:rsidRPr="0059538B">
        <w:t xml:space="preserve">ust </w:t>
      </w:r>
      <w:r>
        <w:t>m</w:t>
      </w:r>
      <w:r w:rsidRPr="0059538B">
        <w:t xml:space="preserve">ite </w:t>
      </w:r>
      <w:r>
        <w:t>s</w:t>
      </w:r>
      <w:r w:rsidRPr="0059538B">
        <w:t xml:space="preserve">timulates </w:t>
      </w:r>
      <w:r>
        <w:t>s</w:t>
      </w:r>
      <w:r w:rsidRPr="0059538B">
        <w:t>tore-</w:t>
      </w:r>
      <w:r>
        <w:t>o</w:t>
      </w:r>
      <w:r w:rsidRPr="0059538B">
        <w:t>perated Ca</w:t>
      </w:r>
      <w:r w:rsidRPr="00D6435D">
        <w:rPr>
          <w:vertAlign w:val="superscript"/>
        </w:rPr>
        <w:t>(2+)</w:t>
      </w:r>
      <w:r w:rsidRPr="0059538B">
        <w:t xml:space="preserve"> </w:t>
      </w:r>
      <w:r>
        <w:t>c</w:t>
      </w:r>
      <w:r w:rsidRPr="0059538B">
        <w:t xml:space="preserve">hannels and </w:t>
      </w:r>
      <w:r>
        <w:t>m</w:t>
      </w:r>
      <w:r w:rsidRPr="0059538B">
        <w:t xml:space="preserve">ast </w:t>
      </w:r>
      <w:r>
        <w:t>c</w:t>
      </w:r>
      <w:r w:rsidRPr="0059538B">
        <w:t xml:space="preserve">ell </w:t>
      </w:r>
      <w:r>
        <w:t>m</w:t>
      </w:r>
      <w:r w:rsidRPr="0059538B">
        <w:t xml:space="preserve">igration through PAR4 </w:t>
      </w:r>
      <w:r>
        <w:t>r</w:t>
      </w:r>
      <w:r w:rsidRPr="0059538B">
        <w:t xml:space="preserve">eceptors. </w:t>
      </w:r>
      <w:r>
        <w:t xml:space="preserve"> </w:t>
      </w:r>
      <w:r w:rsidRPr="0059538B">
        <w:rPr>
          <w:i/>
        </w:rPr>
        <w:t>Mol Cell</w:t>
      </w:r>
      <w:r w:rsidRPr="0059538B">
        <w:t xml:space="preserve"> 2018;</w:t>
      </w:r>
      <w:r w:rsidRPr="0059538B">
        <w:rPr>
          <w:b/>
        </w:rPr>
        <w:t>70</w:t>
      </w:r>
      <w:r w:rsidRPr="0059538B">
        <w:t>:228-241 e225.</w:t>
      </w:r>
    </w:p>
    <w:p w14:paraId="3D00B53A" w14:textId="77777777" w:rsidR="001B3101" w:rsidRPr="0059538B" w:rsidRDefault="001B3101" w:rsidP="001B3101">
      <w:pPr>
        <w:pStyle w:val="EndNoteBibliography"/>
        <w:spacing w:after="0"/>
      </w:pPr>
    </w:p>
    <w:p w14:paraId="5F354EFB" w14:textId="77777777" w:rsidR="001B3101" w:rsidRDefault="001B3101" w:rsidP="001B3101">
      <w:pPr>
        <w:pStyle w:val="EndNoteBibliography"/>
        <w:spacing w:after="0"/>
      </w:pPr>
      <w:r w:rsidRPr="0059538B">
        <w:t>158.</w:t>
      </w:r>
      <w:r w:rsidRPr="0059538B">
        <w:tab/>
        <w:t xml:space="preserve">Jairaman A, Maguire CH, Schleimer RP, Prakriya M. </w:t>
      </w:r>
      <w:r>
        <w:t xml:space="preserve"> </w:t>
      </w:r>
      <w:r w:rsidRPr="0059538B">
        <w:t xml:space="preserve">Allergens stimulate store-operated calcium entry and cytokine production in airway epithelial cells. </w:t>
      </w:r>
      <w:r>
        <w:t xml:space="preserve"> </w:t>
      </w:r>
      <w:r w:rsidRPr="0059538B">
        <w:rPr>
          <w:i/>
        </w:rPr>
        <w:t>Sci Rep</w:t>
      </w:r>
      <w:r w:rsidRPr="0059538B">
        <w:t xml:space="preserve"> 2016;</w:t>
      </w:r>
      <w:r w:rsidRPr="0059538B">
        <w:rPr>
          <w:b/>
        </w:rPr>
        <w:t>6</w:t>
      </w:r>
      <w:r w:rsidRPr="0059538B">
        <w:t>:32311.</w:t>
      </w:r>
    </w:p>
    <w:p w14:paraId="1B23D604" w14:textId="77777777" w:rsidR="001B3101" w:rsidRPr="0059538B" w:rsidRDefault="001B3101" w:rsidP="001B3101">
      <w:pPr>
        <w:pStyle w:val="EndNoteBibliography"/>
        <w:spacing w:after="0"/>
      </w:pPr>
    </w:p>
    <w:p w14:paraId="48D62155" w14:textId="77777777" w:rsidR="001B3101" w:rsidRDefault="001B3101" w:rsidP="001B3101">
      <w:pPr>
        <w:pStyle w:val="EndNoteBibliography"/>
        <w:spacing w:after="0"/>
      </w:pPr>
      <w:r w:rsidRPr="0059538B">
        <w:t>159.</w:t>
      </w:r>
      <w:r w:rsidRPr="0059538B">
        <w:tab/>
        <w:t xml:space="preserve">Reddy VB, Lerner EA. </w:t>
      </w:r>
      <w:r>
        <w:t xml:space="preserve"> </w:t>
      </w:r>
      <w:r w:rsidRPr="0059538B">
        <w:t xml:space="preserve">Activation of mas-related G-protein-coupled receptors by the house dust mite cysteine protease Der p1 provides a new mechanism linking allergy and inflammation. </w:t>
      </w:r>
      <w:r>
        <w:t xml:space="preserve"> </w:t>
      </w:r>
      <w:r w:rsidRPr="0059538B">
        <w:rPr>
          <w:i/>
        </w:rPr>
        <w:t>J Biol Chem</w:t>
      </w:r>
      <w:r w:rsidRPr="0059538B">
        <w:t xml:space="preserve"> 2017;</w:t>
      </w:r>
      <w:r w:rsidRPr="0059538B">
        <w:rPr>
          <w:b/>
        </w:rPr>
        <w:t>292</w:t>
      </w:r>
      <w:r w:rsidRPr="0059538B">
        <w:t>:17399-17406.</w:t>
      </w:r>
    </w:p>
    <w:p w14:paraId="59C99777" w14:textId="77777777" w:rsidR="001B3101" w:rsidRPr="0059538B" w:rsidRDefault="001B3101" w:rsidP="001B3101">
      <w:pPr>
        <w:pStyle w:val="EndNoteBibliography"/>
        <w:spacing w:after="0"/>
      </w:pPr>
    </w:p>
    <w:p w14:paraId="25C4850D" w14:textId="77777777" w:rsidR="001B3101" w:rsidRDefault="001B3101" w:rsidP="001B3101">
      <w:pPr>
        <w:autoSpaceDE w:val="0"/>
        <w:autoSpaceDN w:val="0"/>
        <w:adjustRightInd w:val="0"/>
        <w:spacing w:after="0" w:line="240" w:lineRule="auto"/>
        <w:rPr>
          <w:rFonts w:ascii="Segoe UI" w:hAnsi="Segoe UI" w:cs="Segoe UI"/>
          <w:sz w:val="18"/>
          <w:szCs w:val="18"/>
        </w:rPr>
      </w:pPr>
      <w:r w:rsidRPr="0059538B">
        <w:t>160.</w:t>
      </w:r>
      <w:r w:rsidRPr="0059538B">
        <w:tab/>
        <w:t xml:space="preserve">Fuchs K, Cardona Gloria Y, </w:t>
      </w:r>
      <w:proofErr w:type="spellStart"/>
      <w:r w:rsidRPr="0059538B">
        <w:t>Wolz</w:t>
      </w:r>
      <w:proofErr w:type="spellEnd"/>
      <w:r w:rsidRPr="0059538B">
        <w:t xml:space="preserve"> OO, </w:t>
      </w:r>
      <w:proofErr w:type="spellStart"/>
      <w:r w:rsidRPr="0059538B">
        <w:t>Herster</w:t>
      </w:r>
      <w:proofErr w:type="spellEnd"/>
      <w:r w:rsidRPr="0059538B">
        <w:t xml:space="preserve"> F, Sharma L, </w:t>
      </w:r>
      <w:proofErr w:type="spellStart"/>
      <w:r w:rsidRPr="0059538B">
        <w:t>Dillen</w:t>
      </w:r>
      <w:proofErr w:type="spellEnd"/>
      <w:r w:rsidRPr="0059538B">
        <w:t xml:space="preserve"> CA, et al.</w:t>
      </w:r>
      <w:r>
        <w:t xml:space="preserve"> </w:t>
      </w:r>
      <w:r w:rsidRPr="0059538B">
        <w:t xml:space="preserve"> The fungal ligand chitin directly binds TLR2 and triggers inflammation dependent on oligomer size. </w:t>
      </w:r>
      <w:r>
        <w:t xml:space="preserve"> </w:t>
      </w:r>
      <w:r w:rsidRPr="0059538B">
        <w:rPr>
          <w:i/>
        </w:rPr>
        <w:t>EMBO Rep</w:t>
      </w:r>
      <w:r w:rsidRPr="0059538B">
        <w:t xml:space="preserve"> 2018</w:t>
      </w:r>
      <w:proofErr w:type="gramStart"/>
      <w:r w:rsidRPr="0059538B">
        <w:t>;</w:t>
      </w:r>
      <w:r w:rsidRPr="0059538B">
        <w:rPr>
          <w:b/>
        </w:rPr>
        <w:t>19</w:t>
      </w:r>
      <w:proofErr w:type="gramEnd"/>
      <w:r w:rsidRPr="0059538B">
        <w:t>(12).</w:t>
      </w:r>
      <w:r>
        <w:t xml:space="preserve"> </w:t>
      </w:r>
      <w:r w:rsidRPr="00D6435D">
        <w:t xml:space="preserve"> </w:t>
      </w:r>
      <w:r w:rsidRPr="00D6435D">
        <w:rPr>
          <w:rFonts w:cs="Segoe UI"/>
        </w:rPr>
        <w:t>10.15252/embr.201846065</w:t>
      </w:r>
      <w:r>
        <w:rPr>
          <w:rFonts w:cs="Segoe UI"/>
        </w:rPr>
        <w:t>.</w:t>
      </w:r>
    </w:p>
    <w:p w14:paraId="7F310EDF" w14:textId="77777777" w:rsidR="001B3101" w:rsidRPr="0059538B" w:rsidRDefault="001B3101" w:rsidP="001B3101">
      <w:pPr>
        <w:pStyle w:val="EndNoteBibliography"/>
        <w:spacing w:after="0"/>
      </w:pPr>
    </w:p>
    <w:p w14:paraId="18148856" w14:textId="77777777" w:rsidR="001B3101" w:rsidRDefault="001B3101" w:rsidP="001B3101">
      <w:pPr>
        <w:pStyle w:val="EndNoteBibliography"/>
        <w:spacing w:after="0"/>
      </w:pPr>
      <w:r w:rsidRPr="0059538B">
        <w:t>161.</w:t>
      </w:r>
      <w:r w:rsidRPr="0059538B">
        <w:tab/>
        <w:t xml:space="preserve">Newton GK, Perrior TR, Jenkins K, Major MR, Key RE, Stewart MR, et al. </w:t>
      </w:r>
      <w:r>
        <w:t xml:space="preserve"> </w:t>
      </w:r>
      <w:r w:rsidRPr="0059538B">
        <w:t>The discovery of potent, selective, and reversible inhibitors of the house dust mite peptidase allergen Der p 1: an innovative approach to the treatment of allergic asthma.</w:t>
      </w:r>
      <w:r>
        <w:t xml:space="preserve"> </w:t>
      </w:r>
      <w:r w:rsidRPr="0059538B">
        <w:t xml:space="preserve"> </w:t>
      </w:r>
      <w:r w:rsidRPr="0059538B">
        <w:rPr>
          <w:i/>
        </w:rPr>
        <w:t>J Med Chem</w:t>
      </w:r>
      <w:r w:rsidRPr="0059538B">
        <w:t xml:space="preserve"> 2014;</w:t>
      </w:r>
      <w:r w:rsidRPr="0059538B">
        <w:rPr>
          <w:b/>
        </w:rPr>
        <w:t>57</w:t>
      </w:r>
      <w:r w:rsidRPr="0059538B">
        <w:t>:9447-9462.</w:t>
      </w:r>
    </w:p>
    <w:p w14:paraId="66BF0084" w14:textId="77777777" w:rsidR="001B3101" w:rsidRPr="0059538B" w:rsidRDefault="001B3101" w:rsidP="001B3101">
      <w:pPr>
        <w:pStyle w:val="EndNoteBibliography"/>
        <w:spacing w:after="0"/>
      </w:pPr>
    </w:p>
    <w:p w14:paraId="4883A769" w14:textId="77777777" w:rsidR="001B3101" w:rsidRDefault="001B3101" w:rsidP="001B3101">
      <w:pPr>
        <w:pStyle w:val="EndNoteBibliography"/>
        <w:spacing w:after="0"/>
      </w:pPr>
      <w:r w:rsidRPr="0059538B">
        <w:t>162.</w:t>
      </w:r>
      <w:r w:rsidRPr="0059538B">
        <w:tab/>
        <w:t xml:space="preserve">Robinson C, Zhang J, Newton GK, Perrior TR. </w:t>
      </w:r>
      <w:r>
        <w:t xml:space="preserve"> </w:t>
      </w:r>
      <w:r w:rsidRPr="0059538B">
        <w:t xml:space="preserve">Nonhuman targets in allergic lung conditions. </w:t>
      </w:r>
      <w:r w:rsidRPr="0059538B">
        <w:rPr>
          <w:i/>
        </w:rPr>
        <w:t>Future</w:t>
      </w:r>
      <w:r>
        <w:rPr>
          <w:i/>
        </w:rPr>
        <w:t xml:space="preserve"> </w:t>
      </w:r>
      <w:r w:rsidRPr="0059538B">
        <w:rPr>
          <w:i/>
        </w:rPr>
        <w:t>Med Chem</w:t>
      </w:r>
      <w:r w:rsidRPr="0059538B">
        <w:t xml:space="preserve"> 2013;</w:t>
      </w:r>
      <w:r w:rsidRPr="0059538B">
        <w:rPr>
          <w:b/>
        </w:rPr>
        <w:t>5</w:t>
      </w:r>
      <w:r w:rsidRPr="0059538B">
        <w:t>:147-161.</w:t>
      </w:r>
    </w:p>
    <w:p w14:paraId="7DBA50B7" w14:textId="77777777" w:rsidR="001B3101" w:rsidRPr="0059538B" w:rsidRDefault="001B3101" w:rsidP="001B3101">
      <w:pPr>
        <w:pStyle w:val="EndNoteBibliography"/>
        <w:spacing w:after="0"/>
      </w:pPr>
    </w:p>
    <w:p w14:paraId="6FB77A0F" w14:textId="77777777" w:rsidR="001B3101" w:rsidRDefault="001B3101" w:rsidP="001B3101">
      <w:pPr>
        <w:pStyle w:val="EndNoteBibliography"/>
        <w:spacing w:after="0"/>
      </w:pPr>
      <w:r w:rsidRPr="0059538B">
        <w:t>163.</w:t>
      </w:r>
      <w:r w:rsidRPr="0059538B">
        <w:tab/>
        <w:t>Randall TA, Mullikin JC, Mueller GA.</w:t>
      </w:r>
      <w:r>
        <w:t xml:space="preserve"> </w:t>
      </w:r>
      <w:r w:rsidRPr="0059538B">
        <w:t xml:space="preserve"> The </w:t>
      </w:r>
      <w:r>
        <w:t>d</w:t>
      </w:r>
      <w:r w:rsidRPr="0059538B">
        <w:t xml:space="preserve">raft </w:t>
      </w:r>
      <w:r>
        <w:t>g</w:t>
      </w:r>
      <w:r w:rsidRPr="0059538B">
        <w:t xml:space="preserve">enome </w:t>
      </w:r>
      <w:r>
        <w:t>a</w:t>
      </w:r>
      <w:r w:rsidRPr="0059538B">
        <w:t xml:space="preserve">ssembly of </w:t>
      </w:r>
      <w:r w:rsidRPr="00D6435D">
        <w:rPr>
          <w:i/>
        </w:rPr>
        <w:t>Dermatophagoides pteronyssinus</w:t>
      </w:r>
      <w:r w:rsidRPr="0059538B">
        <w:t xml:space="preserve"> </w:t>
      </w:r>
      <w:r>
        <w:t>s</w:t>
      </w:r>
      <w:r w:rsidRPr="0059538B">
        <w:t xml:space="preserve">upports </w:t>
      </w:r>
      <w:r>
        <w:t>i</w:t>
      </w:r>
      <w:r w:rsidRPr="0059538B">
        <w:t xml:space="preserve">dentification of </w:t>
      </w:r>
      <w:r>
        <w:t>n</w:t>
      </w:r>
      <w:r w:rsidRPr="0059538B">
        <w:t xml:space="preserve">ovel </w:t>
      </w:r>
      <w:r>
        <w:t>a</w:t>
      </w:r>
      <w:r w:rsidRPr="0059538B">
        <w:t xml:space="preserve">llergen </w:t>
      </w:r>
      <w:r>
        <w:t>i</w:t>
      </w:r>
      <w:r w:rsidRPr="0059538B">
        <w:t xml:space="preserve">soforms in </w:t>
      </w:r>
      <w:r w:rsidRPr="00D6435D">
        <w:rPr>
          <w:i/>
        </w:rPr>
        <w:t>Dermatophagoides</w:t>
      </w:r>
      <w:r w:rsidRPr="0059538B">
        <w:t xml:space="preserve"> </w:t>
      </w:r>
      <w:r>
        <w:t>s</w:t>
      </w:r>
      <w:r w:rsidRPr="0059538B">
        <w:t>pecies.</w:t>
      </w:r>
      <w:r>
        <w:t xml:space="preserve"> </w:t>
      </w:r>
      <w:r w:rsidRPr="0059538B">
        <w:t xml:space="preserve"> </w:t>
      </w:r>
      <w:r w:rsidRPr="0059538B">
        <w:rPr>
          <w:i/>
        </w:rPr>
        <w:t>Int Arch Allergy Immunol</w:t>
      </w:r>
      <w:r w:rsidRPr="0059538B">
        <w:t xml:space="preserve"> 2018;</w:t>
      </w:r>
      <w:r w:rsidRPr="0059538B">
        <w:rPr>
          <w:b/>
        </w:rPr>
        <w:t>175</w:t>
      </w:r>
      <w:r w:rsidRPr="0059538B">
        <w:t>:136-146.</w:t>
      </w:r>
    </w:p>
    <w:p w14:paraId="6CD27BC5" w14:textId="77777777" w:rsidR="001B3101" w:rsidRPr="0059538B" w:rsidRDefault="001B3101" w:rsidP="001B3101">
      <w:pPr>
        <w:pStyle w:val="EndNoteBibliography"/>
        <w:spacing w:after="0"/>
      </w:pPr>
    </w:p>
    <w:p w14:paraId="61E32B2D" w14:textId="77777777" w:rsidR="001B3101" w:rsidRDefault="001B3101" w:rsidP="001B3101">
      <w:pPr>
        <w:pStyle w:val="EndNoteBibliography"/>
        <w:spacing w:after="0"/>
      </w:pPr>
      <w:r w:rsidRPr="0059538B">
        <w:lastRenderedPageBreak/>
        <w:t>164.</w:t>
      </w:r>
      <w:r w:rsidRPr="0059538B">
        <w:tab/>
        <w:t xml:space="preserve">Randall TA, London RE, Fitzgerald MC, Mueller GA. </w:t>
      </w:r>
      <w:r>
        <w:t xml:space="preserve"> </w:t>
      </w:r>
      <w:r w:rsidRPr="0059538B">
        <w:t xml:space="preserve">Proteases of </w:t>
      </w:r>
      <w:r w:rsidRPr="009702B8">
        <w:rPr>
          <w:i/>
        </w:rPr>
        <w:t>Dermatophagoides pteronyssinus</w:t>
      </w:r>
      <w:r w:rsidRPr="0059538B">
        <w:t>.</w:t>
      </w:r>
      <w:r>
        <w:t xml:space="preserve"> </w:t>
      </w:r>
      <w:r w:rsidRPr="0059538B">
        <w:t xml:space="preserve"> </w:t>
      </w:r>
      <w:r w:rsidRPr="0059538B">
        <w:rPr>
          <w:i/>
        </w:rPr>
        <w:t>Int J Mol Sci</w:t>
      </w:r>
      <w:r w:rsidRPr="0059538B">
        <w:t xml:space="preserve"> 2017;</w:t>
      </w:r>
      <w:r w:rsidRPr="0059538B">
        <w:rPr>
          <w:b/>
        </w:rPr>
        <w:t>18</w:t>
      </w:r>
      <w:r>
        <w:t>: 1204</w:t>
      </w:r>
      <w:r w:rsidRPr="0059538B">
        <w:t>.</w:t>
      </w:r>
    </w:p>
    <w:p w14:paraId="62FC4BDD" w14:textId="77777777" w:rsidR="001B3101" w:rsidRPr="0059538B" w:rsidRDefault="001B3101" w:rsidP="001B3101">
      <w:pPr>
        <w:pStyle w:val="EndNoteBibliography"/>
        <w:spacing w:after="0"/>
      </w:pPr>
    </w:p>
    <w:p w14:paraId="03F75A6B" w14:textId="77777777" w:rsidR="001B3101" w:rsidRDefault="001B3101" w:rsidP="001B3101">
      <w:pPr>
        <w:pStyle w:val="EndNoteBibliography"/>
        <w:spacing w:after="0"/>
      </w:pPr>
      <w:r w:rsidRPr="0059538B">
        <w:t>165.</w:t>
      </w:r>
      <w:r w:rsidRPr="0059538B">
        <w:tab/>
        <w:t xml:space="preserve">Cunningham PT, Elliot CE, Lenzo JC, Jarnicki AG, Larcombe AN, Zosky GR, et al. </w:t>
      </w:r>
      <w:r>
        <w:t xml:space="preserve"> </w:t>
      </w:r>
      <w:r w:rsidRPr="0059538B">
        <w:t xml:space="preserve">Sensitizing and Th2 adjuvant activity of cysteine protease allergens. </w:t>
      </w:r>
      <w:r>
        <w:t xml:space="preserve"> </w:t>
      </w:r>
      <w:r w:rsidRPr="0059538B">
        <w:rPr>
          <w:i/>
        </w:rPr>
        <w:t>Int Arch Allergy Immunol</w:t>
      </w:r>
      <w:r w:rsidRPr="0059538B">
        <w:t xml:space="preserve"> 2012;</w:t>
      </w:r>
      <w:r w:rsidRPr="0059538B">
        <w:rPr>
          <w:b/>
        </w:rPr>
        <w:t>158</w:t>
      </w:r>
      <w:r w:rsidRPr="0059538B">
        <w:t>:347-358.</w:t>
      </w:r>
    </w:p>
    <w:p w14:paraId="43547B62" w14:textId="77777777" w:rsidR="001B3101" w:rsidRPr="0059538B" w:rsidRDefault="001B3101" w:rsidP="001B3101">
      <w:pPr>
        <w:pStyle w:val="EndNoteBibliography"/>
        <w:spacing w:after="0"/>
      </w:pPr>
    </w:p>
    <w:p w14:paraId="1B0E4781" w14:textId="77777777" w:rsidR="001B3101" w:rsidRDefault="001B3101" w:rsidP="001B3101">
      <w:pPr>
        <w:pStyle w:val="EndNoteBibliography"/>
        <w:spacing w:after="0"/>
      </w:pPr>
      <w:r w:rsidRPr="0059538B">
        <w:t>166.</w:t>
      </w:r>
      <w:r w:rsidRPr="0059538B">
        <w:tab/>
        <w:t xml:space="preserve">Cantin AM, North SL, Hubbard RC, Crystal RG. </w:t>
      </w:r>
      <w:r>
        <w:t xml:space="preserve"> </w:t>
      </w:r>
      <w:r w:rsidRPr="0059538B">
        <w:t xml:space="preserve">Normal alveolar epithelial lining fluid contains high levels of glutathione. </w:t>
      </w:r>
      <w:r>
        <w:t xml:space="preserve"> </w:t>
      </w:r>
      <w:r w:rsidRPr="0059538B">
        <w:rPr>
          <w:i/>
        </w:rPr>
        <w:t>J Appl Physiol</w:t>
      </w:r>
      <w:r w:rsidRPr="0059538B">
        <w:t xml:space="preserve"> 1987;</w:t>
      </w:r>
      <w:r w:rsidRPr="0059538B">
        <w:rPr>
          <w:b/>
        </w:rPr>
        <w:t>63</w:t>
      </w:r>
      <w:r w:rsidRPr="0059538B">
        <w:t>:152-157.</w:t>
      </w:r>
    </w:p>
    <w:p w14:paraId="0DD9DEBB" w14:textId="77777777" w:rsidR="001B3101" w:rsidRPr="0059538B" w:rsidRDefault="001B3101" w:rsidP="001B3101">
      <w:pPr>
        <w:pStyle w:val="EndNoteBibliography"/>
        <w:spacing w:after="0"/>
      </w:pPr>
    </w:p>
    <w:p w14:paraId="7A426E9E" w14:textId="77777777" w:rsidR="001B3101" w:rsidRDefault="001B3101" w:rsidP="001B3101">
      <w:pPr>
        <w:pStyle w:val="EndNoteBibliography"/>
        <w:spacing w:after="0"/>
      </w:pPr>
      <w:r w:rsidRPr="0059538B">
        <w:t>167.</w:t>
      </w:r>
      <w:r w:rsidRPr="0059538B">
        <w:tab/>
        <w:t xml:space="preserve">Moss M, Guidot DM, Wong-Lambertina M, Ten Hoor T, Perez RL, Brown LA. </w:t>
      </w:r>
      <w:r>
        <w:t xml:space="preserve"> </w:t>
      </w:r>
      <w:r w:rsidRPr="0059538B">
        <w:t>The effects of chronic alcohol abuse on pulmonary glutathione homeostasis.</w:t>
      </w:r>
      <w:r>
        <w:t xml:space="preserve">  </w:t>
      </w:r>
      <w:r w:rsidRPr="0059538B">
        <w:rPr>
          <w:i/>
        </w:rPr>
        <w:t>Am J Respir Crit Care Med</w:t>
      </w:r>
      <w:r w:rsidRPr="0059538B">
        <w:t xml:space="preserve"> 2000;</w:t>
      </w:r>
      <w:r w:rsidRPr="0059538B">
        <w:rPr>
          <w:b/>
        </w:rPr>
        <w:t>161</w:t>
      </w:r>
      <w:r w:rsidRPr="0059538B">
        <w:t>(2 Pt 1):414-419.</w:t>
      </w:r>
    </w:p>
    <w:p w14:paraId="619A9690" w14:textId="77777777" w:rsidR="001B3101" w:rsidRPr="0059538B" w:rsidRDefault="001B3101" w:rsidP="001B3101">
      <w:pPr>
        <w:pStyle w:val="EndNoteBibliography"/>
        <w:spacing w:after="0"/>
      </w:pPr>
    </w:p>
    <w:p w14:paraId="028EF333" w14:textId="77777777" w:rsidR="001B3101" w:rsidRDefault="001B3101" w:rsidP="001B3101">
      <w:pPr>
        <w:pStyle w:val="EndNoteBibliography"/>
        <w:spacing w:after="0"/>
      </w:pPr>
      <w:r w:rsidRPr="0059538B">
        <w:t>168.</w:t>
      </w:r>
      <w:r w:rsidRPr="0059538B">
        <w:tab/>
        <w:t xml:space="preserve">Roum JH, Buhl R, McElvaney NG, Borok Z, Crystal RG. </w:t>
      </w:r>
      <w:r>
        <w:t xml:space="preserve"> </w:t>
      </w:r>
      <w:r w:rsidRPr="0059538B">
        <w:t xml:space="preserve">Systemic deficiency of glutathione in cystic fibrosis. </w:t>
      </w:r>
      <w:r w:rsidRPr="0059538B">
        <w:rPr>
          <w:i/>
        </w:rPr>
        <w:t xml:space="preserve">J Appl Physiol </w:t>
      </w:r>
      <w:r w:rsidRPr="0059538B">
        <w:t>1993;</w:t>
      </w:r>
      <w:r w:rsidRPr="0059538B">
        <w:rPr>
          <w:b/>
        </w:rPr>
        <w:t>75</w:t>
      </w:r>
      <w:r w:rsidRPr="0059538B">
        <w:t>:2419-2424.</w:t>
      </w:r>
    </w:p>
    <w:p w14:paraId="411499AF" w14:textId="77777777" w:rsidR="001B3101" w:rsidRPr="0059538B" w:rsidRDefault="001B3101" w:rsidP="001B3101">
      <w:pPr>
        <w:pStyle w:val="EndNoteBibliography"/>
        <w:spacing w:after="0"/>
      </w:pPr>
    </w:p>
    <w:p w14:paraId="4E58A438" w14:textId="77777777" w:rsidR="001B3101" w:rsidRDefault="001B3101" w:rsidP="001B3101">
      <w:pPr>
        <w:pStyle w:val="EndNoteBibliography"/>
        <w:spacing w:after="0"/>
      </w:pPr>
      <w:r w:rsidRPr="0059538B">
        <w:t>169.</w:t>
      </w:r>
      <w:r w:rsidRPr="0059538B">
        <w:tab/>
        <w:t>Smith LJ, Houston M, Anderson J.</w:t>
      </w:r>
      <w:r>
        <w:t xml:space="preserve"> </w:t>
      </w:r>
      <w:r w:rsidRPr="0059538B">
        <w:t xml:space="preserve"> Increased levels of glutathione in bronchoalveolar lavage fluid from patients with asthma. </w:t>
      </w:r>
      <w:r>
        <w:t xml:space="preserve"> </w:t>
      </w:r>
      <w:r w:rsidRPr="0059538B">
        <w:rPr>
          <w:i/>
        </w:rPr>
        <w:t>Am Rev Respir Dis</w:t>
      </w:r>
      <w:r w:rsidRPr="0059538B">
        <w:t xml:space="preserve"> 1993;</w:t>
      </w:r>
      <w:r w:rsidRPr="0059538B">
        <w:rPr>
          <w:b/>
        </w:rPr>
        <w:t>147</w:t>
      </w:r>
      <w:r w:rsidRPr="0059538B">
        <w:t>(6 Pt 1):1461-1464.</w:t>
      </w:r>
    </w:p>
    <w:p w14:paraId="39A0DA6D" w14:textId="77777777" w:rsidR="001B3101" w:rsidRPr="0059538B" w:rsidRDefault="001B3101" w:rsidP="001B3101">
      <w:pPr>
        <w:pStyle w:val="EndNoteBibliography"/>
        <w:spacing w:after="0"/>
      </w:pPr>
    </w:p>
    <w:p w14:paraId="6AE85885" w14:textId="77777777" w:rsidR="001B3101" w:rsidRDefault="001B3101" w:rsidP="001B3101">
      <w:pPr>
        <w:pStyle w:val="EndNoteBibliography"/>
        <w:spacing w:after="0"/>
      </w:pPr>
      <w:r w:rsidRPr="0059538B">
        <w:t>170.</w:t>
      </w:r>
      <w:r w:rsidRPr="0059538B">
        <w:tab/>
        <w:t xml:space="preserve">Iyer SS, Ramirez AM, Ritzenthaler JD, Torres-Gonzalez E, Roser-Page S, Mora AL, et al. Oxidation of extracellular cysteine/cystine redox state in bleomycin-induced lung fibrosis. </w:t>
      </w:r>
      <w:r>
        <w:t xml:space="preserve"> </w:t>
      </w:r>
      <w:r w:rsidRPr="0059538B">
        <w:rPr>
          <w:i/>
        </w:rPr>
        <w:t>Am J Physiol Lung Cell Mol Physiol</w:t>
      </w:r>
      <w:r w:rsidRPr="0059538B">
        <w:t xml:space="preserve"> 2009;</w:t>
      </w:r>
      <w:r w:rsidRPr="0059538B">
        <w:rPr>
          <w:b/>
        </w:rPr>
        <w:t>296</w:t>
      </w:r>
      <w:r w:rsidRPr="0059538B">
        <w:t>:L37-45.</w:t>
      </w:r>
    </w:p>
    <w:p w14:paraId="6E98C6BF" w14:textId="77777777" w:rsidR="001B3101" w:rsidRPr="0059538B" w:rsidRDefault="001B3101" w:rsidP="001B3101">
      <w:pPr>
        <w:pStyle w:val="EndNoteBibliography"/>
        <w:spacing w:after="0"/>
      </w:pPr>
    </w:p>
    <w:p w14:paraId="760D84E5" w14:textId="77777777" w:rsidR="001B3101" w:rsidRDefault="001B3101" w:rsidP="001B3101">
      <w:pPr>
        <w:pStyle w:val="EndNoteBibliography"/>
        <w:spacing w:after="0"/>
      </w:pPr>
      <w:r w:rsidRPr="0059538B">
        <w:t>171.</w:t>
      </w:r>
      <w:r w:rsidRPr="0059538B">
        <w:tab/>
        <w:t xml:space="preserve">Velsor LW, Kariya C, Kachadourian R, Day BJ. </w:t>
      </w:r>
      <w:r>
        <w:t xml:space="preserve"> </w:t>
      </w:r>
      <w:r w:rsidRPr="0059538B">
        <w:t>Mitochondrial oxidative stress in the lungs of cystic fibrosis transmembrane conductance regulator protein mutant mice.</w:t>
      </w:r>
      <w:r>
        <w:t xml:space="preserve"> </w:t>
      </w:r>
      <w:r w:rsidRPr="0059538B">
        <w:t xml:space="preserve"> </w:t>
      </w:r>
      <w:r w:rsidRPr="0059538B">
        <w:rPr>
          <w:i/>
        </w:rPr>
        <w:t>Am J Respir Cell Mol Biol</w:t>
      </w:r>
      <w:r w:rsidRPr="0059538B">
        <w:t xml:space="preserve"> 2006;</w:t>
      </w:r>
      <w:r w:rsidRPr="0059538B">
        <w:rPr>
          <w:b/>
        </w:rPr>
        <w:t>35</w:t>
      </w:r>
      <w:r w:rsidRPr="0059538B">
        <w:t>:579-586.</w:t>
      </w:r>
    </w:p>
    <w:p w14:paraId="7FB03A9A" w14:textId="77777777" w:rsidR="001B3101" w:rsidRPr="0059538B" w:rsidRDefault="001B3101" w:rsidP="001B3101">
      <w:pPr>
        <w:pStyle w:val="EndNoteBibliography"/>
        <w:spacing w:after="0"/>
      </w:pPr>
    </w:p>
    <w:p w14:paraId="26C51810" w14:textId="77777777" w:rsidR="001B3101" w:rsidRDefault="001B3101" w:rsidP="001B3101">
      <w:pPr>
        <w:pStyle w:val="EndNoteBibliography"/>
        <w:spacing w:after="0"/>
      </w:pPr>
      <w:r w:rsidRPr="0059538B">
        <w:t>172.</w:t>
      </w:r>
      <w:r w:rsidRPr="0059538B">
        <w:tab/>
        <w:t xml:space="preserve">Velsor LW, van Heeckeren A, Day BJ. </w:t>
      </w:r>
      <w:r>
        <w:t xml:space="preserve"> </w:t>
      </w:r>
      <w:r w:rsidRPr="0059538B">
        <w:t>Antioxidant imbalance in the lungs of cystic fibrosis transmembrane conductance regulator protein mutant mice.</w:t>
      </w:r>
      <w:r>
        <w:t xml:space="preserve"> </w:t>
      </w:r>
      <w:r w:rsidRPr="0059538B">
        <w:t xml:space="preserve"> </w:t>
      </w:r>
      <w:r w:rsidRPr="0059538B">
        <w:rPr>
          <w:i/>
        </w:rPr>
        <w:t>Am J Physiol Lung Cell Mol Physiol</w:t>
      </w:r>
      <w:r w:rsidRPr="0059538B">
        <w:t xml:space="preserve"> 2001;</w:t>
      </w:r>
      <w:r w:rsidRPr="0059538B">
        <w:rPr>
          <w:b/>
        </w:rPr>
        <w:t>281</w:t>
      </w:r>
      <w:r w:rsidRPr="0059538B">
        <w:t>:L31-38.</w:t>
      </w:r>
    </w:p>
    <w:p w14:paraId="7238E9DD" w14:textId="77777777" w:rsidR="001B3101" w:rsidRPr="0059538B" w:rsidRDefault="001B3101" w:rsidP="001B3101">
      <w:pPr>
        <w:pStyle w:val="EndNoteBibliography"/>
        <w:spacing w:after="0"/>
      </w:pPr>
    </w:p>
    <w:p w14:paraId="0C70AB24" w14:textId="77777777" w:rsidR="001B3101" w:rsidRDefault="001B3101" w:rsidP="001B3101">
      <w:pPr>
        <w:pStyle w:val="EndNoteBibliography"/>
        <w:spacing w:after="0"/>
      </w:pPr>
      <w:r w:rsidRPr="0059538B">
        <w:t>173.</w:t>
      </w:r>
      <w:r w:rsidRPr="0059538B">
        <w:tab/>
        <w:t xml:space="preserve">Hansen RE, Roth D, Winther JR. </w:t>
      </w:r>
      <w:r>
        <w:t xml:space="preserve"> </w:t>
      </w:r>
      <w:r w:rsidRPr="0059538B">
        <w:t xml:space="preserve">Quantifying the global cellular thiol-disulfide status. </w:t>
      </w:r>
      <w:r w:rsidRPr="0059538B">
        <w:rPr>
          <w:i/>
        </w:rPr>
        <w:t>Proc Natl Acad Sci U S A</w:t>
      </w:r>
      <w:r w:rsidRPr="0059538B">
        <w:t xml:space="preserve"> 2009;</w:t>
      </w:r>
      <w:r w:rsidRPr="0059538B">
        <w:rPr>
          <w:b/>
        </w:rPr>
        <w:t>106</w:t>
      </w:r>
      <w:r w:rsidRPr="0059538B">
        <w:t>:422-427.</w:t>
      </w:r>
    </w:p>
    <w:p w14:paraId="59622E43" w14:textId="77777777" w:rsidR="001B3101" w:rsidRPr="0059538B" w:rsidRDefault="001B3101" w:rsidP="001B3101">
      <w:pPr>
        <w:pStyle w:val="EndNoteBibliography"/>
        <w:spacing w:after="0"/>
      </w:pPr>
    </w:p>
    <w:p w14:paraId="2695A44C" w14:textId="77777777" w:rsidR="001B3101" w:rsidRDefault="001B3101" w:rsidP="001B3101">
      <w:pPr>
        <w:pStyle w:val="EndNoteBibliography"/>
        <w:spacing w:after="0"/>
      </w:pPr>
      <w:r w:rsidRPr="0059538B">
        <w:t>174.</w:t>
      </w:r>
      <w:r w:rsidRPr="0059538B">
        <w:tab/>
        <w:t xml:space="preserve">Thomas JA, Poland B, Honzatko R. </w:t>
      </w:r>
      <w:r>
        <w:t xml:space="preserve"> </w:t>
      </w:r>
      <w:r w:rsidRPr="0059538B">
        <w:t xml:space="preserve">Protein sulfhydryls and their role in the antioxidant function of protein S-thiolation. </w:t>
      </w:r>
      <w:r>
        <w:t xml:space="preserve"> </w:t>
      </w:r>
      <w:r w:rsidRPr="0059538B">
        <w:rPr>
          <w:i/>
        </w:rPr>
        <w:t>Arch Biochem Biophys</w:t>
      </w:r>
      <w:r w:rsidRPr="0059538B">
        <w:t xml:space="preserve"> 1995;</w:t>
      </w:r>
      <w:r w:rsidRPr="0059538B">
        <w:rPr>
          <w:b/>
        </w:rPr>
        <w:t>319</w:t>
      </w:r>
      <w:r w:rsidRPr="0059538B">
        <w:t>:1-9.</w:t>
      </w:r>
    </w:p>
    <w:p w14:paraId="55CCB6EC" w14:textId="77777777" w:rsidR="001B3101" w:rsidRPr="0059538B" w:rsidRDefault="001B3101" w:rsidP="001B3101">
      <w:pPr>
        <w:pStyle w:val="EndNoteBibliography"/>
        <w:spacing w:after="0"/>
      </w:pPr>
    </w:p>
    <w:p w14:paraId="2992683B" w14:textId="77777777" w:rsidR="001B3101" w:rsidRDefault="001B3101" w:rsidP="001B3101">
      <w:pPr>
        <w:pStyle w:val="EndNoteBibliography"/>
        <w:spacing w:after="0"/>
      </w:pPr>
      <w:r w:rsidRPr="0059538B">
        <w:t>175.</w:t>
      </w:r>
      <w:r w:rsidRPr="0059538B">
        <w:tab/>
        <w:t>Hatch GE. Comparative biochemistry of the airway lining fluid.</w:t>
      </w:r>
      <w:r>
        <w:t xml:space="preserve"> </w:t>
      </w:r>
      <w:r w:rsidRPr="0059538B">
        <w:t xml:space="preserve"> In: Parent RA, editor. Comparative Biology of the Normal Lung. Boca Raton, FL: CRC Press; 1992. p</w:t>
      </w:r>
      <w:r>
        <w:t>p</w:t>
      </w:r>
      <w:r w:rsidRPr="0059538B">
        <w:t>617-632.</w:t>
      </w:r>
    </w:p>
    <w:p w14:paraId="70B579DF" w14:textId="77777777" w:rsidR="001B3101" w:rsidRPr="0059538B" w:rsidRDefault="001B3101" w:rsidP="001B3101">
      <w:pPr>
        <w:pStyle w:val="EndNoteBibliography"/>
        <w:spacing w:after="0"/>
      </w:pPr>
    </w:p>
    <w:p w14:paraId="7D114310" w14:textId="77777777" w:rsidR="001B3101" w:rsidRDefault="001B3101" w:rsidP="001B3101">
      <w:pPr>
        <w:pStyle w:val="EndNoteBibliography"/>
        <w:spacing w:after="0"/>
      </w:pPr>
      <w:r w:rsidRPr="0059538B">
        <w:t>176.</w:t>
      </w:r>
      <w:r w:rsidRPr="0059538B">
        <w:tab/>
        <w:t>Maneechotesuwan K, Wamanuttajinda V, Kasetsinsombat K, Huabprasert S, Yaikwawong M, Barnes PJ, et al.</w:t>
      </w:r>
      <w:r>
        <w:t xml:space="preserve"> </w:t>
      </w:r>
      <w:r w:rsidRPr="0059538B">
        <w:t xml:space="preserve"> Der p 1 suppresses indoleamine 2, 3-dioxygenase in dendritic cells from house dust mite-sensitive patients with asthma.</w:t>
      </w:r>
      <w:r>
        <w:t xml:space="preserve"> </w:t>
      </w:r>
      <w:r w:rsidRPr="0059538B">
        <w:t xml:space="preserve"> </w:t>
      </w:r>
      <w:r w:rsidRPr="0059538B">
        <w:rPr>
          <w:i/>
        </w:rPr>
        <w:t>J Allergy Clin Immunol</w:t>
      </w:r>
      <w:r w:rsidRPr="0059538B">
        <w:t xml:space="preserve"> 2009;</w:t>
      </w:r>
      <w:r w:rsidRPr="0059538B">
        <w:rPr>
          <w:b/>
        </w:rPr>
        <w:t>123</w:t>
      </w:r>
      <w:r w:rsidRPr="0059538B">
        <w:t>:239-248.</w:t>
      </w:r>
    </w:p>
    <w:p w14:paraId="1A46C21D" w14:textId="77777777" w:rsidR="001B3101" w:rsidRPr="0059538B" w:rsidRDefault="001B3101" w:rsidP="001B3101">
      <w:pPr>
        <w:pStyle w:val="EndNoteBibliography"/>
        <w:spacing w:after="0"/>
      </w:pPr>
    </w:p>
    <w:p w14:paraId="27918B68" w14:textId="77777777" w:rsidR="001B3101" w:rsidRDefault="001B3101" w:rsidP="001B3101">
      <w:pPr>
        <w:pStyle w:val="EndNoteBibliography"/>
        <w:spacing w:after="0"/>
      </w:pPr>
      <w:r w:rsidRPr="0059538B">
        <w:t>177.</w:t>
      </w:r>
      <w:r w:rsidRPr="0059538B">
        <w:tab/>
        <w:t xml:space="preserve">Dumez ME, Herman J, Campizi V, Galleni M, Jacquet A, Chevigne A. </w:t>
      </w:r>
      <w:r>
        <w:t xml:space="preserve"> </w:t>
      </w:r>
      <w:r w:rsidRPr="0059538B">
        <w:t xml:space="preserve">Orchestration of an uncommon maturation cascade of the house dust mite protease allergen quartet. </w:t>
      </w:r>
      <w:r>
        <w:t xml:space="preserve"> </w:t>
      </w:r>
      <w:r w:rsidRPr="0059538B">
        <w:rPr>
          <w:i/>
        </w:rPr>
        <w:t>Front Immunol</w:t>
      </w:r>
      <w:r w:rsidRPr="0059538B">
        <w:t xml:space="preserve"> 2014;</w:t>
      </w:r>
      <w:r w:rsidRPr="0059538B">
        <w:rPr>
          <w:b/>
        </w:rPr>
        <w:t>5</w:t>
      </w:r>
      <w:r w:rsidRPr="0059538B">
        <w:t>:138.</w:t>
      </w:r>
      <w:r>
        <w:t xml:space="preserve">  </w:t>
      </w:r>
      <w:r w:rsidRPr="0015380C">
        <w:rPr>
          <w:rFonts w:asciiTheme="minorHAnsi" w:hAnsiTheme="minorHAnsi" w:cs="Segoe UI"/>
        </w:rPr>
        <w:t>10.3389/fimmu.2014.00138</w:t>
      </w:r>
    </w:p>
    <w:p w14:paraId="159DE974" w14:textId="77777777" w:rsidR="001B3101" w:rsidRPr="0059538B" w:rsidRDefault="001B3101" w:rsidP="001B3101">
      <w:pPr>
        <w:pStyle w:val="EndNoteBibliography"/>
        <w:spacing w:after="0"/>
      </w:pPr>
    </w:p>
    <w:p w14:paraId="6611C45B" w14:textId="77777777" w:rsidR="001B3101" w:rsidRDefault="001B3101" w:rsidP="001B3101">
      <w:pPr>
        <w:pStyle w:val="EndNoteBibliography"/>
        <w:spacing w:after="0"/>
      </w:pPr>
      <w:r w:rsidRPr="0059538B">
        <w:lastRenderedPageBreak/>
        <w:t>178.</w:t>
      </w:r>
      <w:r w:rsidRPr="0059538B">
        <w:tab/>
        <w:t xml:space="preserve">Takahashi K, Aoki T, Kohmoto S, Nishimura H, Kodera Y, Matsushima A, et al. </w:t>
      </w:r>
      <w:r>
        <w:t xml:space="preserve"> </w:t>
      </w:r>
      <w:r w:rsidRPr="0059538B">
        <w:t xml:space="preserve">Activation of kallikrein-kinin system in human plasma with purified serine protease from </w:t>
      </w:r>
      <w:r w:rsidRPr="007747C1">
        <w:rPr>
          <w:i/>
        </w:rPr>
        <w:t>Dermatophagoides farinae</w:t>
      </w:r>
      <w:r w:rsidRPr="0059538B">
        <w:t>.</w:t>
      </w:r>
      <w:r>
        <w:t xml:space="preserve"> </w:t>
      </w:r>
      <w:r w:rsidRPr="0059538B">
        <w:t xml:space="preserve"> </w:t>
      </w:r>
      <w:r w:rsidRPr="0059538B">
        <w:rPr>
          <w:i/>
        </w:rPr>
        <w:t>Int Arch Allergy Appl Immunol</w:t>
      </w:r>
      <w:r w:rsidRPr="0059538B">
        <w:t xml:space="preserve"> 1990;</w:t>
      </w:r>
      <w:r w:rsidRPr="0059538B">
        <w:rPr>
          <w:b/>
        </w:rPr>
        <w:t>91</w:t>
      </w:r>
      <w:r w:rsidRPr="0059538B">
        <w:t>:80-85.</w:t>
      </w:r>
    </w:p>
    <w:p w14:paraId="52A6C042" w14:textId="77777777" w:rsidR="001B3101" w:rsidRPr="0059538B" w:rsidRDefault="001B3101" w:rsidP="001B3101">
      <w:pPr>
        <w:pStyle w:val="EndNoteBibliography"/>
        <w:spacing w:after="0"/>
      </w:pPr>
    </w:p>
    <w:p w14:paraId="622A7EB7" w14:textId="77777777" w:rsidR="001B3101" w:rsidRPr="0059538B" w:rsidRDefault="001B3101" w:rsidP="001B3101">
      <w:pPr>
        <w:pStyle w:val="EndNoteBibliography"/>
      </w:pPr>
      <w:r w:rsidRPr="0059538B">
        <w:t>179.</w:t>
      </w:r>
      <w:r w:rsidRPr="0059538B">
        <w:tab/>
        <w:t xml:space="preserve">Maruo K, Akaike T, Ono T, Okamoto T, Maeda H. </w:t>
      </w:r>
      <w:r>
        <w:t xml:space="preserve"> </w:t>
      </w:r>
      <w:r w:rsidRPr="0059538B">
        <w:t xml:space="preserve">Generation of anaphylatoxins through proteolytic processing of C3 and C5 by house dust mite protease. </w:t>
      </w:r>
      <w:r>
        <w:t xml:space="preserve"> </w:t>
      </w:r>
      <w:r w:rsidRPr="0059538B">
        <w:rPr>
          <w:i/>
        </w:rPr>
        <w:t>J Allergy Clin Immunol</w:t>
      </w:r>
      <w:r w:rsidRPr="0059538B">
        <w:t xml:space="preserve"> 1997;</w:t>
      </w:r>
      <w:r w:rsidRPr="0059538B">
        <w:rPr>
          <w:b/>
        </w:rPr>
        <w:t>100</w:t>
      </w:r>
      <w:r w:rsidRPr="0059538B">
        <w:t>:253-260.</w:t>
      </w:r>
    </w:p>
    <w:p w14:paraId="134C0B0C" w14:textId="77777777" w:rsidR="001B3101" w:rsidRDefault="001B3101" w:rsidP="001B3101">
      <w:pPr>
        <w:rPr>
          <w:b/>
        </w:rPr>
      </w:pPr>
      <w:r>
        <w:rPr>
          <w:b/>
        </w:rPr>
        <w:fldChar w:fldCharType="end"/>
      </w:r>
    </w:p>
    <w:p w14:paraId="38CF1B45" w14:textId="77777777" w:rsidR="001B3101" w:rsidRDefault="001B3101" w:rsidP="00EA68AB">
      <w:pPr>
        <w:spacing w:line="480" w:lineRule="auto"/>
      </w:pPr>
      <w:bookmarkStart w:id="0" w:name="_GoBack"/>
      <w:bookmarkEnd w:id="0"/>
    </w:p>
    <w:p w14:paraId="1FB9C72D" w14:textId="77777777" w:rsidR="00813764" w:rsidRDefault="00813764"/>
    <w:p w14:paraId="7F152BA3" w14:textId="77777777" w:rsidR="00E6620D" w:rsidRDefault="00E6620D">
      <w:pPr>
        <w:rPr>
          <w:b/>
        </w:rPr>
      </w:pPr>
      <w:r>
        <w:rPr>
          <w:b/>
        </w:rPr>
        <w:br w:type="page"/>
      </w:r>
    </w:p>
    <w:p w14:paraId="59095905" w14:textId="3A197E75" w:rsidR="00B3308F" w:rsidRDefault="00B3308F">
      <w:r>
        <w:rPr>
          <w:b/>
        </w:rPr>
        <w:lastRenderedPageBreak/>
        <w:t>Legends to Figures</w:t>
      </w:r>
    </w:p>
    <w:p w14:paraId="2B7F01B2" w14:textId="77777777" w:rsidR="00B3308F" w:rsidRDefault="00B3308F"/>
    <w:p w14:paraId="2C185B0E" w14:textId="029C0A72" w:rsidR="009A3BF3" w:rsidRPr="00C708BF" w:rsidRDefault="00B3308F" w:rsidP="009C4CCD">
      <w:r w:rsidRPr="00B3308F">
        <w:rPr>
          <w:b/>
        </w:rPr>
        <w:t>Figure 1</w:t>
      </w:r>
      <w:r>
        <w:t>.</w:t>
      </w:r>
      <w:r w:rsidR="00EB4BCF">
        <w:t xml:space="preserve">  </w:t>
      </w:r>
      <w:r w:rsidR="009C4CCD" w:rsidRPr="009C4CCD">
        <w:t>TLR activation during initiation of the HDM-induced allergic airway inflammation</w:t>
      </w:r>
      <w:r w:rsidR="007D29D9">
        <w:t>.</w:t>
      </w:r>
      <w:r w:rsidR="00C708BF">
        <w:t xml:space="preserve">  </w:t>
      </w:r>
      <w:r w:rsidR="009C4CCD" w:rsidRPr="009C4CCD">
        <w:rPr>
          <w:lang w:val="en-US"/>
        </w:rPr>
        <w:t xml:space="preserve">Exposure of airway epithelium to low dose LPS, long </w:t>
      </w:r>
      <w:r w:rsidR="009C4CCD">
        <w:rPr>
          <w:lang w:val="en-US"/>
        </w:rPr>
        <w:t>SFA</w:t>
      </w:r>
      <w:r w:rsidR="009C4CCD" w:rsidRPr="009C4CCD">
        <w:rPr>
          <w:lang w:val="en-US"/>
        </w:rPr>
        <w:t xml:space="preserve">s alone or associated </w:t>
      </w:r>
      <w:r w:rsidR="009C4CCD">
        <w:rPr>
          <w:lang w:val="en-US"/>
        </w:rPr>
        <w:t>with</w:t>
      </w:r>
      <w:r w:rsidR="009C4CCD" w:rsidRPr="009C4CCD">
        <w:rPr>
          <w:lang w:val="en-US"/>
        </w:rPr>
        <w:t xml:space="preserve"> HDM allergens with lipid/fatty acid binding capacity activate TLR2 and TLR4. The activation of these receptors will trigger </w:t>
      </w:r>
      <w:proofErr w:type="spellStart"/>
      <w:r w:rsidR="009C4CCD" w:rsidRPr="009C4CCD">
        <w:rPr>
          <w:lang w:val="en-US"/>
        </w:rPr>
        <w:t>NFkB</w:t>
      </w:r>
      <w:proofErr w:type="spellEnd"/>
      <w:r w:rsidR="009C4CCD" w:rsidRPr="009C4CCD">
        <w:rPr>
          <w:lang w:val="en-US"/>
        </w:rPr>
        <w:t xml:space="preserve"> signaling pathways leading to the production of innate pro-T</w:t>
      </w:r>
      <w:r w:rsidR="009C4CCD" w:rsidRPr="009C4CCD">
        <w:rPr>
          <w:smallCaps/>
          <w:lang w:val="en-US"/>
        </w:rPr>
        <w:t>h</w:t>
      </w:r>
      <w:r w:rsidR="009C4CCD" w:rsidRPr="009C4CCD">
        <w:rPr>
          <w:lang w:val="en-US"/>
        </w:rPr>
        <w:t xml:space="preserve">2 cytokines as IL-33, TSLP, IL-25, </w:t>
      </w:r>
      <w:proofErr w:type="gramStart"/>
      <w:r w:rsidR="009C4CCD" w:rsidRPr="009C4CCD">
        <w:rPr>
          <w:lang w:val="en-US"/>
        </w:rPr>
        <w:t>GM</w:t>
      </w:r>
      <w:proofErr w:type="gramEnd"/>
      <w:r w:rsidR="009C4CCD" w:rsidRPr="009C4CCD">
        <w:rPr>
          <w:lang w:val="en-US"/>
        </w:rPr>
        <w:t>-CSF, IL-1</w:t>
      </w:r>
      <w:r w:rsidR="009C4CCD">
        <w:rPr>
          <w:lang w:val="en-US"/>
        </w:rPr>
        <w:t>α</w:t>
      </w:r>
      <w:r w:rsidR="009C4CCD" w:rsidRPr="009C4CCD">
        <w:rPr>
          <w:lang w:val="en-US"/>
        </w:rPr>
        <w:t xml:space="preserve">. The release of </w:t>
      </w:r>
      <w:proofErr w:type="spellStart"/>
      <w:r w:rsidR="009C4CCD" w:rsidRPr="009C4CCD">
        <w:rPr>
          <w:lang w:val="en-US"/>
        </w:rPr>
        <w:t>alarmins</w:t>
      </w:r>
      <w:proofErr w:type="spellEnd"/>
      <w:r w:rsidR="009C4CCD" w:rsidRPr="009C4CCD">
        <w:rPr>
          <w:lang w:val="en-US"/>
        </w:rPr>
        <w:t xml:space="preserve"> as HMGB1 could amplify this pro</w:t>
      </w:r>
      <w:r w:rsidR="009C4CCD">
        <w:rPr>
          <w:lang w:val="en-US"/>
        </w:rPr>
        <w:t>-</w:t>
      </w:r>
      <w:r w:rsidR="009C4CCD" w:rsidRPr="009C4CCD">
        <w:rPr>
          <w:lang w:val="en-US"/>
        </w:rPr>
        <w:t>inflammatory cytokine production. This pro-T</w:t>
      </w:r>
      <w:r w:rsidR="009C4CCD" w:rsidRPr="009C4CCD">
        <w:rPr>
          <w:smallCaps/>
          <w:lang w:val="en-US"/>
        </w:rPr>
        <w:t>h</w:t>
      </w:r>
      <w:r w:rsidR="009C4CCD" w:rsidRPr="009C4CCD">
        <w:rPr>
          <w:lang w:val="en-US"/>
        </w:rPr>
        <w:t>2 cytokine environment promotes not only the recruitment and the activation of pro-T</w:t>
      </w:r>
      <w:r w:rsidR="009C4CCD" w:rsidRPr="009C4CCD">
        <w:rPr>
          <w:smallCaps/>
          <w:lang w:val="en-US"/>
        </w:rPr>
        <w:t>h</w:t>
      </w:r>
      <w:r w:rsidR="009C4CCD" w:rsidRPr="009C4CCD">
        <w:rPr>
          <w:lang w:val="en-US"/>
        </w:rPr>
        <w:t xml:space="preserve">2 </w:t>
      </w:r>
      <w:r w:rsidR="009C4CCD">
        <w:rPr>
          <w:lang w:val="en-US"/>
        </w:rPr>
        <w:t>conventional dendritic cells (</w:t>
      </w:r>
      <w:r w:rsidR="009C4CCD" w:rsidRPr="009C4CCD">
        <w:rPr>
          <w:lang w:val="en-US"/>
        </w:rPr>
        <w:t>cDC2</w:t>
      </w:r>
      <w:r w:rsidR="009C4CCD">
        <w:rPr>
          <w:lang w:val="en-US"/>
        </w:rPr>
        <w:t>)</w:t>
      </w:r>
      <w:r w:rsidR="009C4CCD" w:rsidRPr="009C4CCD">
        <w:rPr>
          <w:lang w:val="en-US"/>
        </w:rPr>
        <w:t xml:space="preserve"> cells but also the stimulation of ILC2s leading to IL-5 and IL-13 release. In contrast, repetitive exposure to high dose of LPS or farm dust activates TNFAIP3 which inhibits the installation of this pro-T</w:t>
      </w:r>
      <w:r w:rsidR="009C4CCD" w:rsidRPr="009C4CCD">
        <w:rPr>
          <w:smallCaps/>
          <w:lang w:val="en-US"/>
        </w:rPr>
        <w:t>h</w:t>
      </w:r>
      <w:r w:rsidR="009C4CCD" w:rsidRPr="009C4CCD">
        <w:rPr>
          <w:lang w:val="en-US"/>
        </w:rPr>
        <w:t>2 milieu</w:t>
      </w:r>
      <w:r w:rsidR="009C4CCD">
        <w:rPr>
          <w:lang w:val="en-US"/>
        </w:rPr>
        <w:t>.</w:t>
      </w:r>
    </w:p>
    <w:p w14:paraId="266E7A96" w14:textId="77777777" w:rsidR="009A3BF3" w:rsidRDefault="009A3BF3">
      <w:pPr>
        <w:rPr>
          <w:lang w:val="en-US"/>
        </w:rPr>
      </w:pPr>
      <w:r>
        <w:rPr>
          <w:lang w:val="en-US"/>
        </w:rPr>
        <w:br w:type="page"/>
      </w:r>
    </w:p>
    <w:p w14:paraId="66E1609C" w14:textId="75907B12" w:rsidR="009C4CCD" w:rsidRPr="009C4CCD" w:rsidRDefault="009A3BF3" w:rsidP="009C4CCD">
      <w:pPr>
        <w:rPr>
          <w:lang w:val="en-US"/>
        </w:rPr>
      </w:pPr>
      <w:r>
        <w:rPr>
          <w:noProof/>
          <w:lang w:eastAsia="en-GB"/>
        </w:rPr>
        <w:lastRenderedPageBreak/>
        <w:drawing>
          <wp:inline distT="0" distB="0" distL="0" distR="0" wp14:anchorId="42CE4891" wp14:editId="6B1CF0C6">
            <wp:extent cx="5731510" cy="42983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 AJ 12122018.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7B3732AF" w14:textId="36D96A8D" w:rsidR="00B3308F" w:rsidRDefault="00B3308F"/>
    <w:p w14:paraId="17ECB1EF" w14:textId="77777777" w:rsidR="00B3308F" w:rsidRDefault="00B3308F"/>
    <w:p w14:paraId="0BDF24C8" w14:textId="77777777" w:rsidR="004A1128" w:rsidRDefault="004A1128">
      <w:pPr>
        <w:rPr>
          <w:b/>
        </w:rPr>
      </w:pPr>
      <w:r>
        <w:rPr>
          <w:b/>
        </w:rPr>
        <w:br w:type="page"/>
      </w:r>
    </w:p>
    <w:p w14:paraId="10300911" w14:textId="512C77AC" w:rsidR="004A1128" w:rsidRDefault="00B3308F">
      <w:r>
        <w:rPr>
          <w:b/>
        </w:rPr>
        <w:lastRenderedPageBreak/>
        <w:t>Figure 2</w:t>
      </w:r>
      <w:r>
        <w:t xml:space="preserve">.  </w:t>
      </w:r>
      <w:r w:rsidR="004249A9">
        <w:t xml:space="preserve">Sentinel </w:t>
      </w:r>
      <w:r w:rsidR="00D535E6">
        <w:t xml:space="preserve">IgE-independent </w:t>
      </w:r>
      <w:r w:rsidR="00DA1ED9">
        <w:t>interactions</w:t>
      </w:r>
      <w:r w:rsidR="00D535E6">
        <w:t xml:space="preserve"> of HDM protease allergens</w:t>
      </w:r>
      <w:r w:rsidR="00DA1ED9">
        <w:t xml:space="preserve"> with the airway epithelium and convergent signalling from innate sensing of RNA viruses</w:t>
      </w:r>
      <w:r w:rsidR="00ED2C8A">
        <w:t xml:space="preserve"> by TLR3-, MDA-5- and RIG-I-dependent </w:t>
      </w:r>
      <w:r w:rsidR="004249A9">
        <w:t xml:space="preserve">signalling routes lead to </w:t>
      </w:r>
      <w:proofErr w:type="spellStart"/>
      <w:r w:rsidR="004249A9">
        <w:t>alarmin</w:t>
      </w:r>
      <w:proofErr w:type="spellEnd"/>
      <w:r w:rsidR="004249A9">
        <w:t xml:space="preserve"> release, changes in gene expression and activation of </w:t>
      </w:r>
      <w:proofErr w:type="spellStart"/>
      <w:r w:rsidR="004249A9">
        <w:t>ectodomain</w:t>
      </w:r>
      <w:proofErr w:type="spellEnd"/>
      <w:r w:rsidR="004249A9">
        <w:t xml:space="preserve"> shedding pathways</w:t>
      </w:r>
      <w:r w:rsidR="00DA1ED9">
        <w:t xml:space="preserve">. </w:t>
      </w:r>
      <w:r w:rsidR="00D535E6">
        <w:t xml:space="preserve"> </w:t>
      </w:r>
      <w:r w:rsidR="0064644E">
        <w:t>HDM group 1 cysteine peptidase allergens and the serine peptidase allergens of groups 3, 6 and 9 are all able to</w:t>
      </w:r>
      <w:r w:rsidR="004249A9">
        <w:t xml:space="preserve"> disrupt</w:t>
      </w:r>
      <w:r w:rsidR="0064644E">
        <w:t xml:space="preserve"> interepithelial adhesion, especially through</w:t>
      </w:r>
      <w:r w:rsidR="004249A9">
        <w:t xml:space="preserve"> cleavage of</w:t>
      </w:r>
      <w:r w:rsidR="0064644E">
        <w:t xml:space="preserve"> a </w:t>
      </w:r>
      <w:proofErr w:type="spellStart"/>
      <w:r w:rsidR="0064644E">
        <w:t>Leu-Leu</w:t>
      </w:r>
      <w:proofErr w:type="spellEnd"/>
      <w:r w:rsidR="0064644E">
        <w:t xml:space="preserve"> dyad present in the extracellular domains of occludin and lung-expressed claudins.</w:t>
      </w:r>
      <w:r w:rsidR="004249A9">
        <w:t xml:space="preserve">  The reversible cleavage of epithelial tight junctions results in increased epithelial permeability.</w:t>
      </w:r>
      <w:r w:rsidR="0064644E">
        <w:t xml:space="preserve">   </w:t>
      </w:r>
      <w:r w:rsidR="004249A9">
        <w:t xml:space="preserve">Group 1 HDM allergens act as </w:t>
      </w:r>
      <w:proofErr w:type="spellStart"/>
      <w:r w:rsidR="004249A9">
        <w:t>prothrombinases</w:t>
      </w:r>
      <w:proofErr w:type="spellEnd"/>
      <w:r w:rsidR="004249A9">
        <w:t xml:space="preserve"> enabling </w:t>
      </w:r>
      <w:r w:rsidR="007401DF">
        <w:t xml:space="preserve">the activation of </w:t>
      </w:r>
      <w:r w:rsidR="004249A9">
        <w:t>PAR</w:t>
      </w:r>
      <w:r w:rsidR="00045F77">
        <w:t>-</w:t>
      </w:r>
      <w:r w:rsidR="004249A9">
        <w:t>1 and PAR</w:t>
      </w:r>
      <w:r w:rsidR="00045F77">
        <w:t>-</w:t>
      </w:r>
      <w:r w:rsidR="004249A9">
        <w:t xml:space="preserve">4 </w:t>
      </w:r>
      <w:r w:rsidR="007401DF">
        <w:t>and the initiation of a signalling cycle which, through the TLR4-dependent generation of ROS, regulates the release of IL-33 and the expression of pro</w:t>
      </w:r>
      <w:r w:rsidR="00B807D6">
        <w:t>-</w:t>
      </w:r>
      <w:r w:rsidR="007401DF">
        <w:t xml:space="preserve">inflammatory genes.  The pannexon-regulated release of ATP is a key intermediate in this process and also underlies </w:t>
      </w:r>
      <w:proofErr w:type="spellStart"/>
      <w:r w:rsidR="007401DF">
        <w:t>ectodomain</w:t>
      </w:r>
      <w:proofErr w:type="spellEnd"/>
      <w:r w:rsidR="007401DF">
        <w:t xml:space="preserve"> shedding activity responsible for the untethering of cells (</w:t>
      </w:r>
      <w:proofErr w:type="spellStart"/>
      <w:r w:rsidR="007401DF">
        <w:t>eg</w:t>
      </w:r>
      <w:proofErr w:type="spellEnd"/>
      <w:r w:rsidR="007401DF">
        <w:t xml:space="preserve"> ILC2, dendritic cells) from E-cadherin and the liberation of chemokines.  </w:t>
      </w:r>
      <w:r w:rsidR="003C359D">
        <w:t>HDM serine peptidase allergens activate PAR</w:t>
      </w:r>
      <w:r w:rsidR="00204AEB">
        <w:t>-</w:t>
      </w:r>
      <w:r w:rsidR="003C359D">
        <w:t>2 and PAR</w:t>
      </w:r>
      <w:r w:rsidR="00204AEB">
        <w:t>-</w:t>
      </w:r>
      <w:r w:rsidR="003C359D">
        <w:t xml:space="preserve">4 to produce a combination of pro-inflammatory or </w:t>
      </w:r>
      <w:proofErr w:type="spellStart"/>
      <w:r w:rsidR="003C359D">
        <w:t>cytoprotective</w:t>
      </w:r>
      <w:proofErr w:type="spellEnd"/>
      <w:r w:rsidR="003C359D">
        <w:t xml:space="preserve"> effects.  Part of the signalling mechanism involves the operation of calcium channels comprising the calcium release-activated channel modulator protein, </w:t>
      </w:r>
      <w:proofErr w:type="spellStart"/>
      <w:r w:rsidR="003C359D">
        <w:t>Orai</w:t>
      </w:r>
      <w:proofErr w:type="spellEnd"/>
      <w:r w:rsidR="003C359D">
        <w:t xml:space="preserve"> 1.</w:t>
      </w:r>
      <w:r w:rsidR="00204AEB">
        <w:t xml:space="preserve">  </w:t>
      </w:r>
      <w:r w:rsidR="00DB44E1">
        <w:t xml:space="preserve">Solid lines </w:t>
      </w:r>
      <w:r w:rsidR="00C74367">
        <w:t>depict</w:t>
      </w:r>
      <w:r w:rsidR="00DB44E1">
        <w:t xml:space="preserve"> events considered to have direct linkage to the next step indicated; broken lines indicate linkage via intermediate steps which are not shown.  Der p 1 is an inhibitor of endogenous </w:t>
      </w:r>
      <w:proofErr w:type="spellStart"/>
      <w:r w:rsidR="00DB44E1">
        <w:t>antiproteases</w:t>
      </w:r>
      <w:proofErr w:type="spellEnd"/>
      <w:r w:rsidR="00DB44E1">
        <w:t xml:space="preserve"> found in the airways </w:t>
      </w:r>
      <w:r w:rsidR="0059538B">
        <w:fldChar w:fldCharType="begin">
          <w:fldData xml:space="preserve">PEVuZE5vdGU+PENpdGU+PEF1dGhvcj5Ccm93bjwvQXV0aG9yPjxZZWFyPjIwMDM8L1llYXI+PFJl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ktNjE8L3BhZ2VzPjx2b2x1bWU+MjIxPC92b2x1bWU+PG51bWJlcj4xPC9udW1iZXI+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</w:fldData>
        </w:fldChar>
      </w:r>
      <w:r w:rsidR="0059538B">
        <w:instrText xml:space="preserve"> ADDIN EN.CITE </w:instrText>
      </w:r>
      <w:r w:rsidR="0059538B">
        <w:fldChar w:fldCharType="begin">
          <w:fldData xml:space="preserve">PEVuZE5vdGU+PENpdGU+PEF1dGhvcj5Ccm93bjwvQXV0aG9yPjxZZWFyPjIwMDM8L1llYXI+PFJl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ktNjE8L3BhZ2VzPjx2b2x1bWU+MjIxPC92b2x1bWU+PG51bWJlcj4xPC9udW1iZXI+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</w:fldData>
        </w:fldChar>
      </w:r>
      <w:r w:rsidR="0059538B">
        <w:instrText xml:space="preserve"> ADDIN EN.CITE.DATA </w:instrText>
      </w:r>
      <w:r w:rsidR="0059538B">
        <w:fldChar w:fldCharType="end"/>
      </w:r>
      <w:r w:rsidR="0059538B">
        <w:fldChar w:fldCharType="separate"/>
      </w:r>
      <w:r w:rsidR="0059538B">
        <w:rPr>
          <w:noProof/>
        </w:rPr>
        <w:t>(49, 50)</w:t>
      </w:r>
      <w:r w:rsidR="0059538B">
        <w:fldChar w:fldCharType="end"/>
      </w:r>
      <w:r w:rsidR="00DB44E1">
        <w:t xml:space="preserve">, meaning that inhibition of Der p 1 by ADI compounds could leverage a collateral benefit of serine peptidase allergens being attenuated by endogenous inhibitors.  Further details of these mechanisms have been </w:t>
      </w:r>
      <w:r w:rsidR="00463351">
        <w:t>described</w:t>
      </w:r>
      <w:r w:rsidR="00DB44E1">
        <w:t xml:space="preserve"> elsewhere </w: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TwvUmVjTnVtPjxEaXNwbGF5VGV4dD4oMSwgMik8L0Rpc3BsYXlUZXh0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1, 2)</w:t>
      </w:r>
      <w:r w:rsidR="0059538B">
        <w:fldChar w:fldCharType="end"/>
      </w:r>
      <w:r w:rsidR="00DB44E1">
        <w:t xml:space="preserve">.   </w:t>
      </w:r>
      <w:r w:rsidR="00045F77">
        <w:t xml:space="preserve">GPCR = G protein-coupled receptor; </w:t>
      </w:r>
      <w:r w:rsidR="00204AEB">
        <w:t>RTK = receptor tyrosine kinase</w:t>
      </w:r>
      <w:r w:rsidR="00B807D6">
        <w:t>; P</w:t>
      </w:r>
      <w:r w:rsidR="00B807D6" w:rsidRPr="00DB44E1">
        <w:rPr>
          <w:vertAlign w:val="subscript"/>
        </w:rPr>
        <w:t>2</w:t>
      </w:r>
      <w:r w:rsidR="00B807D6">
        <w:t>Y</w:t>
      </w:r>
      <w:r w:rsidR="00B807D6" w:rsidRPr="00DB44E1">
        <w:rPr>
          <w:vertAlign w:val="subscript"/>
        </w:rPr>
        <w:t>2</w:t>
      </w:r>
      <w:r w:rsidR="00B807D6">
        <w:t>R and P</w:t>
      </w:r>
      <w:r w:rsidR="00B807D6" w:rsidRPr="00DB44E1">
        <w:rPr>
          <w:vertAlign w:val="subscript"/>
        </w:rPr>
        <w:t>2</w:t>
      </w:r>
      <w:r w:rsidR="00B807D6">
        <w:t>X</w:t>
      </w:r>
      <w:r w:rsidR="00B807D6" w:rsidRPr="00DB44E1">
        <w:rPr>
          <w:vertAlign w:val="subscript"/>
        </w:rPr>
        <w:t>7</w:t>
      </w:r>
      <w:r w:rsidR="00B807D6">
        <w:t>R = respectively, GPCR family and ligand-gated ion channel receptors for ATP.</w:t>
      </w:r>
      <w:r w:rsidR="00DB44E1">
        <w:t xml:space="preserve"> </w:t>
      </w:r>
      <w:r w:rsidR="00463351">
        <w:t xml:space="preserve"> For further information on Der p 1-dependent pannexon gating and ATP release see </w:t>
      </w:r>
      <w:r w:rsidR="0059538B">
        <w:fldChar w:fldCharType="begin"/>
      </w:r>
      <w:r w:rsidR="0059538B">
        <w:instrText xml:space="preserve"> ADDIN EN.CITE &lt;EndNote&gt;&lt;Cite&gt;&lt;Author&gt;Zhang&lt;/Author&gt;&lt;Year&gt;2018&lt;/Year&gt;&lt;RecNum&gt;34&lt;/RecNum&gt;&lt;DisplayText&gt;(42)&lt;/DisplayText&gt;&lt;record&gt;&lt;rec-number&gt;34&lt;/rec-number&gt;&lt;foreign-keys&gt;&lt;key app="EN" db-id="05299pfscx2ztxe5vr8vez929epvvdsdffea" timestamp="1528120635"&gt;34&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9538B">
        <w:fldChar w:fldCharType="separate"/>
      </w:r>
      <w:r w:rsidR="0059538B">
        <w:rPr>
          <w:noProof/>
        </w:rPr>
        <w:t>(42)</w:t>
      </w:r>
      <w:r w:rsidR="0059538B">
        <w:fldChar w:fldCharType="end"/>
      </w:r>
      <w:r w:rsidR="00463351">
        <w:t>.</w:t>
      </w:r>
      <w:r w:rsidR="00DB44E1">
        <w:t xml:space="preserve"> </w:t>
      </w:r>
    </w:p>
    <w:p w14:paraId="19C4258B" w14:textId="77777777" w:rsidR="004A1128" w:rsidRDefault="004A1128">
      <w:r>
        <w:br w:type="page"/>
      </w:r>
    </w:p>
    <w:p w14:paraId="36B4B74A" w14:textId="1A1D47B2" w:rsidR="009E07EA" w:rsidRDefault="004A1128">
      <w:r>
        <w:rPr>
          <w:noProof/>
          <w:lang w:eastAsia="en-GB"/>
        </w:rPr>
        <w:lastRenderedPageBreak/>
        <w:drawing>
          <wp:inline distT="0" distB="0" distL="0" distR="0" wp14:anchorId="70542EBC" wp14:editId="239C3895">
            <wp:extent cx="5731510" cy="42157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15765"/>
                    </a:xfrm>
                    <a:prstGeom prst="rect">
                      <a:avLst/>
                    </a:prstGeom>
                  </pic:spPr>
                </pic:pic>
              </a:graphicData>
            </a:graphic>
          </wp:inline>
        </w:drawing>
      </w:r>
    </w:p>
    <w:p w14:paraId="63A9AC8D" w14:textId="77777777" w:rsidR="00DA1ED9" w:rsidRDefault="00DA1ED9"/>
    <w:p w14:paraId="25E579CB" w14:textId="77777777" w:rsidR="009E07EA" w:rsidRDefault="009E07EA"/>
    <w:p w14:paraId="41F234EA" w14:textId="77777777" w:rsidR="004A1128" w:rsidRDefault="004A1128">
      <w:pPr>
        <w:rPr>
          <w:b/>
        </w:rPr>
      </w:pPr>
      <w:r>
        <w:rPr>
          <w:b/>
        </w:rPr>
        <w:br w:type="page"/>
      </w:r>
    </w:p>
    <w:p w14:paraId="68A10711" w14:textId="50B253E6" w:rsidR="009A3BF3" w:rsidRDefault="009E07EA" w:rsidP="009C4CCD">
      <w:r>
        <w:rPr>
          <w:b/>
        </w:rPr>
        <w:lastRenderedPageBreak/>
        <w:t>Figure 3</w:t>
      </w:r>
      <w:r>
        <w:t xml:space="preserve">. </w:t>
      </w:r>
      <w:r w:rsidR="00EB4BCF">
        <w:t xml:space="preserve">  </w:t>
      </w:r>
      <w:r w:rsidR="009C4CCD">
        <w:t>Cell activation</w:t>
      </w:r>
      <w:r w:rsidR="009C4CCD" w:rsidRPr="00505795">
        <w:t xml:space="preserve"> by </w:t>
      </w:r>
      <w:r w:rsidR="009C4CCD">
        <w:rPr>
          <w:rFonts w:ascii="Times New Roman" w:hAnsi="Times New Roman" w:cs="Times New Roman"/>
        </w:rPr>
        <w:t>β</w:t>
      </w:r>
      <w:r w:rsidR="009C4CCD" w:rsidRPr="00505795">
        <w:t>-glucans/chitin during initiation of the HDM-induced allergic airway inflammation</w:t>
      </w:r>
      <w:r w:rsidR="007D29D9">
        <w:t>.</w:t>
      </w:r>
      <w:r w:rsidR="009C4CCD" w:rsidRPr="00505795" w:rsidDel="00505795">
        <w:t xml:space="preserve"> </w:t>
      </w:r>
      <w:r w:rsidR="00C708BF">
        <w:t xml:space="preserve"> </w:t>
      </w:r>
      <w:r w:rsidR="009C4CCD" w:rsidRPr="00505795">
        <w:t>Exposure of airway epithelium to β-glucans and particulate chitin associated or not with HDM allergens displaying similarities with chitin binding proteins can stimulate pro-T</w:t>
      </w:r>
      <w:r w:rsidR="009C4CCD" w:rsidRPr="009C4CCD">
        <w:rPr>
          <w:smallCaps/>
        </w:rPr>
        <w:t>h</w:t>
      </w:r>
      <w:r w:rsidR="009C4CCD" w:rsidRPr="00505795">
        <w:t xml:space="preserve">2 cytokine release as IL-33, TSLP, IL-25 through putative TLR2/Dectin-1/MR </w:t>
      </w:r>
      <w:proofErr w:type="spellStart"/>
      <w:r w:rsidR="009C4CCD" w:rsidRPr="00505795">
        <w:t>signaling</w:t>
      </w:r>
      <w:proofErr w:type="spellEnd"/>
      <w:r w:rsidR="009C4CCD" w:rsidRPr="00505795">
        <w:t xml:space="preserve"> pathways. This pro-T</w:t>
      </w:r>
      <w:r w:rsidR="009C4CCD" w:rsidRPr="009C4CCD">
        <w:rPr>
          <w:smallCaps/>
        </w:rPr>
        <w:t>h</w:t>
      </w:r>
      <w:r w:rsidR="009C4CCD" w:rsidRPr="00505795">
        <w:t>2 cytokine environment promotes the subsequent development of the typical T</w:t>
      </w:r>
      <w:r w:rsidR="009C4CCD" w:rsidRPr="007D29D9">
        <w:rPr>
          <w:smallCaps/>
        </w:rPr>
        <w:t>h</w:t>
      </w:r>
      <w:r w:rsidR="009C4CCD" w:rsidRPr="00505795">
        <w:t>2-biased allergic response. Whereas the pro-T</w:t>
      </w:r>
      <w:r w:rsidR="009C4CCD" w:rsidRPr="009C4CCD">
        <w:rPr>
          <w:smallCaps/>
        </w:rPr>
        <w:t>h</w:t>
      </w:r>
      <w:r w:rsidR="009C4CCD" w:rsidRPr="00505795">
        <w:t xml:space="preserve">2 effect of chitin is negatively regulated by the expression and activity of secreted epithelial acidic mammalian </w:t>
      </w:r>
      <w:proofErr w:type="spellStart"/>
      <w:r w:rsidR="009C4CCD" w:rsidRPr="00505795">
        <w:t>chitinase</w:t>
      </w:r>
      <w:proofErr w:type="spellEnd"/>
      <w:r w:rsidR="009C4CCD" w:rsidRPr="00505795">
        <w:t xml:space="preserve"> (</w:t>
      </w:r>
      <w:proofErr w:type="spellStart"/>
      <w:r w:rsidR="009C4CCD" w:rsidRPr="00505795">
        <w:t>AMCase</w:t>
      </w:r>
      <w:proofErr w:type="spellEnd"/>
      <w:r w:rsidR="009C4CCD" w:rsidRPr="00505795">
        <w:t>), the T</w:t>
      </w:r>
      <w:r w:rsidR="009C4CCD" w:rsidRPr="009C4CCD">
        <w:rPr>
          <w:smallCaps/>
        </w:rPr>
        <w:t>h</w:t>
      </w:r>
      <w:r w:rsidR="009C4CCD" w:rsidRPr="00505795">
        <w:t>2 polarization mediated by β-glucans is dependent on down regulation of Dectin-1 expression and inappropriate Der p 10-Dectin-1 interactions.</w:t>
      </w:r>
    </w:p>
    <w:p w14:paraId="682A2DE0" w14:textId="77777777" w:rsidR="009A3BF3" w:rsidRDefault="009A3BF3">
      <w:r>
        <w:br w:type="page"/>
      </w:r>
    </w:p>
    <w:p w14:paraId="54E36308" w14:textId="62E46D34" w:rsidR="009E07EA" w:rsidRDefault="009A3BF3" w:rsidP="009C4CCD">
      <w:r>
        <w:rPr>
          <w:noProof/>
          <w:lang w:eastAsia="en-GB"/>
        </w:rPr>
        <w:lastRenderedPageBreak/>
        <w:drawing>
          <wp:inline distT="0" distB="0" distL="0" distR="0" wp14:anchorId="703E5B06" wp14:editId="78CA4C88">
            <wp:extent cx="5731510" cy="4298315"/>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AJ 12122018.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37D6A47E" w14:textId="77777777" w:rsidR="004A1128" w:rsidRDefault="004A1128">
      <w:pPr>
        <w:rPr>
          <w:b/>
        </w:rPr>
      </w:pPr>
      <w:r>
        <w:rPr>
          <w:b/>
        </w:rPr>
        <w:br w:type="page"/>
      </w:r>
    </w:p>
    <w:p w14:paraId="5958A819" w14:textId="0F78FA1B" w:rsidR="0003571D" w:rsidRDefault="009E07EA" w:rsidP="00302D02">
      <w:r>
        <w:rPr>
          <w:b/>
        </w:rPr>
        <w:lastRenderedPageBreak/>
        <w:t>Figure 4</w:t>
      </w:r>
      <w:r>
        <w:t>.</w:t>
      </w:r>
      <w:r w:rsidR="0003571D">
        <w:t xml:space="preserve">  ADI compounds prevent the development of allergic sensitisation to HDM extracts in mice.  Compound </w:t>
      </w:r>
      <w:r w:rsidR="0003571D" w:rsidRPr="0003571D">
        <w:rPr>
          <w:b/>
        </w:rPr>
        <w:t>1</w:t>
      </w:r>
      <w:r w:rsidR="0003571D">
        <w:t xml:space="preserve"> (</w:t>
      </w:r>
      <w:r w:rsidR="0003571D" w:rsidRPr="0003571D">
        <w:rPr>
          <w:rFonts w:cstheme="minorHAnsi"/>
        </w:rPr>
        <w:t>(</w:t>
      </w:r>
      <w:r w:rsidR="0003571D" w:rsidRPr="0003571D">
        <w:rPr>
          <w:rFonts w:cstheme="minorHAnsi"/>
          <w:i/>
        </w:rPr>
        <w:t>S</w:t>
      </w:r>
      <w:r w:rsidR="0003571D" w:rsidRPr="0003571D">
        <w:rPr>
          <w:rFonts w:cstheme="minorHAnsi"/>
        </w:rPr>
        <w:t>)-3-((</w:t>
      </w:r>
      <w:r w:rsidR="0003571D" w:rsidRPr="0003571D">
        <w:rPr>
          <w:rFonts w:cstheme="minorHAnsi"/>
          <w:i/>
        </w:rPr>
        <w:t>S</w:t>
      </w:r>
      <w:r w:rsidR="0003571D" w:rsidRPr="0003571D">
        <w:rPr>
          <w:rFonts w:cstheme="minorHAnsi"/>
        </w:rPr>
        <w:t>)-2-((</w:t>
      </w:r>
      <w:r w:rsidR="0003571D" w:rsidRPr="0003571D">
        <w:rPr>
          <w:rFonts w:cstheme="minorHAnsi"/>
          <w:i/>
        </w:rPr>
        <w:t>S</w:t>
      </w:r>
      <w:r w:rsidR="0003571D" w:rsidRPr="0003571D">
        <w:rPr>
          <w:rFonts w:cstheme="minorHAnsi"/>
        </w:rPr>
        <w:t>)-2-benzamido-3-methylbutanamido)propanamido)-2-oxoheptyl 2,6-</w:t>
      </w:r>
      <w:r w:rsidR="0003571D" w:rsidRPr="0003571D">
        <w:rPr>
          <w:rFonts w:cstheme="minorHAnsi"/>
          <w:i/>
        </w:rPr>
        <w:t>bis</w:t>
      </w:r>
      <w:r w:rsidR="0003571D" w:rsidRPr="0003571D">
        <w:rPr>
          <w:rFonts w:cstheme="minorHAnsi"/>
        </w:rPr>
        <w:t>(</w:t>
      </w:r>
      <w:proofErr w:type="spellStart"/>
      <w:r w:rsidR="0003571D" w:rsidRPr="0003571D">
        <w:rPr>
          <w:rFonts w:cstheme="minorHAnsi"/>
        </w:rPr>
        <w:t>trifluoromethyl</w:t>
      </w:r>
      <w:proofErr w:type="spellEnd"/>
      <w:r w:rsidR="0003571D" w:rsidRPr="0003571D">
        <w:rPr>
          <w:rFonts w:cstheme="minorHAnsi"/>
        </w:rPr>
        <w:t>)benzoate)</w:t>
      </w:r>
      <w:r w:rsidR="0003571D">
        <w:rPr>
          <w:rFonts w:cstheme="minorHAnsi"/>
        </w:rPr>
        <w:t xml:space="preserve"> and compound </w:t>
      </w:r>
      <w:r w:rsidR="0003571D" w:rsidRPr="0003571D">
        <w:rPr>
          <w:rFonts w:cstheme="minorHAnsi"/>
          <w:b/>
        </w:rPr>
        <w:t>2</w:t>
      </w:r>
      <w:r w:rsidR="0003571D">
        <w:rPr>
          <w:rFonts w:cstheme="minorHAnsi"/>
        </w:rPr>
        <w:t xml:space="preserve"> (</w:t>
      </w:r>
      <w:r w:rsidR="0003571D" w:rsidRPr="002F561E">
        <w:rPr>
          <w:i/>
        </w:rPr>
        <w:t>N</w:t>
      </w:r>
      <w:r w:rsidR="0003571D" w:rsidRPr="002F561E">
        <w:t>-{(</w:t>
      </w:r>
      <w:r w:rsidR="0003571D" w:rsidRPr="002F561E">
        <w:rPr>
          <w:i/>
        </w:rPr>
        <w:t>S</w:t>
      </w:r>
      <w:r w:rsidR="0003571D" w:rsidRPr="002F561E">
        <w:t>)-1-[(</w:t>
      </w:r>
      <w:r w:rsidR="0003571D" w:rsidRPr="002F561E">
        <w:rPr>
          <w:i/>
        </w:rPr>
        <w:t>S</w:t>
      </w:r>
      <w:r w:rsidR="0003571D" w:rsidRPr="002F561E">
        <w:t>)-1-((</w:t>
      </w:r>
      <w:r w:rsidR="0003571D" w:rsidRPr="002F561E">
        <w:rPr>
          <w:i/>
        </w:rPr>
        <w:t>S</w:t>
      </w:r>
      <w:r w:rsidR="0003571D" w:rsidRPr="002F561E">
        <w:t>)-1-</w:t>
      </w:r>
      <w:r w:rsidR="0003571D">
        <w:t>c</w:t>
      </w:r>
      <w:r w:rsidR="0003571D" w:rsidRPr="002F561E">
        <w:t>yclohexylaminooxalyl-2-methyl-propylcarbamoyl)-ethylcarbamoyl]-2,2-dimethyl-propyl}-isonicotinamide</w:t>
      </w:r>
      <w:r w:rsidR="0003571D">
        <w:t xml:space="preserve">) are potent inhibitors of Der p 1.  When administered </w:t>
      </w:r>
      <w:proofErr w:type="spellStart"/>
      <w:r w:rsidR="0003571D">
        <w:t>intranasally</w:t>
      </w:r>
      <w:proofErr w:type="spellEnd"/>
      <w:r w:rsidR="0003571D">
        <w:t xml:space="preserve"> with catalytically active HDM extract during the indicated immunisation protocol they prevented increases in total IgE and the development of HDM-specific IgE.  </w:t>
      </w:r>
      <w:r w:rsidR="007D481B">
        <w:t xml:space="preserve">Inclusion of a serine peptidase inhibitor with compound </w:t>
      </w:r>
      <w:r w:rsidR="007D481B" w:rsidRPr="00194220">
        <w:rPr>
          <w:b/>
        </w:rPr>
        <w:t>1</w:t>
      </w:r>
      <w:r w:rsidR="007D481B">
        <w:t xml:space="preserve"> produced no further benefit, consistent with the crucial role played by cysteine peptidase activity.  </w:t>
      </w:r>
      <w:r w:rsidR="0003571D">
        <w:t>Full experimental details and chemical syntheses are provided</w:t>
      </w:r>
      <w:r w:rsidR="00194220">
        <w:t xml:space="preserve"> elsewhere</w:t>
      </w:r>
      <w:r w:rsidR="002A1FC6">
        <w:t xml:space="preserve"> </w: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DATA </w:instrText>
      </w:r>
      <w:r w:rsidR="0059538B">
        <w:fldChar w:fldCharType="end"/>
      </w:r>
      <w:r w:rsidR="0059538B">
        <w:fldChar w:fldCharType="separate"/>
      </w:r>
      <w:r w:rsidR="0059538B">
        <w:rPr>
          <w:noProof/>
        </w:rPr>
        <w:t>(41, 161)</w:t>
      </w:r>
      <w:r w:rsidR="0059538B">
        <w:fldChar w:fldCharType="end"/>
      </w:r>
      <w:r w:rsidR="0003571D">
        <w:t xml:space="preserve">.  </w:t>
      </w:r>
    </w:p>
    <w:p w14:paraId="5A8AC279" w14:textId="77777777" w:rsidR="0003571D" w:rsidRDefault="0003571D" w:rsidP="00302D02"/>
    <w:p w14:paraId="18537F3D" w14:textId="77777777" w:rsidR="0003571D" w:rsidRDefault="0003571D" w:rsidP="00302D02"/>
    <w:p w14:paraId="5645147C" w14:textId="77777777" w:rsidR="0003571D" w:rsidRDefault="0003571D" w:rsidP="00302D02"/>
    <w:p w14:paraId="332FC445" w14:textId="77777777" w:rsidR="0003571D" w:rsidRDefault="0003571D" w:rsidP="00302D02"/>
    <w:p w14:paraId="3C712575" w14:textId="26FD5A26" w:rsidR="00302D02" w:rsidRDefault="009E07EA" w:rsidP="00302D02">
      <w:r>
        <w:t xml:space="preserve"> </w:t>
      </w:r>
      <w:r w:rsidR="00971EFD">
        <w:t xml:space="preserve"> </w:t>
      </w:r>
      <w:r w:rsidR="00D36466">
        <w:rPr>
          <w:b/>
        </w:rPr>
        <w:t xml:space="preserve"> </w:t>
      </w:r>
    </w:p>
    <w:p w14:paraId="70431A8F" w14:textId="483BE29B" w:rsidR="009E07EA" w:rsidRDefault="009E07EA"/>
    <w:p w14:paraId="2457918B" w14:textId="77777777" w:rsidR="009E07EA" w:rsidRDefault="009E07EA"/>
    <w:p w14:paraId="4E62ACD1" w14:textId="77777777" w:rsidR="004A1128" w:rsidRDefault="004A1128">
      <w:pPr>
        <w:rPr>
          <w:b/>
        </w:rPr>
      </w:pPr>
      <w:r>
        <w:rPr>
          <w:b/>
        </w:rPr>
        <w:br w:type="page"/>
      </w:r>
    </w:p>
    <w:p w14:paraId="2EAB4F0F" w14:textId="7183AFA2" w:rsidR="004A1128" w:rsidRDefault="004A1128">
      <w:pPr>
        <w:rPr>
          <w:b/>
        </w:rPr>
      </w:pPr>
      <w:r>
        <w:rPr>
          <w:b/>
        </w:rPr>
        <w:lastRenderedPageBreak/>
        <w:br w:type="page"/>
      </w:r>
      <w:r w:rsidR="00A5710A">
        <w:rPr>
          <w:b/>
          <w:noProof/>
          <w:lang w:eastAsia="en-GB"/>
        </w:rPr>
        <w:drawing>
          <wp:anchor distT="0" distB="0" distL="114300" distR="114300" simplePos="0" relativeHeight="251658240" behindDoc="0" locked="0" layoutInCell="1" allowOverlap="1" wp14:anchorId="3A844309" wp14:editId="1C77A43D">
            <wp:simplePos x="0" y="0"/>
            <wp:positionH relativeFrom="column">
              <wp:posOffset>0</wp:posOffset>
            </wp:positionH>
            <wp:positionV relativeFrom="paragraph">
              <wp:posOffset>0</wp:posOffset>
            </wp:positionV>
            <wp:extent cx="5731510" cy="2973705"/>
            <wp:effectExtent l="0" t="0" r="254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alt.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2973705"/>
                    </a:xfrm>
                    <a:prstGeom prst="rect">
                      <a:avLst/>
                    </a:prstGeom>
                  </pic:spPr>
                </pic:pic>
              </a:graphicData>
            </a:graphic>
            <wp14:sizeRelH relativeFrom="page">
              <wp14:pctWidth>0</wp14:pctWidth>
            </wp14:sizeRelH>
            <wp14:sizeRelV relativeFrom="page">
              <wp14:pctHeight>0</wp14:pctHeight>
            </wp14:sizeRelV>
          </wp:anchor>
        </w:drawing>
      </w:r>
    </w:p>
    <w:p w14:paraId="6078395F" w14:textId="6C8EB37B" w:rsidR="00BD12E2" w:rsidRDefault="009E07EA" w:rsidP="001038FA">
      <w:r>
        <w:rPr>
          <w:b/>
        </w:rPr>
        <w:lastRenderedPageBreak/>
        <w:t>Figure 5</w:t>
      </w:r>
      <w:r>
        <w:t xml:space="preserve">. </w:t>
      </w:r>
      <w:r w:rsidR="008952DC">
        <w:t xml:space="preserve"> </w:t>
      </w:r>
      <w:r w:rsidR="00BD12E2">
        <w:t xml:space="preserve">Mitigation of IgE-independent innate and IgE-dependent responses to HDM extract by an exemplar ADI.  Mice were pre-treated with </w:t>
      </w:r>
      <w:proofErr w:type="spellStart"/>
      <w:r w:rsidR="00BD12E2">
        <w:t>pyruvamide</w:t>
      </w:r>
      <w:proofErr w:type="spellEnd"/>
      <w:r w:rsidR="00BD12E2">
        <w:t xml:space="preserve"> </w:t>
      </w:r>
      <w:r w:rsidR="00BD12E2" w:rsidRPr="00BD12E2">
        <w:rPr>
          <w:b/>
        </w:rPr>
        <w:t>2</w:t>
      </w:r>
      <w:r w:rsidR="00BD12E2">
        <w:t xml:space="preserve"> by intratracheal aerosol prior to aerosol challenge with catalytically competent HDM extract.  Full experimental details are provided elsewhere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BD12E2" w:rsidRPr="00BD12E2">
        <w:t>.</w:t>
      </w:r>
      <w:r w:rsidR="00BD12E2">
        <w:t xml:space="preserve">  In naïve mice, HDM extract challenge increased the numbers of eosinophils and neutrophils recoverable by BAL in a manner that was attenuated by prior protection from the ADI compound.  In mice sensitised to HDM extract, allergen challenge evoked a larger response than in naïve mice and this was also susceptible to inhibition by a single inhaled dose of compound </w:t>
      </w:r>
      <w:r w:rsidR="00BD12E2" w:rsidRPr="00BD12E2">
        <w:rPr>
          <w:b/>
        </w:rPr>
        <w:t>2</w:t>
      </w:r>
      <w:r w:rsidR="00BD12E2">
        <w:t xml:space="preserve"> given as prior protection.</w:t>
      </w:r>
    </w:p>
    <w:p w14:paraId="032D30A9" w14:textId="77777777" w:rsidR="00BD12E2" w:rsidRDefault="00BD12E2" w:rsidP="001038FA"/>
    <w:p w14:paraId="77B07C43" w14:textId="77777777" w:rsidR="00BD12E2" w:rsidRDefault="00BD12E2" w:rsidP="001038FA"/>
    <w:p w14:paraId="489C1160" w14:textId="77777777" w:rsidR="00BD12E2" w:rsidRDefault="00BD12E2" w:rsidP="001038FA"/>
    <w:p w14:paraId="3D168BEA" w14:textId="3500E00E" w:rsidR="00EA3E17" w:rsidRPr="001038FA" w:rsidRDefault="00EA3E17" w:rsidP="008952DC"/>
    <w:p w14:paraId="696132F7" w14:textId="77777777" w:rsidR="00EA3E17" w:rsidRDefault="00EA3E17" w:rsidP="008952DC"/>
    <w:p w14:paraId="3D4B5029" w14:textId="77777777" w:rsidR="004A1128" w:rsidRDefault="004A1128">
      <w:r>
        <w:br w:type="page"/>
      </w:r>
    </w:p>
    <w:p w14:paraId="2CB8B6B0" w14:textId="3B5B0E5E" w:rsidR="004A1128" w:rsidRDefault="005D186D">
      <w:r>
        <w:rPr>
          <w:noProof/>
          <w:lang w:eastAsia="en-GB"/>
        </w:rPr>
        <w:lastRenderedPageBreak/>
        <w:drawing>
          <wp:anchor distT="0" distB="0" distL="114300" distR="114300" simplePos="0" relativeHeight="251659264" behindDoc="0" locked="0" layoutInCell="1" allowOverlap="1" wp14:anchorId="404A8519" wp14:editId="1E220F70">
            <wp:simplePos x="0" y="0"/>
            <wp:positionH relativeFrom="column">
              <wp:posOffset>0</wp:posOffset>
            </wp:positionH>
            <wp:positionV relativeFrom="paragraph">
              <wp:posOffset>0</wp:posOffset>
            </wp:positionV>
            <wp:extent cx="5731510" cy="8094345"/>
            <wp:effectExtent l="0" t="0" r="2540" b="190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5alt.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8094345"/>
                    </a:xfrm>
                    <a:prstGeom prst="rect">
                      <a:avLst/>
                    </a:prstGeom>
                  </pic:spPr>
                </pic:pic>
              </a:graphicData>
            </a:graphic>
            <wp14:sizeRelH relativeFrom="page">
              <wp14:pctWidth>0</wp14:pctWidth>
            </wp14:sizeRelH>
            <wp14:sizeRelV relativeFrom="page">
              <wp14:pctHeight>0</wp14:pctHeight>
            </wp14:sizeRelV>
          </wp:anchor>
        </w:drawing>
      </w:r>
      <w:r w:rsidR="004A1128">
        <w:br w:type="page"/>
      </w:r>
    </w:p>
    <w:p w14:paraId="5CD2ACFB" w14:textId="0D4F0D2A" w:rsidR="008952DC" w:rsidRDefault="008952DC" w:rsidP="008952DC"/>
    <w:p w14:paraId="7118B25F" w14:textId="5E9031C8" w:rsidR="00CF3A6A" w:rsidRDefault="00CF3A6A"/>
    <w:p w14:paraId="667CE2C8" w14:textId="55D1D499" w:rsidR="00F829F1" w:rsidRPr="00F829F1" w:rsidRDefault="00004CC5" w:rsidP="00F829F1">
      <w:pPr>
        <w:rPr>
          <w:color w:val="FF0000"/>
        </w:rPr>
      </w:pPr>
      <w:r>
        <w:rPr>
          <w:b/>
        </w:rPr>
        <w:t>Figure 6.</w:t>
      </w:r>
      <w:r w:rsidR="00E60033">
        <w:rPr>
          <w:b/>
        </w:rPr>
        <w:t xml:space="preserve"> </w:t>
      </w:r>
      <w:r w:rsidR="00F829F1">
        <w:rPr>
          <w:b/>
        </w:rPr>
        <w:t xml:space="preserve"> A</w:t>
      </w:r>
      <w:r w:rsidR="00F829F1">
        <w:t xml:space="preserve">  Prior treatment with ADI compounds attenuates acute allergic bronchoconstriction following challenge of sensitised rats by HDM extract.  Full experimental details are provided elsewhere</w:t>
      </w:r>
      <w:r w:rsidR="00A538BF">
        <w:t xml:space="preserve"> </w: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instrText xml:space="preserve"> ADDIN EN.CITE.DATA </w:instrText>
      </w:r>
      <w:r w:rsidR="0059538B">
        <w:fldChar w:fldCharType="end"/>
      </w:r>
      <w:r w:rsidR="0059538B">
        <w:fldChar w:fldCharType="separate"/>
      </w:r>
      <w:r w:rsidR="0059538B">
        <w:rPr>
          <w:noProof/>
        </w:rPr>
        <w:t>(41)</w:t>
      </w:r>
      <w:r w:rsidR="0059538B">
        <w:fldChar w:fldCharType="end"/>
      </w:r>
      <w:r w:rsidR="00F829F1">
        <w:t xml:space="preserve">.  </w:t>
      </w:r>
      <w:r w:rsidR="00F829F1">
        <w:rPr>
          <w:b/>
        </w:rPr>
        <w:t>B</w:t>
      </w:r>
      <w:r w:rsidR="00F829F1">
        <w:t xml:space="preserve">  Chemotypes, potency and mechanism of target inhibition of compounds associated with this effect.  </w:t>
      </w:r>
      <w:r w:rsidR="00E60033">
        <w:rPr>
          <w:b/>
        </w:rPr>
        <w:t xml:space="preserve"> </w:t>
      </w:r>
      <w:r w:rsidR="00F829F1" w:rsidRPr="00F829F1">
        <w:t xml:space="preserve">Compound </w:t>
      </w:r>
      <w:r w:rsidR="00F829F1" w:rsidRPr="00F829F1">
        <w:rPr>
          <w:b/>
        </w:rPr>
        <w:t>1</w:t>
      </w:r>
      <w:r w:rsidR="00F829F1" w:rsidRPr="00F829F1">
        <w:t xml:space="preserve"> is </w:t>
      </w:r>
      <w:r w:rsidR="00F829F1" w:rsidRPr="00F829F1">
        <w:rPr>
          <w:rFonts w:cstheme="minorHAnsi"/>
        </w:rPr>
        <w:t>(</w:t>
      </w:r>
      <w:r w:rsidR="00F829F1" w:rsidRPr="00F829F1">
        <w:rPr>
          <w:rFonts w:cstheme="minorHAnsi"/>
          <w:i/>
        </w:rPr>
        <w:t>S</w:t>
      </w:r>
      <w:r w:rsidR="00F829F1" w:rsidRPr="00F829F1">
        <w:rPr>
          <w:rFonts w:cstheme="minorHAnsi"/>
        </w:rPr>
        <w:t>)-3-((</w:t>
      </w:r>
      <w:r w:rsidR="00F829F1" w:rsidRPr="00F829F1">
        <w:rPr>
          <w:rFonts w:cstheme="minorHAnsi"/>
          <w:i/>
        </w:rPr>
        <w:t>S</w:t>
      </w:r>
      <w:r w:rsidR="00F829F1" w:rsidRPr="00F829F1">
        <w:rPr>
          <w:rFonts w:cstheme="minorHAnsi"/>
        </w:rPr>
        <w:t>)-2-((</w:t>
      </w:r>
      <w:r w:rsidR="00F829F1" w:rsidRPr="00F829F1">
        <w:rPr>
          <w:rFonts w:cstheme="minorHAnsi"/>
          <w:i/>
        </w:rPr>
        <w:t>S</w:t>
      </w:r>
      <w:r w:rsidR="00F829F1" w:rsidRPr="00F829F1">
        <w:rPr>
          <w:rFonts w:cstheme="minorHAnsi"/>
        </w:rPr>
        <w:t>)-2-benzamido-3-methylbutanamido</w:t>
      </w:r>
      <w:proofErr w:type="gramStart"/>
      <w:r w:rsidR="00F829F1" w:rsidRPr="00F829F1">
        <w:rPr>
          <w:rFonts w:cstheme="minorHAnsi"/>
        </w:rPr>
        <w:t>)propanamido</w:t>
      </w:r>
      <w:proofErr w:type="gramEnd"/>
      <w:r w:rsidR="00F829F1" w:rsidRPr="00F829F1">
        <w:rPr>
          <w:rFonts w:cstheme="minorHAnsi"/>
        </w:rPr>
        <w:t>)-2-oxoheptyl 2,6-</w:t>
      </w:r>
      <w:r w:rsidR="00F829F1" w:rsidRPr="00F829F1">
        <w:rPr>
          <w:rFonts w:cstheme="minorHAnsi"/>
          <w:i/>
        </w:rPr>
        <w:t>bis</w:t>
      </w:r>
      <w:r w:rsidR="00F829F1" w:rsidRPr="00F829F1">
        <w:rPr>
          <w:rFonts w:cstheme="minorHAnsi"/>
        </w:rPr>
        <w:t>(</w:t>
      </w:r>
      <w:proofErr w:type="spellStart"/>
      <w:r w:rsidR="00F829F1" w:rsidRPr="00F829F1">
        <w:rPr>
          <w:rFonts w:cstheme="minorHAnsi"/>
        </w:rPr>
        <w:t>trifluoromethyl</w:t>
      </w:r>
      <w:proofErr w:type="spellEnd"/>
      <w:r w:rsidR="00F829F1" w:rsidRPr="00F829F1">
        <w:rPr>
          <w:rFonts w:cstheme="minorHAnsi"/>
        </w:rPr>
        <w:t xml:space="preserve">)benzoate.  </w:t>
      </w:r>
      <w:r w:rsidR="00F829F1" w:rsidRPr="00F829F1">
        <w:t xml:space="preserve">Compound </w:t>
      </w:r>
      <w:r w:rsidR="00F829F1" w:rsidRPr="00F829F1">
        <w:rPr>
          <w:b/>
        </w:rPr>
        <w:t>3</w:t>
      </w:r>
      <w:r w:rsidR="00F829F1" w:rsidRPr="00F829F1">
        <w:t xml:space="preserve"> is </w:t>
      </w:r>
      <w:r w:rsidR="00F829F1" w:rsidRPr="00F829F1">
        <w:rPr>
          <w:rFonts w:cstheme="minorHAnsi"/>
          <w:i/>
        </w:rPr>
        <w:t>N</w:t>
      </w:r>
      <w:r w:rsidR="00F829F1" w:rsidRPr="00F829F1">
        <w:rPr>
          <w:rFonts w:cstheme="minorHAnsi"/>
        </w:rPr>
        <w:t>-((</w:t>
      </w:r>
      <w:r w:rsidR="00F829F1" w:rsidRPr="00F829F1">
        <w:rPr>
          <w:rFonts w:cstheme="minorHAnsi"/>
          <w:i/>
        </w:rPr>
        <w:t>2R</w:t>
      </w:r>
      <w:r w:rsidR="00F829F1" w:rsidRPr="00F829F1">
        <w:rPr>
          <w:rFonts w:cstheme="minorHAnsi"/>
        </w:rPr>
        <w:t>)-1-(((</w:t>
      </w:r>
      <w:r w:rsidR="00F829F1" w:rsidRPr="00F829F1">
        <w:rPr>
          <w:rFonts w:cstheme="minorHAnsi"/>
          <w:i/>
        </w:rPr>
        <w:t>2S</w:t>
      </w:r>
      <w:r w:rsidR="00F829F1" w:rsidRPr="00F829F1">
        <w:rPr>
          <w:rFonts w:cstheme="minorHAnsi"/>
        </w:rPr>
        <w:t>)-1-((1-(dimethylamino)-2-oxoheptan-3-yl)amino)-1-oxopropan-2-yl)amino)-1-oxo-3-phenylpropan-2-yl)benzamide;</w:t>
      </w:r>
      <w:r w:rsidR="00F829F1" w:rsidRPr="00F829F1">
        <w:t xml:space="preserve"> compound </w:t>
      </w:r>
      <w:r w:rsidR="00F829F1" w:rsidRPr="00F829F1">
        <w:rPr>
          <w:b/>
        </w:rPr>
        <w:t>4</w:t>
      </w:r>
      <w:r w:rsidR="00F829F1" w:rsidRPr="00F829F1">
        <w:t xml:space="preserve"> is </w:t>
      </w:r>
      <w:r w:rsidR="00F829F1" w:rsidRPr="00F829F1">
        <w:rPr>
          <w:i/>
        </w:rPr>
        <w:t>N</w:t>
      </w:r>
      <w:r w:rsidR="00F829F1" w:rsidRPr="00F829F1">
        <w:t>-((</w:t>
      </w:r>
      <w:r w:rsidR="00F829F1" w:rsidRPr="00F829F1">
        <w:rPr>
          <w:i/>
        </w:rPr>
        <w:t>2S</w:t>
      </w:r>
      <w:r w:rsidR="00F829F1" w:rsidRPr="00F829F1">
        <w:t>)-1-oxo-1-(((</w:t>
      </w:r>
      <w:r w:rsidR="00F829F1" w:rsidRPr="00F829F1">
        <w:rPr>
          <w:i/>
        </w:rPr>
        <w:t>2S</w:t>
      </w:r>
      <w:r w:rsidR="00F829F1" w:rsidRPr="00F829F1">
        <w:t xml:space="preserve">)-1-oxo-1-((2-oxo-1-(pyrrolidin-1-yl)heptan-3-yl)amino)propan-2-yl)amino)-3-phenylpropan-2-yl)benzamide; compound </w:t>
      </w:r>
      <w:r w:rsidR="00F829F1" w:rsidRPr="00F829F1">
        <w:rPr>
          <w:b/>
        </w:rPr>
        <w:t>5</w:t>
      </w:r>
      <w:r w:rsidR="00F829F1" w:rsidRPr="00F829F1">
        <w:t xml:space="preserve"> is </w:t>
      </w:r>
      <w:r w:rsidR="00F829F1" w:rsidRPr="00F829F1">
        <w:rPr>
          <w:i/>
        </w:rPr>
        <w:t>N</w:t>
      </w:r>
      <w:r w:rsidR="00F829F1" w:rsidRPr="00F829F1">
        <w:t>-((</w:t>
      </w:r>
      <w:r w:rsidR="00F829F1" w:rsidRPr="00F829F1">
        <w:rPr>
          <w:i/>
        </w:rPr>
        <w:t>S</w:t>
      </w:r>
      <w:r w:rsidR="00F829F1" w:rsidRPr="00F829F1">
        <w:t>)-1-oxo-1-(((</w:t>
      </w:r>
      <w:r w:rsidR="00F829F1" w:rsidRPr="00F829F1">
        <w:rPr>
          <w:i/>
        </w:rPr>
        <w:t>S</w:t>
      </w:r>
      <w:r w:rsidR="00F829F1" w:rsidRPr="00F829F1">
        <w:t>)-1-oxo-1-(((S)-1-oxohexan-2-yl)amino)propan-2-yl)amino)-3-phenylpropan-2-yl)benzamide.</w:t>
      </w:r>
      <w:r w:rsidR="00F829F1">
        <w:t xml:space="preserve">  Compounds were synthesised and potency tested as described</w:t>
      </w:r>
      <w:r w:rsidR="00A538BF">
        <w:t xml:space="preserve"> </w: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 </w:instrText>
      </w:r>
      <w:r w:rsidR="0059538B">
        <w:fldChar w:fldCharType="begin">
          <w:fldData xml:space="preserve">PEVuZE5vdGU+PENpdGU+PEF1dGhvcj5aaGFuZzwvQXV0aG9yPjxZZWFyPjIwMTg8L1llYXI+PFJl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</w:fldData>
        </w:fldChar>
      </w:r>
      <w:r w:rsidR="0059538B">
        <w:instrText xml:space="preserve"> ADDIN EN.CITE.DATA </w:instrText>
      </w:r>
      <w:r w:rsidR="0059538B">
        <w:fldChar w:fldCharType="end"/>
      </w:r>
      <w:r w:rsidR="0059538B">
        <w:fldChar w:fldCharType="separate"/>
      </w:r>
      <w:r w:rsidR="0059538B">
        <w:rPr>
          <w:noProof/>
        </w:rPr>
        <w:t>(41, 161)</w:t>
      </w:r>
      <w:r w:rsidR="0059538B">
        <w:fldChar w:fldCharType="end"/>
      </w:r>
      <w:r w:rsidR="00F829F1">
        <w:t xml:space="preserve">.  </w:t>
      </w:r>
      <w:r w:rsidR="00F829F1" w:rsidRPr="00F829F1">
        <w:rPr>
          <w:b/>
        </w:rPr>
        <w:t>C</w:t>
      </w:r>
      <w:r w:rsidR="00F829F1" w:rsidRPr="00F829F1">
        <w:t xml:space="preserve"> Principal </w:t>
      </w:r>
      <w:proofErr w:type="gramStart"/>
      <w:r w:rsidR="00F829F1" w:rsidRPr="00F829F1">
        <w:t>oxidation</w:t>
      </w:r>
      <w:proofErr w:type="gramEnd"/>
      <w:r w:rsidR="00F829F1" w:rsidRPr="00F829F1">
        <w:t xml:space="preserve"> states of the catalytic cysteine residue in group 1 HDM allergens.  </w:t>
      </w:r>
    </w:p>
    <w:p w14:paraId="7DFA8819" w14:textId="2A785C62" w:rsidR="00F829F1" w:rsidRPr="00F829F1" w:rsidRDefault="00F829F1" w:rsidP="005204F0">
      <w:pPr>
        <w:rPr>
          <w:b/>
        </w:rPr>
      </w:pPr>
    </w:p>
    <w:p w14:paraId="44730F8A" w14:textId="77777777" w:rsidR="00F829F1" w:rsidRDefault="00F829F1" w:rsidP="005204F0">
      <w:pPr>
        <w:rPr>
          <w:b/>
        </w:rPr>
      </w:pPr>
    </w:p>
    <w:p w14:paraId="0D2801CB" w14:textId="77777777" w:rsidR="00F829F1" w:rsidRDefault="00F829F1" w:rsidP="005204F0">
      <w:pPr>
        <w:rPr>
          <w:b/>
        </w:rPr>
      </w:pPr>
    </w:p>
    <w:p w14:paraId="52D9885C" w14:textId="77777777" w:rsidR="00F829F1" w:rsidRDefault="00F829F1" w:rsidP="005204F0">
      <w:pPr>
        <w:rPr>
          <w:b/>
        </w:rPr>
      </w:pPr>
    </w:p>
    <w:p w14:paraId="7E51136D" w14:textId="77777777" w:rsidR="00F829F1" w:rsidRDefault="00F829F1" w:rsidP="005204F0">
      <w:pPr>
        <w:rPr>
          <w:b/>
        </w:rPr>
      </w:pPr>
    </w:p>
    <w:p w14:paraId="07632CEB" w14:textId="77777777" w:rsidR="00F829F1" w:rsidRDefault="00F829F1" w:rsidP="005204F0">
      <w:pPr>
        <w:rPr>
          <w:b/>
        </w:rPr>
      </w:pPr>
    </w:p>
    <w:p w14:paraId="02BEF1A4" w14:textId="77777777" w:rsidR="00F829F1" w:rsidRDefault="00F829F1" w:rsidP="005204F0">
      <w:pPr>
        <w:rPr>
          <w:b/>
        </w:rPr>
      </w:pPr>
    </w:p>
    <w:p w14:paraId="7248D1E1" w14:textId="77777777" w:rsidR="00F829F1" w:rsidRDefault="00F829F1" w:rsidP="005204F0">
      <w:pPr>
        <w:rPr>
          <w:b/>
        </w:rPr>
      </w:pPr>
    </w:p>
    <w:p w14:paraId="13CBEC24" w14:textId="5431F3B8" w:rsidR="005204F0" w:rsidRPr="005204F0" w:rsidRDefault="005204F0"/>
    <w:p w14:paraId="4C1BC314" w14:textId="77777777" w:rsidR="005204F0" w:rsidRDefault="005204F0"/>
    <w:p w14:paraId="6017A949" w14:textId="77777777" w:rsidR="005204F0" w:rsidRDefault="005204F0"/>
    <w:p w14:paraId="34EEA315" w14:textId="77777777" w:rsidR="004A1128" w:rsidRDefault="004A1128">
      <w:r>
        <w:br w:type="page"/>
      </w:r>
    </w:p>
    <w:p w14:paraId="49767CD1" w14:textId="00BAB5AE" w:rsidR="005966A4" w:rsidRDefault="005D186D">
      <w:r>
        <w:rPr>
          <w:noProof/>
          <w:lang w:eastAsia="en-GB"/>
        </w:rPr>
        <w:lastRenderedPageBreak/>
        <w:drawing>
          <wp:anchor distT="0" distB="0" distL="114300" distR="114300" simplePos="0" relativeHeight="251660288" behindDoc="0" locked="0" layoutInCell="1" allowOverlap="1" wp14:anchorId="44A4BB3C" wp14:editId="37FCB18B">
            <wp:simplePos x="0" y="0"/>
            <wp:positionH relativeFrom="column">
              <wp:posOffset>0</wp:posOffset>
            </wp:positionH>
            <wp:positionV relativeFrom="paragraph">
              <wp:posOffset>0</wp:posOffset>
            </wp:positionV>
            <wp:extent cx="5731510" cy="8144510"/>
            <wp:effectExtent l="0" t="0" r="2540" b="889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6alt.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8144510"/>
                    </a:xfrm>
                    <a:prstGeom prst="rect">
                      <a:avLst/>
                    </a:prstGeom>
                  </pic:spPr>
                </pic:pic>
              </a:graphicData>
            </a:graphic>
            <wp14:sizeRelH relativeFrom="page">
              <wp14:pctWidth>0</wp14:pctWidth>
            </wp14:sizeRelH>
            <wp14:sizeRelV relativeFrom="page">
              <wp14:pctHeight>0</wp14:pctHeight>
            </wp14:sizeRelV>
          </wp:anchor>
        </w:drawing>
      </w:r>
    </w:p>
    <w:p w14:paraId="3F7D8B3E" w14:textId="77777777" w:rsidR="005966A4" w:rsidRDefault="005966A4">
      <w:r>
        <w:br w:type="page"/>
      </w:r>
    </w:p>
    <w:p w14:paraId="7B44AC4C" w14:textId="69CB836B" w:rsidR="00D53CA5" w:rsidRDefault="00D53CA5"/>
    <w:p w14:paraId="5C97FB40" w14:textId="53A1A506" w:rsidR="00813764" w:rsidRDefault="00813764" w:rsidP="00CA508B">
      <w:pPr>
        <w:spacing w:line="480" w:lineRule="auto"/>
      </w:pPr>
      <w:r w:rsidRPr="005966A4">
        <w:rPr>
          <w:b/>
        </w:rPr>
        <w:t>Table 1</w:t>
      </w:r>
      <w:r>
        <w:t>.  HDM allergens referred to in this review, and their properties.</w:t>
      </w:r>
    </w:p>
    <w:tbl>
      <w:tblPr>
        <w:tblStyle w:val="TableGrid"/>
        <w:tblW w:w="0" w:type="auto"/>
        <w:tblLook w:val="04A0" w:firstRow="1" w:lastRow="0" w:firstColumn="1" w:lastColumn="0" w:noHBand="0" w:noVBand="1"/>
      </w:tblPr>
      <w:tblGrid>
        <w:gridCol w:w="1017"/>
        <w:gridCol w:w="1730"/>
        <w:gridCol w:w="1889"/>
        <w:gridCol w:w="1207"/>
        <w:gridCol w:w="3083"/>
      </w:tblGrid>
      <w:tr w:rsidR="009C4CCD" w14:paraId="31D03EA9" w14:textId="77777777" w:rsidTr="00302CD7">
        <w:trPr>
          <w:tblHeader/>
        </w:trPr>
        <w:tc>
          <w:tcPr>
            <w:tcW w:w="1017" w:type="dxa"/>
          </w:tcPr>
          <w:p w14:paraId="1084CD01" w14:textId="38E0130E" w:rsidR="009C4CCD" w:rsidRPr="007346CB" w:rsidRDefault="009C4CCD" w:rsidP="00B4662B">
            <w:pPr>
              <w:rPr>
                <w:b/>
                <w:sz w:val="20"/>
                <w:szCs w:val="20"/>
              </w:rPr>
            </w:pPr>
            <w:r w:rsidRPr="007346CB">
              <w:rPr>
                <w:b/>
                <w:sz w:val="20"/>
                <w:szCs w:val="20"/>
              </w:rPr>
              <w:t>Allergen</w:t>
            </w:r>
          </w:p>
        </w:tc>
        <w:tc>
          <w:tcPr>
            <w:tcW w:w="1730" w:type="dxa"/>
          </w:tcPr>
          <w:p w14:paraId="12594F1E" w14:textId="4C74F22D" w:rsidR="009C4CCD" w:rsidRPr="007346CB" w:rsidRDefault="009C4CCD" w:rsidP="00B4662B">
            <w:pPr>
              <w:rPr>
                <w:b/>
                <w:sz w:val="20"/>
                <w:szCs w:val="20"/>
              </w:rPr>
            </w:pPr>
            <w:r w:rsidRPr="007346CB">
              <w:rPr>
                <w:b/>
                <w:sz w:val="20"/>
                <w:szCs w:val="20"/>
              </w:rPr>
              <w:t>Bioactivity</w:t>
            </w:r>
          </w:p>
        </w:tc>
        <w:tc>
          <w:tcPr>
            <w:tcW w:w="1889" w:type="dxa"/>
          </w:tcPr>
          <w:p w14:paraId="073D000D" w14:textId="3CED790B" w:rsidR="009C4CCD" w:rsidRPr="007346CB" w:rsidRDefault="009C4CCD" w:rsidP="00B4662B">
            <w:pPr>
              <w:rPr>
                <w:b/>
                <w:sz w:val="20"/>
                <w:szCs w:val="20"/>
              </w:rPr>
            </w:pPr>
            <w:r w:rsidRPr="007346CB">
              <w:rPr>
                <w:b/>
                <w:sz w:val="20"/>
                <w:szCs w:val="20"/>
              </w:rPr>
              <w:t>Bioactivity notes</w:t>
            </w:r>
          </w:p>
        </w:tc>
        <w:tc>
          <w:tcPr>
            <w:tcW w:w="1207" w:type="dxa"/>
          </w:tcPr>
          <w:p w14:paraId="4A37B782" w14:textId="6E97EB0A" w:rsidR="009C4CCD" w:rsidRPr="007346CB" w:rsidRDefault="009C4CCD" w:rsidP="00D343C9">
            <w:pPr>
              <w:rPr>
                <w:b/>
                <w:sz w:val="20"/>
                <w:szCs w:val="20"/>
              </w:rPr>
            </w:pPr>
            <w:r w:rsidRPr="007346CB">
              <w:rPr>
                <w:b/>
                <w:sz w:val="20"/>
                <w:szCs w:val="20"/>
              </w:rPr>
              <w:t>PRR signalling</w:t>
            </w:r>
          </w:p>
        </w:tc>
        <w:tc>
          <w:tcPr>
            <w:tcW w:w="3083" w:type="dxa"/>
          </w:tcPr>
          <w:p w14:paraId="5687C653" w14:textId="28E528C8" w:rsidR="009C4CCD" w:rsidRPr="007346CB" w:rsidRDefault="009C4CCD" w:rsidP="00B4662B">
            <w:pPr>
              <w:rPr>
                <w:b/>
                <w:sz w:val="20"/>
                <w:szCs w:val="20"/>
              </w:rPr>
            </w:pPr>
            <w:r w:rsidRPr="007346CB">
              <w:rPr>
                <w:b/>
                <w:sz w:val="20"/>
                <w:szCs w:val="20"/>
              </w:rPr>
              <w:t>Signalling notes</w:t>
            </w:r>
          </w:p>
        </w:tc>
      </w:tr>
      <w:tr w:rsidR="009C4CCD" w14:paraId="22D62F40" w14:textId="77777777" w:rsidTr="00302CD7">
        <w:tc>
          <w:tcPr>
            <w:tcW w:w="1017" w:type="dxa"/>
          </w:tcPr>
          <w:p w14:paraId="1D00B170" w14:textId="2DE107C3" w:rsidR="009C4CCD" w:rsidRPr="008936A7" w:rsidRDefault="009C4CCD" w:rsidP="00B4662B">
            <w:pPr>
              <w:rPr>
                <w:sz w:val="20"/>
                <w:szCs w:val="20"/>
              </w:rPr>
            </w:pPr>
            <w:r w:rsidRPr="007346CB">
              <w:rPr>
                <w:b/>
                <w:sz w:val="20"/>
                <w:szCs w:val="20"/>
              </w:rPr>
              <w:t>Group 1</w:t>
            </w:r>
            <w:r w:rsidRPr="008936A7">
              <w:rPr>
                <w:sz w:val="20"/>
                <w:szCs w:val="20"/>
              </w:rPr>
              <w:t xml:space="preserve"> (</w:t>
            </w:r>
            <w:proofErr w:type="spellStart"/>
            <w:r w:rsidRPr="008936A7">
              <w:rPr>
                <w:sz w:val="20"/>
                <w:szCs w:val="20"/>
              </w:rPr>
              <w:t>eg</w:t>
            </w:r>
            <w:proofErr w:type="spellEnd"/>
            <w:r w:rsidRPr="008936A7">
              <w:rPr>
                <w:sz w:val="20"/>
                <w:szCs w:val="20"/>
              </w:rPr>
              <w:t xml:space="preserve"> Der p 1, Der f 1, </w:t>
            </w:r>
            <w:proofErr w:type="spellStart"/>
            <w:r w:rsidRPr="008936A7">
              <w:rPr>
                <w:sz w:val="20"/>
                <w:szCs w:val="20"/>
              </w:rPr>
              <w:t>Eur</w:t>
            </w:r>
            <w:proofErr w:type="spellEnd"/>
            <w:r w:rsidRPr="008936A7">
              <w:rPr>
                <w:sz w:val="20"/>
                <w:szCs w:val="20"/>
              </w:rPr>
              <w:t xml:space="preserve"> m 1</w:t>
            </w:r>
            <w:r>
              <w:rPr>
                <w:sz w:val="20"/>
                <w:szCs w:val="20"/>
              </w:rPr>
              <w:t xml:space="preserve">, </w:t>
            </w:r>
            <w:proofErr w:type="spellStart"/>
            <w:r>
              <w:rPr>
                <w:sz w:val="20"/>
                <w:szCs w:val="20"/>
              </w:rPr>
              <w:t>Blo</w:t>
            </w:r>
            <w:proofErr w:type="spellEnd"/>
            <w:r>
              <w:rPr>
                <w:sz w:val="20"/>
                <w:szCs w:val="20"/>
              </w:rPr>
              <w:t xml:space="preserve"> t 1)</w:t>
            </w:r>
          </w:p>
        </w:tc>
        <w:tc>
          <w:tcPr>
            <w:tcW w:w="1730" w:type="dxa"/>
          </w:tcPr>
          <w:p w14:paraId="2E8416E8" w14:textId="2CF3A0AD" w:rsidR="009C4CCD" w:rsidRPr="008936A7" w:rsidRDefault="009C4CCD" w:rsidP="00B4662B">
            <w:pPr>
              <w:rPr>
                <w:sz w:val="20"/>
                <w:szCs w:val="20"/>
              </w:rPr>
            </w:pPr>
            <w:r w:rsidRPr="008936A7">
              <w:rPr>
                <w:sz w:val="20"/>
                <w:szCs w:val="20"/>
              </w:rPr>
              <w:t>Cysteine protease</w:t>
            </w:r>
            <w:r>
              <w:rPr>
                <w:sz w:val="20"/>
                <w:szCs w:val="20"/>
              </w:rPr>
              <w:t>s</w:t>
            </w:r>
            <w:r>
              <w:rPr>
                <w:rStyle w:val="FootnoteReference"/>
                <w:sz w:val="20"/>
                <w:szCs w:val="20"/>
              </w:rPr>
              <w:footnoteReference w:id="1"/>
            </w:r>
            <w:r w:rsidRPr="008936A7">
              <w:rPr>
                <w:sz w:val="20"/>
                <w:szCs w:val="20"/>
              </w:rPr>
              <w:t xml:space="preserve"> </w:t>
            </w:r>
          </w:p>
        </w:tc>
        <w:tc>
          <w:tcPr>
            <w:tcW w:w="1889" w:type="dxa"/>
          </w:tcPr>
          <w:p w14:paraId="0DC4A869" w14:textId="474DE38F" w:rsidR="009C4CCD" w:rsidRDefault="009C4CCD" w:rsidP="00B4662B">
            <w:pPr>
              <w:rPr>
                <w:sz w:val="20"/>
                <w:szCs w:val="20"/>
              </w:rPr>
            </w:pPr>
            <w:r>
              <w:rPr>
                <w:sz w:val="20"/>
                <w:szCs w:val="20"/>
              </w:rPr>
              <w:t xml:space="preserve">Multiple cellular targets </w:t>
            </w:r>
            <w:r w:rsidR="0059538B">
              <w:rPr>
                <w:sz w:val="20"/>
                <w:szCs w:val="20"/>
              </w:rPr>
              <w:fldChar w:fldCharType="begin"/>
            </w:r>
            <w:r w:rsidR="0059538B">
              <w:rPr>
                <w:sz w:val="20"/>
                <w:szCs w:val="20"/>
              </w:rPr>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rPr>
                <w:sz w:val="20"/>
                <w:szCs w:val="20"/>
              </w:rPr>
              <w:fldChar w:fldCharType="separate"/>
            </w:r>
            <w:r w:rsidR="0059538B">
              <w:rPr>
                <w:noProof/>
                <w:sz w:val="20"/>
                <w:szCs w:val="20"/>
              </w:rPr>
              <w:t>(1)</w:t>
            </w:r>
            <w:r w:rsidR="0059538B">
              <w:rPr>
                <w:sz w:val="20"/>
                <w:szCs w:val="20"/>
              </w:rPr>
              <w:fldChar w:fldCharType="end"/>
            </w:r>
            <w:r>
              <w:rPr>
                <w:sz w:val="20"/>
                <w:szCs w:val="20"/>
              </w:rPr>
              <w:t xml:space="preserve">.  </w:t>
            </w:r>
          </w:p>
          <w:p w14:paraId="06120D0A" w14:textId="77777777" w:rsidR="009C4CCD" w:rsidRDefault="009C4CCD" w:rsidP="00B4662B">
            <w:pPr>
              <w:rPr>
                <w:sz w:val="20"/>
                <w:szCs w:val="20"/>
              </w:rPr>
            </w:pPr>
          </w:p>
          <w:p w14:paraId="5BF06D5E" w14:textId="108A6D29" w:rsidR="009C4CCD" w:rsidRPr="008936A7" w:rsidRDefault="009C4CCD" w:rsidP="00B4662B">
            <w:pPr>
              <w:rPr>
                <w:sz w:val="20"/>
                <w:szCs w:val="20"/>
              </w:rPr>
            </w:pPr>
            <w:r w:rsidRPr="008936A7">
              <w:rPr>
                <w:sz w:val="20"/>
                <w:szCs w:val="20"/>
              </w:rPr>
              <w:t>Facilitates contact with DCs and PRRs</w:t>
            </w:r>
            <w:r>
              <w:rPr>
                <w:sz w:val="20"/>
                <w:szCs w:val="20"/>
              </w:rPr>
              <w:t xml:space="preserve"> for unrelated allergens </w:t>
            </w:r>
            <w:r w:rsidR="0059538B">
              <w:rPr>
                <w:sz w:val="20"/>
                <w:szCs w:val="20"/>
              </w:rPr>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41)</w:t>
            </w:r>
            <w:r w:rsidR="0059538B">
              <w:rPr>
                <w:sz w:val="20"/>
                <w:szCs w:val="20"/>
              </w:rPr>
              <w:fldChar w:fldCharType="end"/>
            </w:r>
            <w:r w:rsidRPr="008936A7">
              <w:rPr>
                <w:sz w:val="20"/>
                <w:szCs w:val="20"/>
              </w:rPr>
              <w:t>.</w:t>
            </w:r>
          </w:p>
          <w:p w14:paraId="7D8AE74F" w14:textId="77777777" w:rsidR="009C4CCD" w:rsidRDefault="009C4CCD" w:rsidP="00B4662B">
            <w:pPr>
              <w:rPr>
                <w:sz w:val="20"/>
                <w:szCs w:val="20"/>
              </w:rPr>
            </w:pPr>
          </w:p>
          <w:p w14:paraId="3DF9D3E3" w14:textId="2847E2A2" w:rsidR="009C4CCD" w:rsidRDefault="009C4CCD" w:rsidP="00B4662B">
            <w:pPr>
              <w:rPr>
                <w:sz w:val="20"/>
                <w:szCs w:val="20"/>
              </w:rPr>
            </w:pPr>
            <w:r>
              <w:rPr>
                <w:sz w:val="20"/>
                <w:szCs w:val="20"/>
              </w:rPr>
              <w:t>Releases and a</w:t>
            </w:r>
            <w:r w:rsidRPr="008936A7">
              <w:rPr>
                <w:sz w:val="20"/>
                <w:szCs w:val="20"/>
              </w:rPr>
              <w:t>ctivates IL-33</w:t>
            </w:r>
            <w:r>
              <w:rPr>
                <w:sz w:val="20"/>
                <w:szCs w:val="20"/>
              </w:rPr>
              <w:t xml:space="preserve"> </w:t>
            </w:r>
            <w:r w:rsidR="0059538B">
              <w:rPr>
                <w:sz w:val="20"/>
                <w:szCs w:val="20"/>
              </w:rPr>
              <w:fldChar w:fldCharType="begin">
                <w:fldData xml:space="preserve">PEVuZE5vdGU+PENpdGU+PEF1dGhvcj5DYXlyb2w8L0F1dGhvcj48WWVhcj4yMDE4PC9ZZWFyPjxS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</w:fldData>
              </w:fldChar>
            </w:r>
            <w:r w:rsidR="0059538B">
              <w:rPr>
                <w:sz w:val="20"/>
                <w:szCs w:val="20"/>
              </w:rPr>
              <w:instrText xml:space="preserve"> ADDIN EN.CITE </w:instrText>
            </w:r>
            <w:r w:rsidR="0059538B">
              <w:rPr>
                <w:sz w:val="20"/>
                <w:szCs w:val="20"/>
              </w:rPr>
              <w:fldChar w:fldCharType="begin">
                <w:fldData xml:space="preserve">PEVuZE5vdGU+PENpdGU+PEF1dGhvcj5DYXlyb2w8L0F1dGhvcj48WWVhcj4yMDE4PC9ZZWFyPjxS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 125)</w:t>
            </w:r>
            <w:r w:rsidR="0059538B">
              <w:rPr>
                <w:sz w:val="20"/>
                <w:szCs w:val="20"/>
              </w:rPr>
              <w:fldChar w:fldCharType="end"/>
            </w:r>
            <w:r w:rsidRPr="008936A7">
              <w:rPr>
                <w:sz w:val="20"/>
                <w:szCs w:val="20"/>
              </w:rPr>
              <w:t>.</w:t>
            </w:r>
          </w:p>
          <w:p w14:paraId="206D0152" w14:textId="77777777" w:rsidR="009C4CCD" w:rsidRDefault="009C4CCD" w:rsidP="00B4662B">
            <w:pPr>
              <w:rPr>
                <w:sz w:val="20"/>
                <w:szCs w:val="20"/>
              </w:rPr>
            </w:pPr>
          </w:p>
          <w:p w14:paraId="3F193341" w14:textId="6127ADFF" w:rsidR="009C4CCD" w:rsidRDefault="009C4CCD" w:rsidP="00B4662B">
            <w:pPr>
              <w:rPr>
                <w:sz w:val="20"/>
                <w:szCs w:val="20"/>
              </w:rPr>
            </w:pPr>
            <w:r>
              <w:rPr>
                <w:sz w:val="20"/>
                <w:szCs w:val="20"/>
              </w:rPr>
              <w:t xml:space="preserve">Pannexon gating and ATP release </w: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42, 52)</w:t>
            </w:r>
            <w:r w:rsidR="0059538B">
              <w:rPr>
                <w:sz w:val="20"/>
                <w:szCs w:val="20"/>
              </w:rPr>
              <w:fldChar w:fldCharType="end"/>
            </w:r>
            <w:r>
              <w:rPr>
                <w:sz w:val="20"/>
                <w:szCs w:val="20"/>
              </w:rPr>
              <w:t>.</w:t>
            </w:r>
          </w:p>
          <w:p w14:paraId="1BA485EC" w14:textId="77777777" w:rsidR="009C4CCD" w:rsidRDefault="009C4CCD" w:rsidP="00B4662B">
            <w:pPr>
              <w:rPr>
                <w:sz w:val="20"/>
                <w:szCs w:val="20"/>
              </w:rPr>
            </w:pPr>
          </w:p>
          <w:p w14:paraId="51404186" w14:textId="16D5D928" w:rsidR="009C4CCD" w:rsidRDefault="009C4CCD" w:rsidP="00B4662B">
            <w:pPr>
              <w:rPr>
                <w:sz w:val="20"/>
                <w:szCs w:val="20"/>
              </w:rPr>
            </w:pPr>
            <w:r>
              <w:rPr>
                <w:sz w:val="20"/>
                <w:szCs w:val="20"/>
              </w:rPr>
              <w:t xml:space="preserve">Activates ADAM 10 </w:t>
            </w:r>
            <w:r w:rsidR="0059538B">
              <w:rPr>
                <w:sz w:val="20"/>
                <w:szCs w:val="20"/>
              </w:rPr>
              <w:fldChar w:fldCharType="begin"/>
            </w:r>
            <w:r w:rsidR="0059538B">
              <w:rPr>
                <w:sz w:val="20"/>
                <w:szCs w:val="20"/>
              </w:rPr>
              <w:instrText xml:space="preserve"> ADDIN EN.CITE &lt;EndNote&gt;&lt;Cite&gt;&lt;Author&gt;Chen&lt;/Author&gt;&lt;Year&gt;2017&lt;/Year&gt;&lt;RecNum&gt;102&lt;/RecNum&gt;&lt;DisplayText&gt;(114)&lt;/DisplayText&gt;&lt;record&gt;&lt;rec-number&gt;102&lt;/rec-number&gt;&lt;foreign-keys&gt;&lt;key app="EN" db-id="05299pfscx2ztxe5vr8vez929epvvdsdffea" timestamp="1532364089"&gt;102&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59538B">
              <w:rPr>
                <w:sz w:val="20"/>
                <w:szCs w:val="20"/>
              </w:rPr>
              <w:fldChar w:fldCharType="separate"/>
            </w:r>
            <w:r w:rsidR="0059538B">
              <w:rPr>
                <w:noProof/>
                <w:sz w:val="20"/>
                <w:szCs w:val="20"/>
              </w:rPr>
              <w:t>(114)</w:t>
            </w:r>
            <w:r w:rsidR="0059538B">
              <w:rPr>
                <w:sz w:val="20"/>
                <w:szCs w:val="20"/>
              </w:rPr>
              <w:fldChar w:fldCharType="end"/>
            </w:r>
            <w:r>
              <w:rPr>
                <w:sz w:val="20"/>
                <w:szCs w:val="20"/>
              </w:rPr>
              <w:t xml:space="preserve">.  </w:t>
            </w:r>
          </w:p>
          <w:p w14:paraId="13EF5E16" w14:textId="77777777" w:rsidR="009C4CCD" w:rsidRDefault="009C4CCD" w:rsidP="00B4662B">
            <w:pPr>
              <w:rPr>
                <w:sz w:val="20"/>
                <w:szCs w:val="20"/>
              </w:rPr>
            </w:pPr>
          </w:p>
          <w:p w14:paraId="1CADD471" w14:textId="6FFD1C9F" w:rsidR="009C4CCD" w:rsidRDefault="009C4CCD" w:rsidP="00B4662B">
            <w:pPr>
              <w:rPr>
                <w:sz w:val="20"/>
                <w:szCs w:val="20"/>
              </w:rPr>
            </w:pPr>
            <w:r>
              <w:rPr>
                <w:sz w:val="20"/>
                <w:szCs w:val="20"/>
              </w:rPr>
              <w:t xml:space="preserve">Generates intracellular ROS </w:t>
            </w:r>
            <w:r w:rsidR="0059538B">
              <w:rPr>
                <w:sz w:val="20"/>
                <w:szCs w:val="20"/>
              </w:rPr>
              <w:fldChar w:fldCharType="begin">
                <w:fldData xml:space="preserve">PEVuZE5vdGU+PENpdGU+PEF1dGhvcj5DaGVuPC9BdXRob3I+PFllYXI+MjAxNzwvWWVhcj48UmVj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yMDIzLTIwMjYgZTk8L3BhZ2VzPjx2b2x1bWU+MTM5PC92b2x1bWU+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IyNC0xMjI3PC9w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</w:fldData>
              </w:fldChar>
            </w:r>
            <w:r w:rsidR="0059538B">
              <w:rPr>
                <w:sz w:val="20"/>
                <w:szCs w:val="20"/>
              </w:rPr>
              <w:instrText xml:space="preserve"> ADDIN EN.CITE </w:instrText>
            </w:r>
            <w:r w:rsidR="0059538B">
              <w:rPr>
                <w:sz w:val="20"/>
                <w:szCs w:val="20"/>
              </w:rPr>
              <w:fldChar w:fldCharType="begin">
                <w:fldData xml:space="preserve">PEVuZE5vdGU+PENpdGU+PEF1dGhvcj5DaGVuPC9BdXRob3I+PFllYXI+MjAxNzwvWWVhcj48UmVj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yMDIzLTIwMjYgZTk8L3BhZ2VzPjx2b2x1bWU+MTM5PC92b2x1bWU+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IyNC0xMjI3PC9w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 2, 42, 52, 114)</w:t>
            </w:r>
            <w:r w:rsidR="0059538B">
              <w:rPr>
                <w:sz w:val="20"/>
                <w:szCs w:val="20"/>
              </w:rPr>
              <w:fldChar w:fldCharType="end"/>
            </w:r>
            <w:r>
              <w:rPr>
                <w:sz w:val="20"/>
                <w:szCs w:val="20"/>
              </w:rPr>
              <w:t xml:space="preserve">.   </w:t>
            </w:r>
          </w:p>
          <w:p w14:paraId="605DC14F" w14:textId="77777777" w:rsidR="009C4CCD" w:rsidRDefault="009C4CCD" w:rsidP="00B4662B">
            <w:pPr>
              <w:rPr>
                <w:sz w:val="20"/>
                <w:szCs w:val="20"/>
              </w:rPr>
            </w:pPr>
          </w:p>
          <w:p w14:paraId="68531509" w14:textId="5B0F8B1C" w:rsidR="009C4CCD" w:rsidRDefault="009C4CCD" w:rsidP="00B4662B">
            <w:pPr>
              <w:rPr>
                <w:sz w:val="20"/>
                <w:szCs w:val="20"/>
              </w:rPr>
            </w:pPr>
            <w:r>
              <w:rPr>
                <w:sz w:val="20"/>
                <w:szCs w:val="20"/>
              </w:rPr>
              <w:t xml:space="preserve">Suppression of </w:t>
            </w:r>
            <w:proofErr w:type="spellStart"/>
            <w:r>
              <w:rPr>
                <w:sz w:val="20"/>
                <w:szCs w:val="20"/>
              </w:rPr>
              <w:t>indoleamine</w:t>
            </w:r>
            <w:proofErr w:type="spellEnd"/>
            <w:r>
              <w:rPr>
                <w:sz w:val="20"/>
                <w:szCs w:val="20"/>
              </w:rPr>
              <w:t xml:space="preserve"> 2</w:t>
            </w:r>
            <w:proofErr w:type="gramStart"/>
            <w:r>
              <w:rPr>
                <w:sz w:val="20"/>
                <w:szCs w:val="20"/>
              </w:rPr>
              <w:t>,3</w:t>
            </w:r>
            <w:proofErr w:type="gramEnd"/>
            <w:r>
              <w:rPr>
                <w:sz w:val="20"/>
                <w:szCs w:val="20"/>
              </w:rPr>
              <w:t xml:space="preserve">-dioxygenase </w:t>
            </w:r>
            <w:r w:rsidR="0059538B">
              <w:rPr>
                <w:sz w:val="20"/>
                <w:szCs w:val="20"/>
              </w:rPr>
              <w:fldChar w:fldCharType="begin">
                <w:fldData xml:space="preserve">PEVuZE5vdGU+PENpdGU+PEF1dGhvcj5NYW5lZWNob3Rlc3V3YW48L0F1dGhvcj48WWVhcj4yMDA5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yMzktNDg8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NYW5lZWNob3Rlc3V3YW48L0F1dGhvcj48WWVhcj4yMDA5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yMzktNDg8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76)</w:t>
            </w:r>
            <w:r w:rsidR="0059538B">
              <w:rPr>
                <w:sz w:val="20"/>
                <w:szCs w:val="20"/>
              </w:rPr>
              <w:fldChar w:fldCharType="end"/>
            </w:r>
            <w:r>
              <w:rPr>
                <w:sz w:val="20"/>
                <w:szCs w:val="20"/>
              </w:rPr>
              <w:t>.</w:t>
            </w:r>
          </w:p>
          <w:p w14:paraId="2E3A8CAD" w14:textId="77777777" w:rsidR="009C4CCD" w:rsidRDefault="009C4CCD" w:rsidP="00B4662B">
            <w:pPr>
              <w:rPr>
                <w:sz w:val="20"/>
                <w:szCs w:val="20"/>
              </w:rPr>
            </w:pPr>
          </w:p>
          <w:p w14:paraId="724E04F8" w14:textId="000C7D93" w:rsidR="009C4CCD" w:rsidRDefault="009C4CCD" w:rsidP="00B4662B">
            <w:pPr>
              <w:rPr>
                <w:sz w:val="20"/>
                <w:szCs w:val="20"/>
              </w:rPr>
            </w:pPr>
            <w:r>
              <w:rPr>
                <w:sz w:val="20"/>
                <w:szCs w:val="20"/>
              </w:rPr>
              <w:t xml:space="preserve">Maturation of Der p 3/6/9 </w:t>
            </w:r>
            <w:r w:rsidR="0059538B">
              <w:rPr>
                <w:sz w:val="20"/>
                <w:szCs w:val="20"/>
              </w:rPr>
              <w:fldChar w:fldCharType="begin"/>
            </w:r>
            <w:r w:rsidR="0059538B">
              <w:rPr>
                <w:sz w:val="20"/>
                <w:szCs w:val="20"/>
              </w:rPr>
              <w:instrText xml:space="preserve"> ADDIN EN.CITE &lt;EndNote&gt;&lt;Cite&gt;&lt;Author&gt;Dumez&lt;/Author&gt;&lt;Year&gt;2014&lt;/Year&gt;&lt;RecNum&gt;257&lt;/RecNum&gt;&lt;DisplayText&gt;(177)&lt;/DisplayText&gt;&lt;record&gt;&lt;rec-number&gt;257&lt;/rec-number&gt;&lt;foreign-keys&gt;&lt;key app="EN" db-id="05299pfscx2ztxe5vr8vez929epvvdsdffea" timestamp="1544188376"&gt;257&lt;/key&gt;&lt;/foreign-keys&gt;&lt;ref-type name="Journal Article"&gt;17&lt;/ref-type&gt;&lt;contributors&gt;&lt;authors&gt;&lt;author&gt;Dumez, M. E.&lt;/author&gt;&lt;author&gt;Herman, J.&lt;/author&gt;&lt;author&gt;Campizi, V.&lt;/author&gt;&lt;author&gt;Galleni, M.&lt;/author&gt;&lt;author&gt;Jacquet, A.&lt;/author&gt;&lt;author&gt;Chevigne, A.&lt;/author&gt;&lt;/authors&gt;&lt;/contributors&gt;&lt;auth-address&gt;Laboratory of Retrovirology, Department of Infection and Immunity, Centre de Recherche Public Sante , Luxembourg , Luxembourg ; Macromolecules Biologiques, Department of Life Sciences, Centre for Protein Engineering, University of Liege , Liege , Belgium.&amp;#xD;Macromolecules Biologiques, Department of Life Sciences, Centre for Protein Engineering, University of Liege , Liege , Belgium.&amp;#xD;Faculty of Medicine, Department of Medicine, Division of Allergy and Clinical Immunology, Chulalongkorn University , Bangkok , Thailand.&amp;#xD;Laboratory of Retrovirology, Department of Infection and Immunity, Centre de Recherche Public Sante , Luxembourg , Luxembourg.&lt;/auth-address&gt;&lt;titles&gt;&lt;title&gt;Orchestration of an uncommon maturation cascade of the house dust mite protease allergen quartet&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38&lt;/pages&gt;&lt;volume&gt;5&lt;/volume&gt;&lt;dates&gt;&lt;year&gt;2014&lt;/year&gt;&lt;/dates&gt;&lt;isbn&gt;1664-3224 (Print)&amp;#xD;1664-3224 (Linking)&lt;/isbn&gt;&lt;accession-num&gt;24744761&lt;/accession-num&gt;&lt;urls&gt;&lt;related-urls&gt;&lt;url&gt;http://www.ncbi.nlm.nih.gov/pubmed/24744761&lt;/url&gt;&lt;/related-urls&gt;&lt;/urls&gt;&lt;custom2&gt;3978338&lt;/custom2&gt;&lt;electronic-resource-num&gt;10.3389/fimmu.2014.00138&lt;/electronic-resource-num&gt;&lt;/record&gt;&lt;/Cite&gt;&lt;/EndNote&gt;</w:instrText>
            </w:r>
            <w:r w:rsidR="0059538B">
              <w:rPr>
                <w:sz w:val="20"/>
                <w:szCs w:val="20"/>
              </w:rPr>
              <w:fldChar w:fldCharType="separate"/>
            </w:r>
            <w:r w:rsidR="0059538B">
              <w:rPr>
                <w:noProof/>
                <w:sz w:val="20"/>
                <w:szCs w:val="20"/>
              </w:rPr>
              <w:t>(177)</w:t>
            </w:r>
            <w:r w:rsidR="0059538B">
              <w:rPr>
                <w:sz w:val="20"/>
                <w:szCs w:val="20"/>
              </w:rPr>
              <w:fldChar w:fldCharType="end"/>
            </w:r>
            <w:r>
              <w:rPr>
                <w:sz w:val="20"/>
                <w:szCs w:val="20"/>
              </w:rPr>
              <w:t xml:space="preserve"> </w:t>
            </w:r>
          </w:p>
          <w:p w14:paraId="1C6F95D4" w14:textId="68EFE78C" w:rsidR="009C4CCD" w:rsidRPr="008936A7" w:rsidRDefault="009C4CCD" w:rsidP="00B4662B">
            <w:pPr>
              <w:rPr>
                <w:sz w:val="20"/>
                <w:szCs w:val="20"/>
              </w:rPr>
            </w:pPr>
          </w:p>
        </w:tc>
        <w:tc>
          <w:tcPr>
            <w:tcW w:w="1207" w:type="dxa"/>
          </w:tcPr>
          <w:p w14:paraId="22A4E464" w14:textId="3C27C004" w:rsidR="009C4CCD" w:rsidRPr="008936A7" w:rsidRDefault="009C4CCD" w:rsidP="00B4662B">
            <w:pPr>
              <w:rPr>
                <w:sz w:val="20"/>
                <w:szCs w:val="20"/>
              </w:rPr>
            </w:pPr>
            <w:r>
              <w:rPr>
                <w:sz w:val="20"/>
                <w:szCs w:val="20"/>
              </w:rPr>
              <w:t xml:space="preserve">PAR-1/PAR-4 </w:t>
            </w:r>
            <w:r w:rsidR="0059538B">
              <w:rPr>
                <w:sz w:val="20"/>
                <w:szCs w:val="20"/>
              </w:rPr>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52)</w:t>
            </w:r>
            <w:r w:rsidR="0059538B">
              <w:rPr>
                <w:sz w:val="20"/>
                <w:szCs w:val="20"/>
              </w:rPr>
              <w:fldChar w:fldCharType="end"/>
            </w:r>
            <w:r>
              <w:rPr>
                <w:sz w:val="20"/>
                <w:szCs w:val="20"/>
              </w:rPr>
              <w:t xml:space="preserve">; </w:t>
            </w:r>
            <w:r w:rsidRPr="008936A7">
              <w:rPr>
                <w:sz w:val="20"/>
                <w:szCs w:val="20"/>
              </w:rPr>
              <w:t>TLR4</w:t>
            </w:r>
            <w:r>
              <w:rPr>
                <w:sz w:val="20"/>
                <w:szCs w:val="20"/>
              </w:rPr>
              <w:t xml:space="preserve"> </w:t>
            </w:r>
            <w:r w:rsidR="0059538B">
              <w:rPr>
                <w:sz w:val="20"/>
                <w:szCs w:val="20"/>
              </w:rPr>
              <w:fldChar w:fldCharType="begin"/>
            </w:r>
            <w:r w:rsidR="0059538B">
              <w:rPr>
                <w:sz w:val="20"/>
                <w:szCs w:val="20"/>
              </w:rPr>
              <w:instrText xml:space="preserve"> ADDIN EN.CITE &lt;EndNote&gt;&lt;Cite&gt;&lt;Author&gt;Zhang&lt;/Author&gt;&lt;Year&gt;2018&lt;/Year&gt;&lt;RecNum&gt;34&lt;/RecNum&gt;&lt;DisplayText&gt;(42)&lt;/DisplayText&gt;&lt;record&gt;&lt;rec-number&gt;34&lt;/rec-number&gt;&lt;foreign-keys&gt;&lt;key app="EN" db-id="05299pfscx2ztxe5vr8vez929epvvdsdffea" timestamp="1528120635"&gt;34&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9538B">
              <w:rPr>
                <w:sz w:val="20"/>
                <w:szCs w:val="20"/>
              </w:rPr>
              <w:fldChar w:fldCharType="separate"/>
            </w:r>
            <w:r w:rsidR="0059538B">
              <w:rPr>
                <w:noProof/>
                <w:sz w:val="20"/>
                <w:szCs w:val="20"/>
              </w:rPr>
              <w:t>(42)</w:t>
            </w:r>
            <w:r w:rsidR="0059538B">
              <w:rPr>
                <w:sz w:val="20"/>
                <w:szCs w:val="20"/>
              </w:rPr>
              <w:fldChar w:fldCharType="end"/>
            </w:r>
            <w:r>
              <w:rPr>
                <w:sz w:val="20"/>
                <w:szCs w:val="20"/>
              </w:rPr>
              <w:t xml:space="preserve">; Mas-related G-protein coupled receptor X1 </w:t>
            </w:r>
            <w:r w:rsidR="0059538B">
              <w:rPr>
                <w:sz w:val="20"/>
                <w:szCs w:val="20"/>
              </w:rPr>
              <w:fldChar w:fldCharType="begin">
                <w:fldData xml:space="preserve">PEVuZE5vdGU+PENpdGU+PEF1dGhvcj5SZWRkeTwvQXV0aG9yPjxZZWFyPjIwMTc8L1llYXI+PFJl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zOTktMTc0MDY8L3BhZ2VzPjx2b2x1bWU+Mjky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</w:fldData>
              </w:fldChar>
            </w:r>
            <w:r w:rsidR="0059538B">
              <w:rPr>
                <w:sz w:val="20"/>
                <w:szCs w:val="20"/>
              </w:rPr>
              <w:instrText xml:space="preserve"> ADDIN EN.CITE </w:instrText>
            </w:r>
            <w:r w:rsidR="0059538B">
              <w:rPr>
                <w:sz w:val="20"/>
                <w:szCs w:val="20"/>
              </w:rPr>
              <w:fldChar w:fldCharType="begin">
                <w:fldData xml:space="preserve">PEVuZE5vdGU+PENpdGU+PEF1dGhvcj5SZWRkeTwvQXV0aG9yPjxZZWFyPjIwMTc8L1llYXI+PFJl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zOTktMTc0MDY8L3BhZ2VzPjx2b2x1bWU+Mjky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59)</w:t>
            </w:r>
            <w:r w:rsidR="0059538B">
              <w:rPr>
                <w:sz w:val="20"/>
                <w:szCs w:val="20"/>
              </w:rPr>
              <w:fldChar w:fldCharType="end"/>
            </w:r>
            <w:r>
              <w:rPr>
                <w:sz w:val="20"/>
                <w:szCs w:val="20"/>
              </w:rPr>
              <w:t>;</w:t>
            </w:r>
          </w:p>
          <w:p w14:paraId="7FD3ADCB" w14:textId="39FD348A" w:rsidR="009C4CCD" w:rsidRPr="008936A7" w:rsidRDefault="009C4CCD" w:rsidP="00B4662B">
            <w:pPr>
              <w:rPr>
                <w:sz w:val="20"/>
                <w:szCs w:val="20"/>
              </w:rPr>
            </w:pPr>
            <w:r w:rsidRPr="008936A7">
              <w:rPr>
                <w:sz w:val="20"/>
                <w:szCs w:val="20"/>
              </w:rPr>
              <w:t>Others</w:t>
            </w:r>
            <w:r>
              <w:rPr>
                <w:sz w:val="20"/>
                <w:szCs w:val="20"/>
              </w:rPr>
              <w:t xml:space="preserve">?  </w:t>
            </w:r>
          </w:p>
        </w:tc>
        <w:tc>
          <w:tcPr>
            <w:tcW w:w="3083" w:type="dxa"/>
          </w:tcPr>
          <w:p w14:paraId="142D2F1A" w14:textId="35FE0DAD" w:rsidR="009C4CCD" w:rsidRDefault="00302CD7" w:rsidP="00B4662B">
            <w:pPr>
              <w:rPr>
                <w:sz w:val="20"/>
                <w:szCs w:val="20"/>
              </w:rPr>
            </w:pPr>
            <w:r>
              <w:rPr>
                <w:sz w:val="20"/>
                <w:szCs w:val="20"/>
              </w:rPr>
              <w:t xml:space="preserve">In rodent models, </w:t>
            </w:r>
            <w:r w:rsidR="009C4CCD" w:rsidRPr="008936A7">
              <w:rPr>
                <w:sz w:val="20"/>
                <w:szCs w:val="20"/>
              </w:rPr>
              <w:t>TLR4 is non-redundant</w:t>
            </w:r>
            <w:r w:rsidR="009C4CCD">
              <w:rPr>
                <w:sz w:val="20"/>
                <w:szCs w:val="20"/>
              </w:rPr>
              <w:t xml:space="preserve"> for allergy</w:t>
            </w:r>
            <w:r>
              <w:rPr>
                <w:sz w:val="20"/>
                <w:szCs w:val="20"/>
              </w:rPr>
              <w:t xml:space="preserve"> initiation</w:t>
            </w:r>
            <w:r w:rsidR="008A3D17">
              <w:rPr>
                <w:sz w:val="20"/>
                <w:szCs w:val="20"/>
              </w:rPr>
              <w:t xml:space="preserve"> by HDM extracts</w:t>
            </w:r>
            <w:r>
              <w:rPr>
                <w:sz w:val="20"/>
                <w:szCs w:val="20"/>
              </w:rPr>
              <w:t xml:space="preserve">, but partially redundant for leukocyte recruitment </w:t>
            </w:r>
            <w:r w:rsidR="0059538B">
              <w:rPr>
                <w:sz w:val="20"/>
                <w:szCs w:val="20"/>
              </w:rPr>
              <w:fldChar w:fldCharType="begin">
                <w:fldData xml:space="preserve">PEVuZE5vdGU+PENpdGU+PEF1dGhvcj5IYW1tYWQ8L0F1dGhvcj48WWVhcj4yMDA5PC9ZZWFyPjxS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wLTY8L3BhZ2VzPjx2b2x1bWU+MTU8L3ZvbHVtZT48bnVtYmVy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4NjMtNzM8L3BhZ2VzPjx2b2x1bWU+ODwvdm9sdW1lPjxudW1iZXI+NDwv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g4My05MzwvcGFn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</w:fldData>
              </w:fldChar>
            </w:r>
            <w:r w:rsidR="0059538B">
              <w:rPr>
                <w:sz w:val="20"/>
                <w:szCs w:val="20"/>
              </w:rPr>
              <w:instrText xml:space="preserve"> ADDIN EN.CITE </w:instrText>
            </w:r>
            <w:r w:rsidR="0059538B">
              <w:rPr>
                <w:sz w:val="20"/>
                <w:szCs w:val="20"/>
              </w:rPr>
              <w:fldChar w:fldCharType="begin">
                <w:fldData xml:space="preserve">PEVuZE5vdGU+PENpdGU+PEF1dGhvcj5IYW1tYWQ8L0F1dGhvcj48WWVhcj4yMDA5PC9ZZWFyPjxS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wLTY8L3BhZ2VzPjx2b2x1bWU+MTU8L3ZvbHVtZT48bnVtYmVy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4NjMtNzM8L3BhZ2VzPjx2b2x1bWU+ODwvdm9sdW1lPjxudW1iZXI+NDwv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g4My05MzwvcGFn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1, 22, 25)</w:t>
            </w:r>
            <w:r w:rsidR="0059538B">
              <w:rPr>
                <w:sz w:val="20"/>
                <w:szCs w:val="20"/>
              </w:rPr>
              <w:fldChar w:fldCharType="end"/>
            </w:r>
          </w:p>
          <w:p w14:paraId="2AD4AFD5" w14:textId="77777777" w:rsidR="009C4CCD" w:rsidRDefault="009C4CCD" w:rsidP="00B4662B">
            <w:pPr>
              <w:rPr>
                <w:sz w:val="20"/>
                <w:szCs w:val="20"/>
              </w:rPr>
            </w:pPr>
          </w:p>
          <w:p w14:paraId="6A7EBDD8" w14:textId="0175318D" w:rsidR="009C4CCD" w:rsidRDefault="009C4CCD" w:rsidP="00D349BF">
            <w:pPr>
              <w:rPr>
                <w:sz w:val="20"/>
                <w:szCs w:val="20"/>
              </w:rPr>
            </w:pPr>
            <w:r>
              <w:rPr>
                <w:sz w:val="20"/>
                <w:szCs w:val="20"/>
              </w:rPr>
              <w:t xml:space="preserve">Transduction pathway to intracellular ROS generation is a nexus for pleiotropic signalling mechanisms </w:t>
            </w:r>
            <w:r w:rsidR="0059538B">
              <w:rPr>
                <w:sz w:val="20"/>
                <w:szCs w:val="20"/>
              </w:rPr>
              <w:fldChar w:fldCharType="begin">
                <w:fldData xml:space="preserve">PEVuZE5vdGU+PENpdGU+PEF1dGhvcj5aaGFuZzwvQXV0aG9yPjxZZWFyPjIwMTg8L1llYXI+PFJl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g8L1llYXI+PFJl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 2, 42)</w:t>
            </w:r>
            <w:r w:rsidR="0059538B">
              <w:rPr>
                <w:sz w:val="20"/>
                <w:szCs w:val="20"/>
              </w:rPr>
              <w:fldChar w:fldCharType="end"/>
            </w:r>
            <w:r w:rsidR="00D25927">
              <w:rPr>
                <w:sz w:val="20"/>
                <w:szCs w:val="20"/>
              </w:rPr>
              <w:t>.</w:t>
            </w:r>
          </w:p>
          <w:p w14:paraId="656B0824" w14:textId="77777777" w:rsidR="009C4CCD" w:rsidRDefault="009C4CCD" w:rsidP="00D349BF">
            <w:pPr>
              <w:rPr>
                <w:sz w:val="20"/>
                <w:szCs w:val="20"/>
              </w:rPr>
            </w:pPr>
          </w:p>
          <w:p w14:paraId="6C512823" w14:textId="76A6D49C" w:rsidR="009C4CCD" w:rsidRDefault="009C4CCD" w:rsidP="00BF56A6">
            <w:pPr>
              <w:rPr>
                <w:sz w:val="20"/>
                <w:szCs w:val="20"/>
              </w:rPr>
            </w:pPr>
            <w:r>
              <w:rPr>
                <w:sz w:val="20"/>
                <w:szCs w:val="20"/>
              </w:rPr>
              <w:t xml:space="preserve">Convergence with signalling from viral RNA sensors (TLR3, MDA-5, RIG-I) </w: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42, 52)</w:t>
            </w:r>
            <w:r w:rsidR="0059538B">
              <w:rPr>
                <w:sz w:val="20"/>
                <w:szCs w:val="20"/>
              </w:rPr>
              <w:fldChar w:fldCharType="end"/>
            </w:r>
          </w:p>
          <w:p w14:paraId="007DB46A" w14:textId="77777777" w:rsidR="00302CD7" w:rsidRDefault="00302CD7" w:rsidP="00BF56A6">
            <w:pPr>
              <w:rPr>
                <w:sz w:val="20"/>
                <w:szCs w:val="20"/>
              </w:rPr>
            </w:pPr>
          </w:p>
          <w:p w14:paraId="76BF4565" w14:textId="5AA02153" w:rsidR="00302CD7" w:rsidRPr="008936A7" w:rsidRDefault="00302CD7" w:rsidP="0059538B">
            <w:pPr>
              <w:rPr>
                <w:sz w:val="20"/>
                <w:szCs w:val="20"/>
              </w:rPr>
            </w:pPr>
            <w:r>
              <w:rPr>
                <w:sz w:val="20"/>
                <w:szCs w:val="20"/>
              </w:rPr>
              <w:t xml:space="preserve">TLR4 </w:t>
            </w:r>
            <w:r w:rsidR="008A3D17">
              <w:rPr>
                <w:sz w:val="20"/>
                <w:szCs w:val="20"/>
              </w:rPr>
              <w:t xml:space="preserve">LPS </w:t>
            </w:r>
            <w:proofErr w:type="spellStart"/>
            <w:r>
              <w:rPr>
                <w:sz w:val="20"/>
                <w:szCs w:val="20"/>
              </w:rPr>
              <w:t>hyporesponsive</w:t>
            </w:r>
            <w:proofErr w:type="spellEnd"/>
            <w:r>
              <w:rPr>
                <w:sz w:val="20"/>
                <w:szCs w:val="20"/>
              </w:rPr>
              <w:t xml:space="preserve">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5BEEB32E" w14:textId="77777777" w:rsidTr="00302CD7">
        <w:tc>
          <w:tcPr>
            <w:tcW w:w="1017" w:type="dxa"/>
          </w:tcPr>
          <w:p w14:paraId="77E55FF8" w14:textId="4C7D82DC" w:rsidR="009C4CCD" w:rsidRPr="007346CB" w:rsidRDefault="009C4CCD" w:rsidP="00B4662B">
            <w:pPr>
              <w:rPr>
                <w:b/>
                <w:sz w:val="20"/>
                <w:szCs w:val="20"/>
              </w:rPr>
            </w:pPr>
            <w:r w:rsidRPr="007346CB">
              <w:rPr>
                <w:b/>
                <w:sz w:val="20"/>
                <w:szCs w:val="20"/>
              </w:rPr>
              <w:t>Group 2</w:t>
            </w:r>
          </w:p>
          <w:p w14:paraId="0DDF71F6" w14:textId="59A709BD" w:rsidR="009C4CCD" w:rsidRPr="008936A7" w:rsidRDefault="009C4CCD" w:rsidP="001D24D8">
            <w:pPr>
              <w:rPr>
                <w:sz w:val="20"/>
                <w:szCs w:val="20"/>
              </w:rPr>
            </w:pPr>
            <w:r w:rsidRPr="008936A7">
              <w:rPr>
                <w:sz w:val="20"/>
                <w:szCs w:val="20"/>
              </w:rPr>
              <w:t>(</w:t>
            </w:r>
            <w:proofErr w:type="spellStart"/>
            <w:r w:rsidRPr="008936A7">
              <w:rPr>
                <w:sz w:val="20"/>
                <w:szCs w:val="20"/>
              </w:rPr>
              <w:t>eg</w:t>
            </w:r>
            <w:proofErr w:type="spellEnd"/>
            <w:r w:rsidRPr="008936A7">
              <w:rPr>
                <w:sz w:val="20"/>
                <w:szCs w:val="20"/>
              </w:rPr>
              <w:t xml:space="preserve"> Der p 2, Der f 2, </w:t>
            </w:r>
            <w:proofErr w:type="spellStart"/>
            <w:r w:rsidRPr="001D24D8">
              <w:rPr>
                <w:sz w:val="20"/>
                <w:szCs w:val="20"/>
              </w:rPr>
              <w:t>Eur</w:t>
            </w:r>
            <w:proofErr w:type="spellEnd"/>
            <w:r w:rsidRPr="001D24D8">
              <w:rPr>
                <w:sz w:val="20"/>
                <w:szCs w:val="20"/>
              </w:rPr>
              <w:t xml:space="preserve"> m 2, </w:t>
            </w:r>
            <w:proofErr w:type="spellStart"/>
            <w:r w:rsidRPr="001D24D8">
              <w:rPr>
                <w:sz w:val="20"/>
                <w:szCs w:val="20"/>
              </w:rPr>
              <w:t>Blo</w:t>
            </w:r>
            <w:proofErr w:type="spellEnd"/>
            <w:r w:rsidRPr="001D24D8">
              <w:rPr>
                <w:sz w:val="20"/>
                <w:szCs w:val="20"/>
              </w:rPr>
              <w:t xml:space="preserve"> t 2)</w:t>
            </w:r>
          </w:p>
        </w:tc>
        <w:tc>
          <w:tcPr>
            <w:tcW w:w="1730" w:type="dxa"/>
          </w:tcPr>
          <w:p w14:paraId="0F8DF6FC" w14:textId="012AE074" w:rsidR="009C4CCD" w:rsidRPr="008936A7" w:rsidRDefault="009C4CCD" w:rsidP="0059538B">
            <w:pPr>
              <w:rPr>
                <w:sz w:val="20"/>
                <w:szCs w:val="20"/>
              </w:rPr>
            </w:pPr>
            <w:r w:rsidRPr="008936A7">
              <w:rPr>
                <w:sz w:val="20"/>
                <w:szCs w:val="20"/>
              </w:rPr>
              <w:t>H</w:t>
            </w:r>
            <w:r>
              <w:rPr>
                <w:sz w:val="20"/>
                <w:szCs w:val="20"/>
              </w:rPr>
              <w:t xml:space="preserve">omologous with MD-2 </w:t>
            </w:r>
            <w:r w:rsidR="0059538B">
              <w:rPr>
                <w:sz w:val="20"/>
                <w:szCs w:val="20"/>
              </w:rPr>
              <w:fldChar w:fldCharType="begin">
                <w:fldData xml:space="preserve">PEVuZE5vdGU+PENpdGU+PEF1dGhvcj5Ucm9tcGV0dGU8L0F1dGhvcj48WWVhcj4yMDA5PC9ZZWFy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1LTg8L3BhZ2Vz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</w:fldData>
              </w:fldChar>
            </w:r>
            <w:r w:rsidR="0059538B">
              <w:rPr>
                <w:sz w:val="20"/>
                <w:szCs w:val="20"/>
              </w:rPr>
              <w:instrText xml:space="preserve"> ADDIN EN.CITE </w:instrText>
            </w:r>
            <w:r w:rsidR="0059538B">
              <w:rPr>
                <w:sz w:val="20"/>
                <w:szCs w:val="20"/>
              </w:rPr>
              <w:fldChar w:fldCharType="begin">
                <w:fldData xml:space="preserve">PEVuZE5vdGU+PENpdGU+PEF1dGhvcj5Ucm9tcGV0dGU8L0F1dGhvcj48WWVhcj4yMDA5PC9ZZWFy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1LTg8L3BhZ2Vz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7)</w:t>
            </w:r>
            <w:r w:rsidR="0059538B">
              <w:rPr>
                <w:sz w:val="20"/>
                <w:szCs w:val="20"/>
              </w:rPr>
              <w:fldChar w:fldCharType="end"/>
            </w:r>
            <w:r>
              <w:rPr>
                <w:sz w:val="20"/>
                <w:szCs w:val="20"/>
              </w:rPr>
              <w:t xml:space="preserve">.  </w:t>
            </w:r>
            <w:proofErr w:type="spellStart"/>
            <w:r>
              <w:rPr>
                <w:sz w:val="20"/>
                <w:szCs w:val="20"/>
              </w:rPr>
              <w:t>Lipopeptide</w:t>
            </w:r>
            <w:proofErr w:type="spellEnd"/>
            <w:r>
              <w:rPr>
                <w:sz w:val="20"/>
                <w:szCs w:val="20"/>
              </w:rPr>
              <w:t xml:space="preserve"> and lipopolysaccharide binding.</w:t>
            </w:r>
            <w:r w:rsidRPr="008936A7">
              <w:rPr>
                <w:sz w:val="20"/>
                <w:szCs w:val="20"/>
              </w:rPr>
              <w:t xml:space="preserve"> </w:t>
            </w:r>
          </w:p>
        </w:tc>
        <w:tc>
          <w:tcPr>
            <w:tcW w:w="1889" w:type="dxa"/>
          </w:tcPr>
          <w:p w14:paraId="5448CF2E" w14:textId="47FC0DBF" w:rsidR="009C4CCD" w:rsidRPr="008936A7" w:rsidRDefault="009C4CCD" w:rsidP="0059538B">
            <w:pPr>
              <w:rPr>
                <w:sz w:val="20"/>
                <w:szCs w:val="20"/>
              </w:rPr>
            </w:pPr>
            <w:r>
              <w:rPr>
                <w:sz w:val="20"/>
                <w:szCs w:val="20"/>
              </w:rPr>
              <w:t xml:space="preserve">Binds LPS; substitutes for MD-2 deficiency </w:t>
            </w:r>
            <w:r w:rsidR="0059538B">
              <w:rPr>
                <w:sz w:val="20"/>
                <w:szCs w:val="20"/>
              </w:rPr>
              <w:fldChar w:fldCharType="begin">
                <w:fldData xml:space="preserve">PEVuZE5vdGU+PENpdGU+PEF1dGhvcj5Ucm9tcGV0dGU8L0F1dGhvcj48WWVhcj4yMDA5PC9ZZWFy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4NS04PC9w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EwNTUtNjU8L3BhZ2VzPjx2b2x1bWU+MTQ8L3Zv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</w:fldData>
              </w:fldChar>
            </w:r>
            <w:r w:rsidR="0059538B">
              <w:rPr>
                <w:sz w:val="20"/>
                <w:szCs w:val="20"/>
              </w:rPr>
              <w:instrText xml:space="preserve"> ADDIN EN.CITE </w:instrText>
            </w:r>
            <w:r w:rsidR="0059538B">
              <w:rPr>
                <w:sz w:val="20"/>
                <w:szCs w:val="20"/>
              </w:rPr>
              <w:fldChar w:fldCharType="begin">
                <w:fldData xml:space="preserve">PEVuZE5vdGU+PENpdGU+PEF1dGhvcj5Ucm9tcGV0dGU8L0F1dGhvcj48WWVhcj4yMDA5PC9ZZWFy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U4NS04PC9w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EwNTUtNjU8L3BhZ2VzPjx2b2x1bWU+MTQ8L3Zv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7, 67)</w:t>
            </w:r>
            <w:r w:rsidR="0059538B">
              <w:rPr>
                <w:sz w:val="20"/>
                <w:szCs w:val="20"/>
              </w:rPr>
              <w:fldChar w:fldCharType="end"/>
            </w:r>
          </w:p>
        </w:tc>
        <w:tc>
          <w:tcPr>
            <w:tcW w:w="1207" w:type="dxa"/>
          </w:tcPr>
          <w:p w14:paraId="05C6577D" w14:textId="77877295" w:rsidR="009C4CCD" w:rsidRDefault="009C4CCD" w:rsidP="00B4662B">
            <w:pPr>
              <w:rPr>
                <w:sz w:val="20"/>
                <w:szCs w:val="20"/>
              </w:rPr>
            </w:pPr>
            <w:r w:rsidRPr="008936A7">
              <w:rPr>
                <w:sz w:val="20"/>
                <w:szCs w:val="20"/>
              </w:rPr>
              <w:t>TLR4</w:t>
            </w:r>
            <w:r>
              <w:rPr>
                <w:sz w:val="20"/>
                <w:szCs w:val="20"/>
              </w:rPr>
              <w:t xml:space="preserve"> </w:t>
            </w:r>
            <w:r w:rsidR="0059538B">
              <w:rPr>
                <w:sz w:val="20"/>
                <w:szCs w:val="20"/>
              </w:rPr>
              <w:fldChar w:fldCharType="begin">
                <w:fldData xml:space="preserve">PEVuZE5vdGU+PENpdGU+PEF1dGhvcj5Ucm9tcGV0dGU8L0F1dGhvcj48WWVhcj4yMDA5PC9ZZWFy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1LTg8L3BhZ2Vz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</w:fldData>
              </w:fldChar>
            </w:r>
            <w:r w:rsidR="0059538B">
              <w:rPr>
                <w:sz w:val="20"/>
                <w:szCs w:val="20"/>
              </w:rPr>
              <w:instrText xml:space="preserve"> ADDIN EN.CITE </w:instrText>
            </w:r>
            <w:r w:rsidR="0059538B">
              <w:rPr>
                <w:sz w:val="20"/>
                <w:szCs w:val="20"/>
              </w:rPr>
              <w:fldChar w:fldCharType="begin">
                <w:fldData xml:space="preserve">PEVuZE5vdGU+PENpdGU+PEF1dGhvcj5Ucm9tcGV0dGU8L0F1dGhvcj48WWVhcj4yMDA5PC9ZZWFy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g1LTg8L3BhZ2Vz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7)</w:t>
            </w:r>
            <w:r w:rsidR="0059538B">
              <w:rPr>
                <w:sz w:val="20"/>
                <w:szCs w:val="20"/>
              </w:rPr>
              <w:fldChar w:fldCharType="end"/>
            </w:r>
            <w:r>
              <w:rPr>
                <w:sz w:val="20"/>
                <w:szCs w:val="20"/>
              </w:rPr>
              <w:t>;</w:t>
            </w:r>
          </w:p>
          <w:p w14:paraId="0840EE72" w14:textId="4BBCB0B1" w:rsidR="009C4CCD" w:rsidRPr="008936A7" w:rsidRDefault="009C4CCD" w:rsidP="00B4662B">
            <w:pPr>
              <w:rPr>
                <w:sz w:val="20"/>
                <w:szCs w:val="20"/>
              </w:rPr>
            </w:pPr>
            <w:r>
              <w:rPr>
                <w:sz w:val="20"/>
                <w:szCs w:val="20"/>
              </w:rPr>
              <w:t>TLR2?</w:t>
            </w:r>
            <w:r w:rsidR="00302CD7">
              <w:rPr>
                <w:rStyle w:val="FootnoteReference"/>
                <w:sz w:val="20"/>
                <w:szCs w:val="20"/>
              </w:rPr>
              <w:footnoteReference w:id="2"/>
            </w:r>
          </w:p>
        </w:tc>
        <w:tc>
          <w:tcPr>
            <w:tcW w:w="3083" w:type="dxa"/>
          </w:tcPr>
          <w:p w14:paraId="1AB50149" w14:textId="47E49B0C" w:rsidR="0092353E" w:rsidRDefault="0092353E" w:rsidP="0092353E">
            <w:pPr>
              <w:rPr>
                <w:sz w:val="20"/>
                <w:szCs w:val="20"/>
              </w:rPr>
            </w:pPr>
            <w:r>
              <w:rPr>
                <w:sz w:val="20"/>
                <w:szCs w:val="20"/>
              </w:rPr>
              <w:t xml:space="preserve">In rodent models, </w:t>
            </w:r>
            <w:r w:rsidRPr="008936A7">
              <w:rPr>
                <w:sz w:val="20"/>
                <w:szCs w:val="20"/>
              </w:rPr>
              <w:t>TLR4 is non-redundant</w:t>
            </w:r>
            <w:r>
              <w:rPr>
                <w:sz w:val="20"/>
                <w:szCs w:val="20"/>
              </w:rPr>
              <w:t xml:space="preserve"> for allergy initiation by HDM extracts, but partially redundant for leukocyte recruitment </w:t>
            </w:r>
            <w:r w:rsidR="0059538B">
              <w:rPr>
                <w:sz w:val="20"/>
                <w:szCs w:val="20"/>
              </w:rPr>
              <w:fldChar w:fldCharType="begin">
                <w:fldData xml:space="preserve">PEVuZE5vdGU+PENpdGU+PEF1dGhvcj5IYW1tYWQ8L0F1dGhvcj48WWVhcj4yMDA5PC9ZZWFyPjxS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wLTY8L3BhZ2VzPjx2b2x1bWU+MTU8L3ZvbHVtZT48bnVtYmVy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4NjMtNzM8L3BhZ2VzPjx2b2x1bWU+ODwvdm9sdW1lPjxudW1iZXI+NDwv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g4My05MzwvcGFn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</w:fldData>
              </w:fldChar>
            </w:r>
            <w:r w:rsidR="0059538B">
              <w:rPr>
                <w:sz w:val="20"/>
                <w:szCs w:val="20"/>
              </w:rPr>
              <w:instrText xml:space="preserve"> ADDIN EN.CITE </w:instrText>
            </w:r>
            <w:r w:rsidR="0059538B">
              <w:rPr>
                <w:sz w:val="20"/>
                <w:szCs w:val="20"/>
              </w:rPr>
              <w:fldChar w:fldCharType="begin">
                <w:fldData xml:space="preserve">PEVuZE5vdGU+PENpdGU+PEF1dGhvcj5IYW1tYWQ8L0F1dGhvcj48WWVhcj4yMDA5PC9ZZWFyPjxS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EwLTY8L3BhZ2VzPjx2b2x1bWU+MTU8L3ZvbHVtZT48bnVtYmVy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g4My05MzwvcGFn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1, 22, 25)</w:t>
            </w:r>
            <w:r w:rsidR="0059538B">
              <w:rPr>
                <w:sz w:val="20"/>
                <w:szCs w:val="20"/>
              </w:rPr>
              <w:fldChar w:fldCharType="end"/>
            </w:r>
            <w:r>
              <w:rPr>
                <w:sz w:val="20"/>
                <w:szCs w:val="20"/>
              </w:rPr>
              <w:t>.</w:t>
            </w:r>
            <w:r w:rsidR="00BF3481">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473A4181" w14:textId="77777777" w:rsidR="0092353E" w:rsidRDefault="0092353E" w:rsidP="0092353E">
            <w:pPr>
              <w:rPr>
                <w:sz w:val="20"/>
                <w:szCs w:val="20"/>
              </w:rPr>
            </w:pPr>
          </w:p>
          <w:p w14:paraId="3E083539" w14:textId="11A04A01" w:rsidR="009C4CCD" w:rsidRPr="008936A7" w:rsidRDefault="0092353E" w:rsidP="0059538B">
            <w:pPr>
              <w:rPr>
                <w:sz w:val="20"/>
                <w:szCs w:val="20"/>
              </w:rPr>
            </w:pPr>
            <w:r>
              <w:rPr>
                <w:sz w:val="20"/>
                <w:szCs w:val="20"/>
              </w:rPr>
              <w:t xml:space="preserve">TLR4 LPS </w:t>
            </w:r>
            <w:proofErr w:type="spellStart"/>
            <w:r>
              <w:rPr>
                <w:sz w:val="20"/>
                <w:szCs w:val="20"/>
              </w:rPr>
              <w:t>hyporesponsive</w:t>
            </w:r>
            <w:proofErr w:type="spellEnd"/>
            <w:r w:rsidR="00EF0D50">
              <w:rPr>
                <w:sz w:val="20"/>
                <w:szCs w:val="20"/>
              </w:rPr>
              <w:t xml:space="preserve"> and TLR2</w:t>
            </w:r>
            <w:r>
              <w:rPr>
                <w:sz w:val="20"/>
                <w:szCs w:val="20"/>
              </w:rPr>
              <w:t xml:space="preserve"> polymorphisms</w:t>
            </w:r>
            <w:r w:rsidR="00EF0D50">
              <w:rPr>
                <w:sz w:val="20"/>
                <w:szCs w:val="20"/>
              </w:rPr>
              <w:t xml:space="preserve"> associate</w:t>
            </w:r>
            <w:r>
              <w:rPr>
                <w:sz w:val="20"/>
                <w:szCs w:val="20"/>
              </w:rPr>
              <w:t xml:space="preserve">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3F3E8023" w14:textId="77777777" w:rsidTr="00302CD7">
        <w:tc>
          <w:tcPr>
            <w:tcW w:w="1017" w:type="dxa"/>
          </w:tcPr>
          <w:p w14:paraId="2B7D1456" w14:textId="77777777" w:rsidR="009C4CCD" w:rsidRPr="007346CB" w:rsidRDefault="009C4CCD" w:rsidP="00B4662B">
            <w:pPr>
              <w:rPr>
                <w:b/>
                <w:sz w:val="20"/>
                <w:szCs w:val="20"/>
              </w:rPr>
            </w:pPr>
            <w:r w:rsidRPr="007346CB">
              <w:rPr>
                <w:b/>
                <w:sz w:val="20"/>
                <w:szCs w:val="20"/>
              </w:rPr>
              <w:t>Group 3</w:t>
            </w:r>
          </w:p>
          <w:p w14:paraId="6F5CE5FE" w14:textId="4C8BE507" w:rsidR="009C4CCD" w:rsidRPr="008936A7" w:rsidRDefault="009C4CCD" w:rsidP="00B4662B">
            <w:pPr>
              <w:rPr>
                <w:sz w:val="20"/>
                <w:szCs w:val="20"/>
              </w:rPr>
            </w:pPr>
            <w:r w:rsidRPr="008936A7">
              <w:rPr>
                <w:sz w:val="20"/>
                <w:szCs w:val="20"/>
              </w:rPr>
              <w:t>(</w:t>
            </w:r>
            <w:proofErr w:type="spellStart"/>
            <w:r w:rsidRPr="008936A7">
              <w:rPr>
                <w:sz w:val="20"/>
                <w:szCs w:val="20"/>
              </w:rPr>
              <w:t>eg</w:t>
            </w:r>
            <w:proofErr w:type="spellEnd"/>
            <w:r w:rsidRPr="008936A7">
              <w:rPr>
                <w:sz w:val="20"/>
                <w:szCs w:val="20"/>
              </w:rPr>
              <w:t xml:space="preserve"> Der p 3</w:t>
            </w:r>
            <w:r>
              <w:rPr>
                <w:sz w:val="20"/>
                <w:szCs w:val="20"/>
              </w:rPr>
              <w:t xml:space="preserve">, Der f 3, </w:t>
            </w:r>
            <w:proofErr w:type="spellStart"/>
            <w:r>
              <w:rPr>
                <w:sz w:val="20"/>
                <w:szCs w:val="20"/>
              </w:rPr>
              <w:t>Eur</w:t>
            </w:r>
            <w:proofErr w:type="spellEnd"/>
            <w:r>
              <w:rPr>
                <w:sz w:val="20"/>
                <w:szCs w:val="20"/>
              </w:rPr>
              <w:t xml:space="preserve"> m 3, </w:t>
            </w:r>
            <w:proofErr w:type="spellStart"/>
            <w:r>
              <w:rPr>
                <w:sz w:val="20"/>
                <w:szCs w:val="20"/>
              </w:rPr>
              <w:t>Blo</w:t>
            </w:r>
            <w:proofErr w:type="spellEnd"/>
            <w:r>
              <w:rPr>
                <w:sz w:val="20"/>
                <w:szCs w:val="20"/>
              </w:rPr>
              <w:t xml:space="preserve"> t 3</w:t>
            </w:r>
            <w:r w:rsidRPr="008936A7">
              <w:rPr>
                <w:sz w:val="20"/>
                <w:szCs w:val="20"/>
              </w:rPr>
              <w:t>)</w:t>
            </w:r>
          </w:p>
        </w:tc>
        <w:tc>
          <w:tcPr>
            <w:tcW w:w="1730" w:type="dxa"/>
          </w:tcPr>
          <w:p w14:paraId="00A0C707" w14:textId="0655DC8D" w:rsidR="009C4CCD" w:rsidRPr="008936A7" w:rsidRDefault="009C4CCD" w:rsidP="00B4662B">
            <w:pPr>
              <w:rPr>
                <w:sz w:val="20"/>
                <w:szCs w:val="20"/>
              </w:rPr>
            </w:pPr>
            <w:r w:rsidRPr="008936A7">
              <w:rPr>
                <w:sz w:val="20"/>
                <w:szCs w:val="20"/>
              </w:rPr>
              <w:t>Trypsin-like serine protease</w:t>
            </w:r>
            <w:r>
              <w:rPr>
                <w:sz w:val="20"/>
                <w:szCs w:val="20"/>
              </w:rPr>
              <w:t>s</w:t>
            </w:r>
          </w:p>
        </w:tc>
        <w:tc>
          <w:tcPr>
            <w:tcW w:w="1889" w:type="dxa"/>
          </w:tcPr>
          <w:p w14:paraId="0A3913A7" w14:textId="70AC4C43" w:rsidR="009C4CCD" w:rsidRDefault="009C4CCD" w:rsidP="00B4662B">
            <w:pPr>
              <w:rPr>
                <w:sz w:val="20"/>
                <w:szCs w:val="20"/>
              </w:rPr>
            </w:pPr>
            <w:r>
              <w:rPr>
                <w:sz w:val="20"/>
                <w:szCs w:val="20"/>
              </w:rPr>
              <w:t xml:space="preserve">Cleaves epithelial TJs to facilitate contact with DCs and PRRs </w:t>
            </w:r>
            <w:r w:rsidR="0059538B">
              <w:rPr>
                <w:sz w:val="20"/>
                <w:szCs w:val="20"/>
              </w:rPr>
              <w:fldChar w:fldCharType="begin"/>
            </w:r>
            <w:r w:rsidR="0059538B">
              <w:rPr>
                <w:sz w:val="20"/>
                <w:szCs w:val="20"/>
              </w:rPr>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rPr>
                <w:sz w:val="20"/>
                <w:szCs w:val="20"/>
              </w:rPr>
              <w:fldChar w:fldCharType="separate"/>
            </w:r>
            <w:r w:rsidR="0059538B">
              <w:rPr>
                <w:noProof/>
                <w:sz w:val="20"/>
                <w:szCs w:val="20"/>
              </w:rPr>
              <w:t>(1)</w:t>
            </w:r>
            <w:r w:rsidR="0059538B">
              <w:rPr>
                <w:sz w:val="20"/>
                <w:szCs w:val="20"/>
              </w:rPr>
              <w:fldChar w:fldCharType="end"/>
            </w:r>
            <w:r>
              <w:rPr>
                <w:sz w:val="20"/>
                <w:szCs w:val="20"/>
              </w:rPr>
              <w:t>.</w:t>
            </w:r>
          </w:p>
          <w:p w14:paraId="23D29074" w14:textId="77777777" w:rsidR="009C4CCD" w:rsidRDefault="009C4CCD" w:rsidP="00B4662B">
            <w:pPr>
              <w:rPr>
                <w:sz w:val="20"/>
                <w:szCs w:val="20"/>
              </w:rPr>
            </w:pPr>
          </w:p>
          <w:p w14:paraId="3A0118E0" w14:textId="6982F21B" w:rsidR="009C4CCD" w:rsidRDefault="009C4CCD" w:rsidP="00B4662B">
            <w:pPr>
              <w:rPr>
                <w:sz w:val="20"/>
                <w:szCs w:val="20"/>
              </w:rPr>
            </w:pPr>
            <w:r>
              <w:rPr>
                <w:sz w:val="20"/>
                <w:szCs w:val="20"/>
              </w:rPr>
              <w:lastRenderedPageBreak/>
              <w:t xml:space="preserve">Evokes cytokine release </w:t>
            </w:r>
            <w:r w:rsidR="0059538B">
              <w:rPr>
                <w:sz w:val="20"/>
                <w:szCs w:val="20"/>
              </w:rPr>
              <w:fldChar w:fldCharType="begin"/>
            </w:r>
            <w:r w:rsidR="0059538B">
              <w:rPr>
                <w:sz w:val="20"/>
                <w:szCs w:val="20"/>
              </w:rPr>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rPr>
                <w:sz w:val="20"/>
                <w:szCs w:val="20"/>
              </w:rPr>
              <w:fldChar w:fldCharType="separate"/>
            </w:r>
            <w:r w:rsidR="0059538B">
              <w:rPr>
                <w:noProof/>
                <w:sz w:val="20"/>
                <w:szCs w:val="20"/>
              </w:rPr>
              <w:t>(1)</w:t>
            </w:r>
            <w:r w:rsidR="0059538B">
              <w:rPr>
                <w:sz w:val="20"/>
                <w:szCs w:val="20"/>
              </w:rPr>
              <w:fldChar w:fldCharType="end"/>
            </w:r>
            <w:r>
              <w:rPr>
                <w:sz w:val="20"/>
                <w:szCs w:val="20"/>
              </w:rPr>
              <w:t xml:space="preserve">. </w:t>
            </w:r>
          </w:p>
          <w:p w14:paraId="1903167A" w14:textId="77777777" w:rsidR="009C4CCD" w:rsidRDefault="009C4CCD" w:rsidP="00B4662B">
            <w:pPr>
              <w:rPr>
                <w:sz w:val="20"/>
                <w:szCs w:val="20"/>
              </w:rPr>
            </w:pPr>
          </w:p>
          <w:p w14:paraId="52633A90" w14:textId="081845A3" w:rsidR="009C4CCD" w:rsidRDefault="009C4CCD" w:rsidP="00B4662B">
            <w:pPr>
              <w:rPr>
                <w:sz w:val="20"/>
                <w:szCs w:val="20"/>
              </w:rPr>
            </w:pPr>
            <w:proofErr w:type="spellStart"/>
            <w:r>
              <w:rPr>
                <w:sz w:val="20"/>
                <w:szCs w:val="20"/>
              </w:rPr>
              <w:t>Kinin</w:t>
            </w:r>
            <w:proofErr w:type="spellEnd"/>
            <w:r>
              <w:rPr>
                <w:sz w:val="20"/>
                <w:szCs w:val="20"/>
              </w:rPr>
              <w:t xml:space="preserve"> generation </w:t>
            </w:r>
            <w:r w:rsidR="0059538B">
              <w:rPr>
                <w:sz w:val="20"/>
                <w:szCs w:val="20"/>
              </w:rPr>
              <w:fldChar w:fldCharType="begin">
                <w:fldData xml:space="preserve">PEVuZE5vdGU+PENpdGU+PEF1dGhvcj5UYWthaGFzaGk8L0F1dGhvcj48WWVhcj4xOTkwPC9ZZWFy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UYWthaGFzaGk8L0F1dGhvcj48WWVhcj4xOTkwPC9ZZWFy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78)</w:t>
            </w:r>
            <w:r w:rsidR="0059538B">
              <w:rPr>
                <w:sz w:val="20"/>
                <w:szCs w:val="20"/>
              </w:rPr>
              <w:fldChar w:fldCharType="end"/>
            </w:r>
            <w:r>
              <w:rPr>
                <w:sz w:val="20"/>
                <w:szCs w:val="20"/>
              </w:rPr>
              <w:t>.</w:t>
            </w:r>
          </w:p>
          <w:p w14:paraId="0D68D719" w14:textId="77777777" w:rsidR="009C4CCD" w:rsidRDefault="009C4CCD" w:rsidP="00B4662B">
            <w:pPr>
              <w:rPr>
                <w:sz w:val="20"/>
                <w:szCs w:val="20"/>
              </w:rPr>
            </w:pPr>
          </w:p>
          <w:p w14:paraId="1E58BF03" w14:textId="5DFD438F" w:rsidR="009C4CCD" w:rsidRDefault="009C4CCD" w:rsidP="00B4662B">
            <w:pPr>
              <w:rPr>
                <w:sz w:val="20"/>
                <w:szCs w:val="20"/>
              </w:rPr>
            </w:pPr>
            <w:proofErr w:type="spellStart"/>
            <w:r>
              <w:rPr>
                <w:sz w:val="20"/>
                <w:szCs w:val="20"/>
              </w:rPr>
              <w:t>Anaphylatoxin</w:t>
            </w:r>
            <w:proofErr w:type="spellEnd"/>
            <w:r>
              <w:rPr>
                <w:sz w:val="20"/>
                <w:szCs w:val="20"/>
              </w:rPr>
              <w:t xml:space="preserve"> generation </w:t>
            </w:r>
            <w:r w:rsidR="0059538B">
              <w:rPr>
                <w:sz w:val="20"/>
                <w:szCs w:val="20"/>
              </w:rPr>
              <w:fldChar w:fldCharType="begin">
                <w:fldData xml:space="preserve">PEVuZE5vdGU+PENpdGU+PEF1dGhvcj5NYXJ1bzwvQXV0aG9yPjxZZWFyPjE5OTc8L1llYXI+PFJl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yNTMtNjA8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</w:fldData>
              </w:fldChar>
            </w:r>
            <w:r w:rsidR="0059538B">
              <w:rPr>
                <w:sz w:val="20"/>
                <w:szCs w:val="20"/>
              </w:rPr>
              <w:instrText xml:space="preserve"> ADDIN EN.CITE </w:instrText>
            </w:r>
            <w:r w:rsidR="0059538B">
              <w:rPr>
                <w:sz w:val="20"/>
                <w:szCs w:val="20"/>
              </w:rPr>
              <w:fldChar w:fldCharType="begin">
                <w:fldData xml:space="preserve">PEVuZE5vdGU+PENpdGU+PEF1dGhvcj5NYXJ1bzwvQXV0aG9yPjxZZWFyPjE5OTc8L1llYXI+PFJl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yNTMtNjA8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79)</w:t>
            </w:r>
            <w:r w:rsidR="0059538B">
              <w:rPr>
                <w:sz w:val="20"/>
                <w:szCs w:val="20"/>
              </w:rPr>
              <w:fldChar w:fldCharType="end"/>
            </w:r>
          </w:p>
          <w:p w14:paraId="56D4F950" w14:textId="77777777" w:rsidR="009C4CCD" w:rsidRDefault="009C4CCD" w:rsidP="00B4662B">
            <w:pPr>
              <w:rPr>
                <w:sz w:val="20"/>
                <w:szCs w:val="20"/>
              </w:rPr>
            </w:pPr>
          </w:p>
          <w:p w14:paraId="330002A1" w14:textId="6A4940AE" w:rsidR="009C4CCD" w:rsidRPr="008936A7" w:rsidRDefault="009C4CCD" w:rsidP="0059538B">
            <w:pPr>
              <w:rPr>
                <w:sz w:val="20"/>
                <w:szCs w:val="20"/>
              </w:rPr>
            </w:pPr>
            <w:r>
              <w:rPr>
                <w:sz w:val="20"/>
                <w:szCs w:val="20"/>
              </w:rPr>
              <w:t xml:space="preserve">Subsidiary to group 1 effects </w:t>
            </w:r>
            <w:r w:rsidR="0059538B">
              <w:rPr>
                <w:sz w:val="20"/>
                <w:szCs w:val="20"/>
              </w:rPr>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g8L1llYXI+PFJl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rZXl3b3Jkcz48a2V5d29yZD5BbWlubyBBY2lk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41)</w:t>
            </w:r>
            <w:r w:rsidR="0059538B">
              <w:rPr>
                <w:sz w:val="20"/>
                <w:szCs w:val="20"/>
              </w:rPr>
              <w:fldChar w:fldCharType="end"/>
            </w:r>
            <w:r>
              <w:rPr>
                <w:sz w:val="20"/>
                <w:szCs w:val="20"/>
              </w:rPr>
              <w:t>.</w:t>
            </w:r>
          </w:p>
        </w:tc>
        <w:tc>
          <w:tcPr>
            <w:tcW w:w="1207" w:type="dxa"/>
          </w:tcPr>
          <w:p w14:paraId="6558E307" w14:textId="60123D66" w:rsidR="009C4CCD" w:rsidRDefault="009C4CCD" w:rsidP="00B4662B">
            <w:pPr>
              <w:rPr>
                <w:sz w:val="20"/>
                <w:szCs w:val="20"/>
              </w:rPr>
            </w:pPr>
            <w:r>
              <w:rPr>
                <w:sz w:val="20"/>
                <w:szCs w:val="20"/>
              </w:rPr>
              <w:lastRenderedPageBreak/>
              <w:t xml:space="preserve">PAR-2 </w:t>
            </w:r>
            <w:r w:rsidR="0059538B">
              <w:rPr>
                <w:sz w:val="20"/>
                <w:szCs w:val="20"/>
              </w:rPr>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Y8L1llYXI+PFJl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yMjQtMTIyNzwvcGFnZXM+PHZvbHVtZT4xMzg8L3Zv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52)</w:t>
            </w:r>
            <w:r w:rsidR="0059538B">
              <w:rPr>
                <w:sz w:val="20"/>
                <w:szCs w:val="20"/>
              </w:rPr>
              <w:fldChar w:fldCharType="end"/>
            </w:r>
            <w:r>
              <w:rPr>
                <w:sz w:val="20"/>
                <w:szCs w:val="20"/>
              </w:rPr>
              <w:t xml:space="preserve">; PAR-4 </w:t>
            </w:r>
            <w:r w:rsidR="0059538B">
              <w:rPr>
                <w:sz w:val="20"/>
                <w:szCs w:val="20"/>
              </w:rPr>
              <w:fldChar w:fldCharType="begin"/>
            </w:r>
            <w:r w:rsidR="0059538B">
              <w:rPr>
                <w:sz w:val="20"/>
                <w:szCs w:val="20"/>
              </w:rPr>
              <w:instrText xml:space="preserve"> ADDIN EN.CITE &lt;EndNote&gt;&lt;Cite&gt;&lt;Author&gt;Lin&lt;/Author&gt;&lt;Year&gt;2018&lt;/Year&gt;&lt;RecNum&gt;96&lt;/RecNum&gt;&lt;DisplayText&gt;(157)&lt;/DisplayText&gt;&lt;record&gt;&lt;rec-number&gt;96&lt;/rec-number&gt;&lt;foreign-keys&gt;&lt;key app="EN" db-id="05299pfscx2ztxe5vr8vez929epvvdsdffea" timestamp="1531492523"&gt;96&lt;/key&gt;&lt;/foreign-keys&gt;&lt;ref-type name="Journal Article"&gt;17&lt;/ref-type&gt;&lt;contributors&gt;&lt;authors&gt;&lt;author&gt;Lin, Y. P.&lt;/author&gt;&lt;author&gt;Nelson, C.&lt;/author&gt;&lt;author&gt;Kramer, H.&lt;/author&gt;&lt;author&gt;Parekh, A. B.&lt;/author&gt;&lt;/authors&gt;&lt;/contributors&gt;&lt;auth-address&gt;Department of Physiology, Anatomy and Genetics, University of Oxford, Parks Road, Oxford OX1 3PT, UK.&amp;#xD;Department of Physiology, Anatomy and Genetics, University of Oxford, Parks Road, Oxford OX1 3PT, UK. Electronic address: anant.parekh@dpag.ox.ac.uk.&lt;/auth-address&gt;&lt;titles&gt;&lt;title&gt;The Allergen Der p3 from House Dust Mite Stimulates Store-Operated Ca(2+) Channels and Mast Cell Migration through PAR4 Receptors&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228-241 e5&lt;/pages&gt;&lt;volume&gt;70&lt;/volume&gt;&lt;number&gt;2&lt;/number&gt;&lt;dates&gt;&lt;year&gt;2018&lt;/year&gt;&lt;pub-dates&gt;&lt;date&gt;Apr 19&lt;/date&gt;&lt;/pub-dates&gt;&lt;/dates&gt;&lt;isbn&gt;1097-4164 (Electronic)&amp;#xD;1097-2765 (Linking)&lt;/isbn&gt;&lt;accession-num&gt;29677491&lt;/accession-num&gt;&lt;urls&gt;&lt;related-urls&gt;&lt;url&gt;http://www.ncbi.nlm.nih.gov/pubmed/29677491&lt;/url&gt;&lt;/related-urls&gt;&lt;/urls&gt;&lt;electronic-resource-num&gt;10.1016/j.molcel.2018.03.025&lt;/electronic-resource-num&gt;&lt;/record&gt;&lt;/Cite&gt;&lt;/EndNote&gt;</w:instrText>
            </w:r>
            <w:r w:rsidR="0059538B">
              <w:rPr>
                <w:sz w:val="20"/>
                <w:szCs w:val="20"/>
              </w:rPr>
              <w:fldChar w:fldCharType="separate"/>
            </w:r>
            <w:r w:rsidR="0059538B">
              <w:rPr>
                <w:noProof/>
                <w:sz w:val="20"/>
                <w:szCs w:val="20"/>
              </w:rPr>
              <w:t>(157)</w:t>
            </w:r>
            <w:r w:rsidR="0059538B">
              <w:rPr>
                <w:sz w:val="20"/>
                <w:szCs w:val="20"/>
              </w:rPr>
              <w:fldChar w:fldCharType="end"/>
            </w:r>
            <w:r>
              <w:rPr>
                <w:sz w:val="20"/>
                <w:szCs w:val="20"/>
              </w:rPr>
              <w:t xml:space="preserve">; </w:t>
            </w:r>
          </w:p>
          <w:p w14:paraId="7FBADC27" w14:textId="77777777" w:rsidR="009C4CCD" w:rsidRDefault="009C4CCD" w:rsidP="00B4662B">
            <w:pPr>
              <w:rPr>
                <w:sz w:val="20"/>
                <w:szCs w:val="20"/>
              </w:rPr>
            </w:pPr>
          </w:p>
          <w:p w14:paraId="22719EFA" w14:textId="470CB3F3" w:rsidR="009C4CCD" w:rsidRPr="008936A7" w:rsidRDefault="009C4CCD" w:rsidP="0059538B">
            <w:pPr>
              <w:rPr>
                <w:sz w:val="20"/>
                <w:szCs w:val="20"/>
              </w:rPr>
            </w:pPr>
            <w:r>
              <w:rPr>
                <w:sz w:val="20"/>
                <w:szCs w:val="20"/>
              </w:rPr>
              <w:t xml:space="preserve">Some connectivity </w:t>
            </w:r>
            <w:r>
              <w:rPr>
                <w:sz w:val="20"/>
                <w:szCs w:val="20"/>
              </w:rPr>
              <w:lastRenderedPageBreak/>
              <w:t xml:space="preserve">to TLR4 and ROS generation? </w: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42, 52)</w:t>
            </w:r>
            <w:r w:rsidR="0059538B">
              <w:rPr>
                <w:sz w:val="20"/>
                <w:szCs w:val="20"/>
              </w:rPr>
              <w:fldChar w:fldCharType="end"/>
            </w:r>
          </w:p>
        </w:tc>
        <w:tc>
          <w:tcPr>
            <w:tcW w:w="3083" w:type="dxa"/>
          </w:tcPr>
          <w:p w14:paraId="7BEC9C8B" w14:textId="7FA9B474" w:rsidR="009C4CCD" w:rsidRPr="008936A7" w:rsidRDefault="009C4CCD" w:rsidP="0059538B">
            <w:pPr>
              <w:rPr>
                <w:sz w:val="20"/>
                <w:szCs w:val="20"/>
              </w:rPr>
            </w:pPr>
            <w:r>
              <w:rPr>
                <w:sz w:val="20"/>
                <w:szCs w:val="20"/>
              </w:rPr>
              <w:lastRenderedPageBreak/>
              <w:t xml:space="preserve">PAR-2 upregulated in asthmatic airways </w:t>
            </w:r>
            <w:r w:rsidR="0059538B">
              <w:rPr>
                <w:sz w:val="20"/>
                <w:szCs w:val="20"/>
              </w:rPr>
              <w:fldChar w:fldCharType="begin">
                <w:fldData xml:space="preserve">PEVuZE5vdGU+PENpdGU+PEF1dGhvcj5BbGxhcmQ8L0F1dGhvcj48WWVhcj4yMDE0PC9ZZWFyPjxS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k0NTwvcGFnZXM+PHZvbHVtZT45PC92b2x1bWU+PG51bWJl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</w:fldData>
              </w:fldChar>
            </w:r>
            <w:r w:rsidR="0059538B">
              <w:rPr>
                <w:sz w:val="20"/>
                <w:szCs w:val="20"/>
              </w:rPr>
              <w:instrText xml:space="preserve"> ADDIN EN.CITE </w:instrText>
            </w:r>
            <w:r w:rsidR="0059538B">
              <w:rPr>
                <w:sz w:val="20"/>
                <w:szCs w:val="20"/>
              </w:rPr>
              <w:fldChar w:fldCharType="begin">
                <w:fldData xml:space="preserve">PEVuZE5vdGU+PENpdGU+PEF1dGhvcj5BbGxhcmQ8L0F1dGhvcj48WWVhcj4yMDE0PC9ZZWFyPjxS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k0NTwvcGFnZXM+PHZvbHVtZT45PC92b2x1bWU+PG51bWJl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56)</w:t>
            </w:r>
            <w:r w:rsidR="0059538B">
              <w:rPr>
                <w:sz w:val="20"/>
                <w:szCs w:val="20"/>
              </w:rPr>
              <w:fldChar w:fldCharType="end"/>
            </w:r>
          </w:p>
        </w:tc>
      </w:tr>
      <w:tr w:rsidR="009C4CCD" w14:paraId="119BAF59" w14:textId="77777777" w:rsidTr="00302CD7">
        <w:tc>
          <w:tcPr>
            <w:tcW w:w="1017" w:type="dxa"/>
          </w:tcPr>
          <w:p w14:paraId="4635D866" w14:textId="0A1087A4" w:rsidR="009C4CCD" w:rsidRPr="007346CB" w:rsidRDefault="009C4CCD" w:rsidP="00B4662B">
            <w:pPr>
              <w:rPr>
                <w:b/>
                <w:sz w:val="20"/>
                <w:szCs w:val="20"/>
              </w:rPr>
            </w:pPr>
            <w:r w:rsidRPr="007346CB">
              <w:rPr>
                <w:b/>
                <w:sz w:val="20"/>
                <w:szCs w:val="20"/>
              </w:rPr>
              <w:t>Group 5</w:t>
            </w:r>
          </w:p>
          <w:p w14:paraId="5BC695B5" w14:textId="6B54F3FB" w:rsidR="009C4CCD" w:rsidRPr="008936A7" w:rsidRDefault="009C4CCD" w:rsidP="00B4662B">
            <w:pPr>
              <w:rPr>
                <w:sz w:val="20"/>
                <w:szCs w:val="20"/>
              </w:rPr>
            </w:pPr>
            <w:r w:rsidRPr="008936A7">
              <w:rPr>
                <w:sz w:val="20"/>
                <w:szCs w:val="20"/>
              </w:rPr>
              <w:t>(</w:t>
            </w:r>
            <w:proofErr w:type="spellStart"/>
            <w:r w:rsidRPr="008936A7">
              <w:rPr>
                <w:sz w:val="20"/>
                <w:szCs w:val="20"/>
              </w:rPr>
              <w:t>eg</w:t>
            </w:r>
            <w:proofErr w:type="spellEnd"/>
            <w:r w:rsidRPr="008936A7">
              <w:rPr>
                <w:sz w:val="20"/>
                <w:szCs w:val="20"/>
              </w:rPr>
              <w:t xml:space="preserve"> Der p 5</w:t>
            </w:r>
            <w:r>
              <w:rPr>
                <w:sz w:val="20"/>
                <w:szCs w:val="20"/>
              </w:rPr>
              <w:t xml:space="preserve">, </w:t>
            </w:r>
            <w:proofErr w:type="spellStart"/>
            <w:r>
              <w:rPr>
                <w:sz w:val="20"/>
                <w:szCs w:val="20"/>
              </w:rPr>
              <w:t>Blo</w:t>
            </w:r>
            <w:proofErr w:type="spellEnd"/>
            <w:r>
              <w:rPr>
                <w:sz w:val="20"/>
                <w:szCs w:val="20"/>
              </w:rPr>
              <w:t xml:space="preserve"> t 5</w:t>
            </w:r>
            <w:r w:rsidRPr="008936A7">
              <w:rPr>
                <w:sz w:val="20"/>
                <w:szCs w:val="20"/>
              </w:rPr>
              <w:t>)</w:t>
            </w:r>
          </w:p>
        </w:tc>
        <w:tc>
          <w:tcPr>
            <w:tcW w:w="1730" w:type="dxa"/>
          </w:tcPr>
          <w:p w14:paraId="2FF33EBF" w14:textId="4C75F07D" w:rsidR="009C4CCD" w:rsidRPr="008936A7" w:rsidRDefault="009C4CCD" w:rsidP="00B4662B">
            <w:pPr>
              <w:rPr>
                <w:sz w:val="20"/>
                <w:szCs w:val="20"/>
              </w:rPr>
            </w:pPr>
            <w:r w:rsidRPr="008936A7">
              <w:rPr>
                <w:sz w:val="20"/>
                <w:szCs w:val="20"/>
              </w:rPr>
              <w:t>Putative fatty acid binding protein</w:t>
            </w:r>
            <w:r>
              <w:rPr>
                <w:sz w:val="20"/>
                <w:szCs w:val="20"/>
              </w:rPr>
              <w:t>s</w:t>
            </w:r>
          </w:p>
        </w:tc>
        <w:tc>
          <w:tcPr>
            <w:tcW w:w="1889" w:type="dxa"/>
          </w:tcPr>
          <w:p w14:paraId="21BAE47B" w14:textId="0E08DB1F" w:rsidR="009C4CCD" w:rsidRPr="008936A7" w:rsidRDefault="009C4CCD" w:rsidP="0059538B">
            <w:pPr>
              <w:rPr>
                <w:sz w:val="20"/>
                <w:szCs w:val="20"/>
              </w:rPr>
            </w:pPr>
            <w:r>
              <w:rPr>
                <w:sz w:val="20"/>
                <w:szCs w:val="20"/>
              </w:rPr>
              <w:t xml:space="preserve">Bind fatty acids </w:t>
            </w:r>
            <w:r w:rsidR="0059538B">
              <w:rPr>
                <w:sz w:val="20"/>
                <w:szCs w:val="20"/>
              </w:rPr>
              <w:fldChar w:fldCharType="begin">
                <w:fldData xml:space="preserve">PEVuZE5vdGU+PENpdGU+PEF1dGhvcj5FcmJhbjwvQXV0aG9yPjxZZWFyPjIwMTA8L1llYXI+PFJl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1Mzk0LTQwMTwvcGFnZXM+PHZvbHVtZT4yODU8L3ZvbHVtZT48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</w:fldData>
              </w:fldChar>
            </w:r>
            <w:r w:rsidR="0059538B">
              <w:rPr>
                <w:sz w:val="20"/>
                <w:szCs w:val="20"/>
              </w:rPr>
              <w:instrText xml:space="preserve"> ADDIN EN.CITE </w:instrText>
            </w:r>
            <w:r w:rsidR="0059538B">
              <w:rPr>
                <w:sz w:val="20"/>
                <w:szCs w:val="20"/>
              </w:rPr>
              <w:fldChar w:fldCharType="begin">
                <w:fldData xml:space="preserve">PEVuZE5vdGU+PENpdGU+PEF1dGhvcj5FcmJhbjwvQXV0aG9yPjxZZWFyPjIwMTA8L1llYXI+PFJl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I1Mzk0LTQwMTwvcGFnZXM+PHZvbHVtZT4yODU8L3ZvbHVtZT48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74, 76)</w:t>
            </w:r>
            <w:r w:rsidR="0059538B">
              <w:rPr>
                <w:sz w:val="20"/>
                <w:szCs w:val="20"/>
              </w:rPr>
              <w:fldChar w:fldCharType="end"/>
            </w:r>
          </w:p>
        </w:tc>
        <w:tc>
          <w:tcPr>
            <w:tcW w:w="1207" w:type="dxa"/>
          </w:tcPr>
          <w:p w14:paraId="19DBF3EA" w14:textId="105A9A59" w:rsidR="009C4CCD" w:rsidRPr="008936A7" w:rsidRDefault="009C4CCD" w:rsidP="0059538B">
            <w:pPr>
              <w:rPr>
                <w:sz w:val="20"/>
                <w:szCs w:val="20"/>
              </w:rPr>
            </w:pPr>
            <w:r w:rsidRPr="008936A7">
              <w:rPr>
                <w:sz w:val="20"/>
                <w:szCs w:val="20"/>
              </w:rPr>
              <w:t>TLR2</w:t>
            </w:r>
            <w:r>
              <w:rPr>
                <w:sz w:val="20"/>
                <w:szCs w:val="20"/>
              </w:rPr>
              <w:t xml:space="preserve"> </w:t>
            </w:r>
            <w:r w:rsidR="0059538B">
              <w:rPr>
                <w:sz w:val="20"/>
                <w:szCs w:val="20"/>
              </w:rPr>
              <w:fldChar w:fldCharType="begin">
                <w:fldData xml:space="preserve">PEVuZE5vdGU+PENpdGU+PEF1dGhvcj5QdWxzYXdhdDwvQXV0aG9yPjxZZWFyPjIwMTg8L1llYXI+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</w:fldData>
              </w:fldChar>
            </w:r>
            <w:r w:rsidR="0059538B">
              <w:rPr>
                <w:sz w:val="20"/>
                <w:szCs w:val="20"/>
              </w:rPr>
              <w:instrText xml:space="preserve"> ADDIN EN.CITE </w:instrText>
            </w:r>
            <w:r w:rsidR="0059538B">
              <w:rPr>
                <w:sz w:val="20"/>
                <w:szCs w:val="20"/>
              </w:rPr>
              <w:fldChar w:fldCharType="begin">
                <w:fldData xml:space="preserve">PEVuZE5vdGU+PENpdGU+PEF1dGhvcj5QdWxzYXdhdDwvQXV0aG9yPjxZZWFyPjIwMTg8L1llYXI+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77)</w:t>
            </w:r>
            <w:r w:rsidR="0059538B">
              <w:rPr>
                <w:sz w:val="20"/>
                <w:szCs w:val="20"/>
              </w:rPr>
              <w:fldChar w:fldCharType="end"/>
            </w:r>
          </w:p>
        </w:tc>
        <w:tc>
          <w:tcPr>
            <w:tcW w:w="3083" w:type="dxa"/>
          </w:tcPr>
          <w:p w14:paraId="1BA47B5B" w14:textId="10B9EDCE" w:rsidR="00D25927" w:rsidRDefault="00D25927" w:rsidP="00D25927">
            <w:pPr>
              <w:rPr>
                <w:sz w:val="20"/>
                <w:szCs w:val="20"/>
              </w:rPr>
            </w:pPr>
            <w:r>
              <w:rPr>
                <w:sz w:val="20"/>
                <w:szCs w:val="20"/>
              </w:rPr>
              <w:t xml:space="preserve">In rodent models, </w:t>
            </w:r>
            <w:r w:rsidR="009C4CCD" w:rsidRPr="008936A7">
              <w:rPr>
                <w:sz w:val="20"/>
                <w:szCs w:val="20"/>
              </w:rPr>
              <w:t>TLR2 redundant</w:t>
            </w:r>
            <w:r w:rsidR="009C4CCD">
              <w:rPr>
                <w:sz w:val="20"/>
                <w:szCs w:val="20"/>
              </w:rPr>
              <w:t xml:space="preserve"> for allergy</w:t>
            </w:r>
            <w:r w:rsidR="009C4CCD" w:rsidRPr="008936A7">
              <w:rPr>
                <w:sz w:val="20"/>
                <w:szCs w:val="20"/>
              </w:rPr>
              <w:t>?</w:t>
            </w:r>
            <w:r w:rsidR="009C4CCD">
              <w:rPr>
                <w:sz w:val="20"/>
                <w:szCs w:val="20"/>
              </w:rPr>
              <w:t xml:space="preserve"> </w: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2)</w:t>
            </w:r>
            <w:r w:rsidR="0059538B">
              <w:rPr>
                <w:sz w:val="20"/>
                <w:szCs w:val="20"/>
              </w:rPr>
              <w:fldChar w:fldCharType="end"/>
            </w:r>
            <w:r>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101D18A5" w14:textId="77777777" w:rsidR="00D25927" w:rsidRDefault="00D25927" w:rsidP="00D25927">
            <w:pPr>
              <w:rPr>
                <w:sz w:val="20"/>
                <w:szCs w:val="20"/>
              </w:rPr>
            </w:pPr>
          </w:p>
          <w:p w14:paraId="26291873" w14:textId="5610F06D" w:rsidR="009C4CCD" w:rsidRPr="008936A7" w:rsidRDefault="00D25927" w:rsidP="0059538B">
            <w:pPr>
              <w:rPr>
                <w:sz w:val="20"/>
                <w:szCs w:val="20"/>
              </w:rPr>
            </w:pPr>
            <w:r>
              <w:rPr>
                <w:sz w:val="20"/>
                <w:szCs w:val="20"/>
              </w:rPr>
              <w:t xml:space="preserve">TLR2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5F43CCDC" w14:textId="77777777" w:rsidTr="00302CD7">
        <w:tc>
          <w:tcPr>
            <w:tcW w:w="1017" w:type="dxa"/>
          </w:tcPr>
          <w:p w14:paraId="157779F0" w14:textId="7489370D" w:rsidR="009C4CCD" w:rsidRPr="007346CB" w:rsidRDefault="009C4CCD" w:rsidP="00FE4908">
            <w:pPr>
              <w:rPr>
                <w:b/>
                <w:sz w:val="20"/>
                <w:szCs w:val="20"/>
              </w:rPr>
            </w:pPr>
            <w:r w:rsidRPr="007346CB">
              <w:rPr>
                <w:b/>
                <w:sz w:val="20"/>
                <w:szCs w:val="20"/>
              </w:rPr>
              <w:t xml:space="preserve">Group </w:t>
            </w:r>
            <w:r>
              <w:rPr>
                <w:b/>
                <w:sz w:val="20"/>
                <w:szCs w:val="20"/>
              </w:rPr>
              <w:t>6</w:t>
            </w:r>
          </w:p>
          <w:p w14:paraId="2BEB8898" w14:textId="12F6EE90" w:rsidR="009C4CCD" w:rsidRPr="007346CB" w:rsidRDefault="009C4CCD" w:rsidP="00FE4908">
            <w:pPr>
              <w:rPr>
                <w:b/>
                <w:sz w:val="20"/>
                <w:szCs w:val="20"/>
              </w:rPr>
            </w:pPr>
            <w:r w:rsidRPr="008936A7">
              <w:rPr>
                <w:sz w:val="20"/>
                <w:szCs w:val="20"/>
              </w:rPr>
              <w:t>(</w:t>
            </w:r>
            <w:proofErr w:type="spellStart"/>
            <w:r w:rsidRPr="008936A7">
              <w:rPr>
                <w:sz w:val="20"/>
                <w:szCs w:val="20"/>
              </w:rPr>
              <w:t>eg</w:t>
            </w:r>
            <w:proofErr w:type="spellEnd"/>
            <w:r w:rsidRPr="008936A7">
              <w:rPr>
                <w:sz w:val="20"/>
                <w:szCs w:val="20"/>
              </w:rPr>
              <w:t xml:space="preserve"> Der p </w:t>
            </w:r>
            <w:r>
              <w:rPr>
                <w:sz w:val="20"/>
                <w:szCs w:val="20"/>
              </w:rPr>
              <w:t>6, Der f 6</w:t>
            </w:r>
            <w:r w:rsidRPr="008936A7">
              <w:rPr>
                <w:sz w:val="20"/>
                <w:szCs w:val="20"/>
              </w:rPr>
              <w:t>)</w:t>
            </w:r>
          </w:p>
        </w:tc>
        <w:tc>
          <w:tcPr>
            <w:tcW w:w="1730" w:type="dxa"/>
          </w:tcPr>
          <w:p w14:paraId="5C564D03" w14:textId="35E8151E" w:rsidR="009C4CCD" w:rsidRPr="008936A7" w:rsidRDefault="009C4CCD" w:rsidP="00B4662B">
            <w:pPr>
              <w:rPr>
                <w:sz w:val="20"/>
                <w:szCs w:val="20"/>
              </w:rPr>
            </w:pPr>
            <w:r>
              <w:rPr>
                <w:sz w:val="20"/>
                <w:szCs w:val="20"/>
              </w:rPr>
              <w:t>Chymot</w:t>
            </w:r>
            <w:r w:rsidRPr="008936A7">
              <w:rPr>
                <w:sz w:val="20"/>
                <w:szCs w:val="20"/>
              </w:rPr>
              <w:t>rypsin-like serine protease</w:t>
            </w:r>
            <w:r>
              <w:rPr>
                <w:sz w:val="20"/>
                <w:szCs w:val="20"/>
              </w:rPr>
              <w:t>s</w:t>
            </w:r>
          </w:p>
        </w:tc>
        <w:tc>
          <w:tcPr>
            <w:tcW w:w="1889" w:type="dxa"/>
          </w:tcPr>
          <w:p w14:paraId="785155A5" w14:textId="10D1FAD6" w:rsidR="009C4CCD" w:rsidRDefault="009C4CCD" w:rsidP="00FE4908">
            <w:pPr>
              <w:rPr>
                <w:sz w:val="20"/>
                <w:szCs w:val="20"/>
              </w:rPr>
            </w:pPr>
            <w:r>
              <w:rPr>
                <w:sz w:val="20"/>
                <w:szCs w:val="20"/>
              </w:rPr>
              <w:t xml:space="preserve">Cleaves epithelial TJs to facilitate contact with DCs and PRRs </w:t>
            </w:r>
            <w:r w:rsidR="0059538B">
              <w:rPr>
                <w:sz w:val="20"/>
                <w:szCs w:val="20"/>
              </w:rPr>
              <w:fldChar w:fldCharType="begin"/>
            </w:r>
            <w:r w:rsidR="0059538B">
              <w:rPr>
                <w:sz w:val="20"/>
                <w:szCs w:val="20"/>
              </w:rPr>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rPr>
                <w:sz w:val="20"/>
                <w:szCs w:val="20"/>
              </w:rPr>
              <w:fldChar w:fldCharType="separate"/>
            </w:r>
            <w:r w:rsidR="0059538B">
              <w:rPr>
                <w:noProof/>
                <w:sz w:val="20"/>
                <w:szCs w:val="20"/>
              </w:rPr>
              <w:t>(1)</w:t>
            </w:r>
            <w:r w:rsidR="0059538B">
              <w:rPr>
                <w:sz w:val="20"/>
                <w:szCs w:val="20"/>
              </w:rPr>
              <w:fldChar w:fldCharType="end"/>
            </w:r>
            <w:r>
              <w:rPr>
                <w:sz w:val="20"/>
                <w:szCs w:val="20"/>
              </w:rPr>
              <w:t>.</w:t>
            </w:r>
          </w:p>
          <w:p w14:paraId="634F89FC" w14:textId="77777777" w:rsidR="009C4CCD" w:rsidRDefault="009C4CCD" w:rsidP="00FE4908">
            <w:pPr>
              <w:rPr>
                <w:sz w:val="20"/>
                <w:szCs w:val="20"/>
              </w:rPr>
            </w:pPr>
          </w:p>
          <w:p w14:paraId="7D6D69E0" w14:textId="4DC5D502" w:rsidR="009C4CCD" w:rsidRDefault="009C4CCD" w:rsidP="00FE4908">
            <w:pPr>
              <w:rPr>
                <w:sz w:val="20"/>
                <w:szCs w:val="20"/>
              </w:rPr>
            </w:pPr>
            <w:r>
              <w:rPr>
                <w:sz w:val="20"/>
                <w:szCs w:val="20"/>
              </w:rPr>
              <w:t xml:space="preserve">Evokes cytokine release </w:t>
            </w:r>
            <w:r w:rsidR="0059538B">
              <w:rPr>
                <w:sz w:val="20"/>
                <w:szCs w:val="20"/>
              </w:rPr>
              <w:fldChar w:fldCharType="begin"/>
            </w:r>
            <w:r w:rsidR="0059538B">
              <w:rPr>
                <w:sz w:val="20"/>
                <w:szCs w:val="20"/>
              </w:rPr>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rPr>
                <w:sz w:val="20"/>
                <w:szCs w:val="20"/>
              </w:rPr>
              <w:fldChar w:fldCharType="separate"/>
            </w:r>
            <w:r w:rsidR="0059538B">
              <w:rPr>
                <w:noProof/>
                <w:sz w:val="20"/>
                <w:szCs w:val="20"/>
              </w:rPr>
              <w:t>(1)</w:t>
            </w:r>
            <w:r w:rsidR="0059538B">
              <w:rPr>
                <w:sz w:val="20"/>
                <w:szCs w:val="20"/>
              </w:rPr>
              <w:fldChar w:fldCharType="end"/>
            </w:r>
            <w:r>
              <w:rPr>
                <w:sz w:val="20"/>
                <w:szCs w:val="20"/>
              </w:rPr>
              <w:t xml:space="preserve">.  </w:t>
            </w:r>
          </w:p>
          <w:p w14:paraId="6983B4B4" w14:textId="77777777" w:rsidR="009C4CCD" w:rsidRDefault="009C4CCD" w:rsidP="00FE4908">
            <w:pPr>
              <w:rPr>
                <w:sz w:val="20"/>
                <w:szCs w:val="20"/>
              </w:rPr>
            </w:pPr>
          </w:p>
          <w:p w14:paraId="75D564DF" w14:textId="41366289" w:rsidR="009C4CCD" w:rsidRPr="008936A7" w:rsidRDefault="009C4CCD" w:rsidP="0059538B">
            <w:pPr>
              <w:rPr>
                <w:sz w:val="20"/>
                <w:szCs w:val="20"/>
              </w:rPr>
            </w:pPr>
            <w:r>
              <w:rPr>
                <w:sz w:val="20"/>
                <w:szCs w:val="20"/>
              </w:rPr>
              <w:t xml:space="preserve">Subsidiary to group 1 effects </w:t>
            </w:r>
            <w:r w:rsidR="0059538B">
              <w:rPr>
                <w:sz w:val="20"/>
                <w:szCs w:val="20"/>
              </w:rPr>
              <w:fldChar w:fldCharType="begin"/>
            </w:r>
            <w:r w:rsidR="0059538B">
              <w:rPr>
                <w:sz w:val="20"/>
                <w:szCs w:val="20"/>
              </w:rPr>
              <w:instrText xml:space="preserve"> ADDIN EN.CITE &lt;EndNote&gt;&lt;Cite&gt;&lt;Author&gt;Zhang&lt;/Author&gt;&lt;Year&gt;2018&lt;/Year&gt;&lt;RecNum&gt;35&lt;/RecNum&gt;&lt;DisplayText&gt;(1)&lt;/DisplayText&gt;&lt;record&gt;&lt;rec-number&gt;35&lt;/rec-number&gt;&lt;foreign-keys&gt;&lt;key app="EN" db-id="05299pfscx2ztxe5vr8vez929epvvdsdffea" timestamp="1528120635"&gt;35&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9538B">
              <w:rPr>
                <w:sz w:val="20"/>
                <w:szCs w:val="20"/>
              </w:rPr>
              <w:fldChar w:fldCharType="separate"/>
            </w:r>
            <w:r w:rsidR="0059538B">
              <w:rPr>
                <w:noProof/>
                <w:sz w:val="20"/>
                <w:szCs w:val="20"/>
              </w:rPr>
              <w:t>(1)</w:t>
            </w:r>
            <w:r w:rsidR="0059538B">
              <w:rPr>
                <w:sz w:val="20"/>
                <w:szCs w:val="20"/>
              </w:rPr>
              <w:fldChar w:fldCharType="end"/>
            </w:r>
            <w:r>
              <w:rPr>
                <w:sz w:val="20"/>
                <w:szCs w:val="20"/>
              </w:rPr>
              <w:t>.</w:t>
            </w:r>
          </w:p>
        </w:tc>
        <w:tc>
          <w:tcPr>
            <w:tcW w:w="1207" w:type="dxa"/>
          </w:tcPr>
          <w:p w14:paraId="168BB7B9" w14:textId="20FEF30D" w:rsidR="009C4CCD" w:rsidRPr="008936A7" w:rsidRDefault="009C4CCD" w:rsidP="0059538B">
            <w:pPr>
              <w:rPr>
                <w:sz w:val="20"/>
                <w:szCs w:val="20"/>
              </w:rPr>
            </w:pPr>
            <w:r>
              <w:rPr>
                <w:sz w:val="20"/>
                <w:szCs w:val="20"/>
              </w:rPr>
              <w:t xml:space="preserve">PAR-2; Some connectivity to TLR4 and ROS generation? </w: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aaGFuZzwvQXV0aG9yPjxZZWFyPjIwMTY8L1llYXI+PFJl
Y051bT4zMzwvUmVjTnVtPjxEaXNwbGF5VGV4dD4oNDIsIDUyKTwvRGlzcGxheVRleHQ+PHJlY29y
ZD48cmVjLW51bWJlcj4zMzwvcmVjLW51bWJlcj48Zm9yZWlnbi1rZXlzPjxrZXkgYXBwPSJFTiIg
ZGItaWQ9IjA1Mjk5cGZzY3gyenR4ZTV2cjh2ZXo5MjllcHZ2ZHNkZmZlYSIgdGltZXN0YW1wPSIx
NTI4MTIwNjM1Ij4zMz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MzQ8L1JlY051bT48cmVjb3JkPjxyZWMtbnVtYmVyPjM0PC9yZWMt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42, 52)</w:t>
            </w:r>
            <w:r w:rsidR="0059538B">
              <w:rPr>
                <w:sz w:val="20"/>
                <w:szCs w:val="20"/>
              </w:rPr>
              <w:fldChar w:fldCharType="end"/>
            </w:r>
          </w:p>
        </w:tc>
        <w:tc>
          <w:tcPr>
            <w:tcW w:w="3083" w:type="dxa"/>
          </w:tcPr>
          <w:p w14:paraId="0913FFAA" w14:textId="7C735F42" w:rsidR="009C4CCD" w:rsidRPr="008936A7" w:rsidRDefault="009C4CCD" w:rsidP="0059538B">
            <w:pPr>
              <w:rPr>
                <w:sz w:val="20"/>
                <w:szCs w:val="20"/>
              </w:rPr>
            </w:pPr>
            <w:r>
              <w:rPr>
                <w:sz w:val="20"/>
                <w:szCs w:val="20"/>
              </w:rPr>
              <w:t xml:space="preserve">PAR-2 upregulated in asthmatic airways </w:t>
            </w:r>
            <w:r w:rsidR="0059538B">
              <w:rPr>
                <w:sz w:val="20"/>
                <w:szCs w:val="20"/>
              </w:rPr>
              <w:fldChar w:fldCharType="begin">
                <w:fldData xml:space="preserve">PEVuZE5vdGU+PENpdGU+PEF1dGhvcj5BbGxhcmQ8L0F1dGhvcj48WWVhcj4yMDE0PC9ZZWFyPjxS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k0NTwvcGFnZXM+PHZvbHVtZT45PC92b2x1bWU+PG51bWJl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</w:fldData>
              </w:fldChar>
            </w:r>
            <w:r w:rsidR="0059538B">
              <w:rPr>
                <w:sz w:val="20"/>
                <w:szCs w:val="20"/>
              </w:rPr>
              <w:instrText xml:space="preserve"> ADDIN EN.CITE </w:instrText>
            </w:r>
            <w:r w:rsidR="0059538B">
              <w:rPr>
                <w:sz w:val="20"/>
                <w:szCs w:val="20"/>
              </w:rPr>
              <w:fldChar w:fldCharType="begin">
                <w:fldData xml:space="preserve">PEVuZE5vdGU+PENpdGU+PEF1dGhvcj5BbGxhcmQ8L0F1dGhvcj48WWVhcj4yMDE0PC9ZZWFyPjxS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4Njk0NTwvcGFnZXM+PHZvbHVtZT45PC92b2x1bWU+PG51bWJl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56)</w:t>
            </w:r>
            <w:r w:rsidR="0059538B">
              <w:rPr>
                <w:sz w:val="20"/>
                <w:szCs w:val="20"/>
              </w:rPr>
              <w:fldChar w:fldCharType="end"/>
            </w:r>
          </w:p>
        </w:tc>
      </w:tr>
      <w:tr w:rsidR="009C4CCD" w14:paraId="21D7BE79" w14:textId="77777777" w:rsidTr="00302CD7">
        <w:tc>
          <w:tcPr>
            <w:tcW w:w="1017" w:type="dxa"/>
          </w:tcPr>
          <w:p w14:paraId="1CA2AC52" w14:textId="3D98E5BF" w:rsidR="009C4CCD" w:rsidRPr="008936A7" w:rsidRDefault="009C4CCD" w:rsidP="00B4662B">
            <w:pPr>
              <w:rPr>
                <w:sz w:val="20"/>
                <w:szCs w:val="20"/>
              </w:rPr>
            </w:pPr>
            <w:r w:rsidRPr="007346CB">
              <w:rPr>
                <w:b/>
                <w:sz w:val="20"/>
                <w:szCs w:val="20"/>
              </w:rPr>
              <w:t>Group 7</w:t>
            </w:r>
            <w:r>
              <w:rPr>
                <w:sz w:val="20"/>
                <w:szCs w:val="20"/>
              </w:rPr>
              <w:t xml:space="preserve"> (</w:t>
            </w:r>
            <w:proofErr w:type="spellStart"/>
            <w:r>
              <w:rPr>
                <w:sz w:val="20"/>
                <w:szCs w:val="20"/>
              </w:rPr>
              <w:t>eg</w:t>
            </w:r>
            <w:proofErr w:type="spellEnd"/>
            <w:r>
              <w:rPr>
                <w:sz w:val="20"/>
                <w:szCs w:val="20"/>
              </w:rPr>
              <w:t xml:space="preserve"> Der p 7, Der f 7, </w:t>
            </w:r>
            <w:proofErr w:type="spellStart"/>
            <w:r>
              <w:rPr>
                <w:sz w:val="20"/>
                <w:szCs w:val="20"/>
              </w:rPr>
              <w:t>Blo</w:t>
            </w:r>
            <w:proofErr w:type="spellEnd"/>
            <w:r>
              <w:rPr>
                <w:sz w:val="20"/>
                <w:szCs w:val="20"/>
              </w:rPr>
              <w:t xml:space="preserve"> t 7)</w:t>
            </w:r>
          </w:p>
        </w:tc>
        <w:tc>
          <w:tcPr>
            <w:tcW w:w="1730" w:type="dxa"/>
          </w:tcPr>
          <w:p w14:paraId="0D2DDD9F" w14:textId="108F7900" w:rsidR="009C4CCD" w:rsidRPr="008936A7" w:rsidRDefault="009C4CCD" w:rsidP="00B4662B">
            <w:pPr>
              <w:rPr>
                <w:sz w:val="20"/>
                <w:szCs w:val="20"/>
              </w:rPr>
            </w:pPr>
            <w:r>
              <w:rPr>
                <w:sz w:val="20"/>
                <w:szCs w:val="20"/>
              </w:rPr>
              <w:t xml:space="preserve">Putative lipid binding protein; binds </w:t>
            </w:r>
            <w:proofErr w:type="spellStart"/>
            <w:r>
              <w:rPr>
                <w:sz w:val="20"/>
                <w:szCs w:val="20"/>
              </w:rPr>
              <w:t>polymyxin</w:t>
            </w:r>
            <w:proofErr w:type="spellEnd"/>
            <w:r>
              <w:rPr>
                <w:sz w:val="20"/>
                <w:szCs w:val="20"/>
              </w:rPr>
              <w:t xml:space="preserve"> B</w:t>
            </w:r>
          </w:p>
        </w:tc>
        <w:tc>
          <w:tcPr>
            <w:tcW w:w="1889" w:type="dxa"/>
          </w:tcPr>
          <w:p w14:paraId="339BC214" w14:textId="55B15E82" w:rsidR="009C4CCD" w:rsidRPr="008936A7" w:rsidRDefault="009C4CCD" w:rsidP="0059538B">
            <w:pPr>
              <w:rPr>
                <w:sz w:val="20"/>
                <w:szCs w:val="20"/>
              </w:rPr>
            </w:pPr>
            <w:r>
              <w:rPr>
                <w:sz w:val="20"/>
                <w:szCs w:val="20"/>
              </w:rPr>
              <w:t xml:space="preserve">Bactericidal permeability-increasing-like protein </w:t>
            </w:r>
            <w:r w:rsidR="0059538B">
              <w:rPr>
                <w:sz w:val="20"/>
                <w:szCs w:val="20"/>
              </w:rPr>
              <w:fldChar w:fldCharType="begin">
                <w:fldData xml:space="preserve">PEVuZE5vdGU+PENpdGU+PEF1dGhvcj5NdWVsbGVyPC9BdXRob3I+PFllYXI+MjAxMDwvWWVhcj48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A5LTkxNyBlNDwvcGFnZXM+PHZvbHVtZT4xMjU8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DQ4NTA8L3BhZ2VzPjx2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==
</w:fldData>
              </w:fldChar>
            </w:r>
            <w:r w:rsidR="0059538B">
              <w:rPr>
                <w:sz w:val="20"/>
                <w:szCs w:val="20"/>
              </w:rPr>
              <w:instrText xml:space="preserve"> ADDIN EN.CITE </w:instrText>
            </w:r>
            <w:r w:rsidR="0059538B">
              <w:rPr>
                <w:sz w:val="20"/>
                <w:szCs w:val="20"/>
              </w:rPr>
              <w:fldChar w:fldCharType="begin">
                <w:fldData xml:space="preserve">PEVuZE5vdGU+PENpdGU+PEF1dGhvcj5NdWVsbGVyPC9BdXRob3I+PFllYXI+MjAxMDwvWWVhcj48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A5LTkxNyBlNDwvcGFnZXM+PHZvbHVtZT4xMjU8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DQ4NTA8L3BhZ2VzPjx2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78, 79)</w:t>
            </w:r>
            <w:r w:rsidR="0059538B">
              <w:rPr>
                <w:sz w:val="20"/>
                <w:szCs w:val="20"/>
              </w:rPr>
              <w:fldChar w:fldCharType="end"/>
            </w:r>
          </w:p>
        </w:tc>
        <w:tc>
          <w:tcPr>
            <w:tcW w:w="1207" w:type="dxa"/>
          </w:tcPr>
          <w:p w14:paraId="047DEFAE" w14:textId="77777777" w:rsidR="009C4CCD" w:rsidRDefault="009C4CCD" w:rsidP="00B4662B">
            <w:pPr>
              <w:rPr>
                <w:sz w:val="20"/>
                <w:szCs w:val="20"/>
              </w:rPr>
            </w:pPr>
            <w:r>
              <w:rPr>
                <w:sz w:val="20"/>
                <w:szCs w:val="20"/>
              </w:rPr>
              <w:t>TLR2 &gt; TLR4</w:t>
            </w:r>
          </w:p>
          <w:p w14:paraId="79713E45" w14:textId="33F5D06D" w:rsidR="009C4CCD" w:rsidRPr="008936A7" w:rsidRDefault="0059538B" w:rsidP="0059538B">
            <w:pPr>
              <w:rPr>
                <w:sz w:val="20"/>
                <w:szCs w:val="20"/>
              </w:rPr>
            </w:pPr>
            <w:r>
              <w:rPr>
                <w:sz w:val="20"/>
                <w:szCs w:val="20"/>
              </w:rPr>
              <w:fldChar w:fldCharType="begin">
                <w:fldData xml:space="preserve">PEVuZE5vdGU+PENpdGU+PEF1dGhvcj5Tb29uZ3J1bmc8L0F1dGhvcj48WWVhcj4yMDE4PC9ZZWFy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</w:fldData>
              </w:fldChar>
            </w:r>
            <w:r>
              <w:rPr>
                <w:sz w:val="20"/>
                <w:szCs w:val="20"/>
              </w:rPr>
              <w:instrText xml:space="preserve"> ADDIN EN.CITE </w:instrText>
            </w:r>
            <w:r>
              <w:rPr>
                <w:sz w:val="20"/>
                <w:szCs w:val="20"/>
              </w:rPr>
              <w:fldChar w:fldCharType="begin">
                <w:fldData xml:space="preserve">PEVuZE5vdGU+PENpdGU+PEF1dGhvcj5Tb29uZ3J1bmc8L0F1dGhvcj48WWVhcj4yMDE4PC9ZZWFy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fldChar w:fldCharType="separate"/>
            </w:r>
            <w:r>
              <w:rPr>
                <w:noProof/>
                <w:sz w:val="20"/>
                <w:szCs w:val="20"/>
              </w:rPr>
              <w:t>(80, 81)</w:t>
            </w:r>
            <w:r>
              <w:rPr>
                <w:sz w:val="20"/>
                <w:szCs w:val="20"/>
              </w:rPr>
              <w:fldChar w:fldCharType="end"/>
            </w:r>
          </w:p>
        </w:tc>
        <w:tc>
          <w:tcPr>
            <w:tcW w:w="3083" w:type="dxa"/>
          </w:tcPr>
          <w:p w14:paraId="1D54D82E" w14:textId="14AFE148" w:rsidR="00A02E15" w:rsidRDefault="00A02E15" w:rsidP="00A02E15">
            <w:pPr>
              <w:rPr>
                <w:sz w:val="20"/>
                <w:szCs w:val="20"/>
              </w:rPr>
            </w:pPr>
            <w:r>
              <w:rPr>
                <w:sz w:val="20"/>
                <w:szCs w:val="20"/>
              </w:rPr>
              <w:t xml:space="preserve">In rodent models, </w:t>
            </w:r>
            <w:r w:rsidRPr="008936A7">
              <w:rPr>
                <w:sz w:val="20"/>
                <w:szCs w:val="20"/>
              </w:rPr>
              <w:t>TLR2 redundant</w:t>
            </w:r>
            <w:r>
              <w:rPr>
                <w:sz w:val="20"/>
                <w:szCs w:val="20"/>
              </w:rPr>
              <w:t xml:space="preserve"> for allergy</w:t>
            </w:r>
            <w:r w:rsidRPr="008936A7">
              <w:rPr>
                <w:sz w:val="20"/>
                <w:szCs w:val="20"/>
              </w:rPr>
              <w:t>?</w:t>
            </w:r>
            <w:r>
              <w:rPr>
                <w:sz w:val="20"/>
                <w:szCs w:val="20"/>
              </w:rPr>
              <w:t xml:space="preserve"> </w: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2)</w:t>
            </w:r>
            <w:r w:rsidR="0059538B">
              <w:rPr>
                <w:sz w:val="20"/>
                <w:szCs w:val="20"/>
              </w:rPr>
              <w:fldChar w:fldCharType="end"/>
            </w:r>
            <w:r>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5AF629A9" w14:textId="77777777" w:rsidR="00A02E15" w:rsidRDefault="00A02E15" w:rsidP="00A02E15">
            <w:pPr>
              <w:rPr>
                <w:sz w:val="20"/>
                <w:szCs w:val="20"/>
              </w:rPr>
            </w:pPr>
          </w:p>
          <w:p w14:paraId="086EE870" w14:textId="7B391E9C" w:rsidR="009C4CCD" w:rsidRPr="008936A7" w:rsidRDefault="00A02E15" w:rsidP="0059538B">
            <w:pPr>
              <w:rPr>
                <w:sz w:val="20"/>
                <w:szCs w:val="20"/>
              </w:rPr>
            </w:pPr>
            <w:r>
              <w:rPr>
                <w:sz w:val="20"/>
                <w:szCs w:val="20"/>
              </w:rPr>
              <w:t xml:space="preserve">TLR2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17AB66B4" w14:textId="77777777" w:rsidTr="00302CD7">
        <w:tc>
          <w:tcPr>
            <w:tcW w:w="1017" w:type="dxa"/>
          </w:tcPr>
          <w:p w14:paraId="3DE87C17" w14:textId="5A3A0087" w:rsidR="009C4CCD" w:rsidRDefault="009C4CCD" w:rsidP="00D343C9">
            <w:pPr>
              <w:rPr>
                <w:b/>
                <w:sz w:val="20"/>
                <w:szCs w:val="20"/>
              </w:rPr>
            </w:pPr>
            <w:r w:rsidRPr="007346CB">
              <w:rPr>
                <w:b/>
                <w:sz w:val="20"/>
                <w:szCs w:val="20"/>
              </w:rPr>
              <w:t xml:space="preserve">Group </w:t>
            </w:r>
            <w:r>
              <w:rPr>
                <w:b/>
                <w:sz w:val="20"/>
                <w:szCs w:val="20"/>
              </w:rPr>
              <w:t>10</w:t>
            </w:r>
            <w:r>
              <w:rPr>
                <w:sz w:val="20"/>
                <w:szCs w:val="20"/>
              </w:rPr>
              <w:t xml:space="preserve"> (</w:t>
            </w:r>
            <w:proofErr w:type="spellStart"/>
            <w:r>
              <w:rPr>
                <w:sz w:val="20"/>
                <w:szCs w:val="20"/>
              </w:rPr>
              <w:t>eg</w:t>
            </w:r>
            <w:proofErr w:type="spellEnd"/>
            <w:r>
              <w:rPr>
                <w:sz w:val="20"/>
                <w:szCs w:val="20"/>
              </w:rPr>
              <w:t xml:space="preserve"> Der p 10, Der f 10, </w:t>
            </w:r>
            <w:proofErr w:type="spellStart"/>
            <w:r>
              <w:rPr>
                <w:sz w:val="20"/>
                <w:szCs w:val="20"/>
              </w:rPr>
              <w:t>Blo</w:t>
            </w:r>
            <w:proofErr w:type="spellEnd"/>
            <w:r>
              <w:rPr>
                <w:sz w:val="20"/>
                <w:szCs w:val="20"/>
              </w:rPr>
              <w:t xml:space="preserve"> t 10)</w:t>
            </w:r>
          </w:p>
        </w:tc>
        <w:tc>
          <w:tcPr>
            <w:tcW w:w="1730" w:type="dxa"/>
          </w:tcPr>
          <w:p w14:paraId="1F6A39AC" w14:textId="4D2EC0D9" w:rsidR="009C4CCD" w:rsidRDefault="009C4CCD" w:rsidP="00D343C9">
            <w:pPr>
              <w:rPr>
                <w:sz w:val="20"/>
                <w:szCs w:val="20"/>
              </w:rPr>
            </w:pPr>
            <w:r>
              <w:rPr>
                <w:sz w:val="20"/>
                <w:szCs w:val="20"/>
              </w:rPr>
              <w:t>Tropomyosin</w:t>
            </w:r>
          </w:p>
        </w:tc>
        <w:tc>
          <w:tcPr>
            <w:tcW w:w="1889" w:type="dxa"/>
          </w:tcPr>
          <w:p w14:paraId="49334CA2" w14:textId="77777777" w:rsidR="009C4CCD" w:rsidRDefault="009C4CCD" w:rsidP="00B4662B">
            <w:pPr>
              <w:rPr>
                <w:sz w:val="20"/>
                <w:szCs w:val="20"/>
              </w:rPr>
            </w:pPr>
          </w:p>
        </w:tc>
        <w:tc>
          <w:tcPr>
            <w:tcW w:w="1207" w:type="dxa"/>
          </w:tcPr>
          <w:p w14:paraId="500FB1D3" w14:textId="5240EC35" w:rsidR="009C4CCD" w:rsidRDefault="009C4CCD" w:rsidP="0059538B">
            <w:pPr>
              <w:rPr>
                <w:sz w:val="20"/>
                <w:szCs w:val="20"/>
              </w:rPr>
            </w:pPr>
            <w:r>
              <w:rPr>
                <w:sz w:val="20"/>
                <w:szCs w:val="20"/>
              </w:rPr>
              <w:t xml:space="preserve">Dectin-1 </w:t>
            </w:r>
            <w:r w:rsidR="0059538B">
              <w:rPr>
                <w:sz w:val="20"/>
                <w:szCs w:val="20"/>
              </w:rPr>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08)</w:t>
            </w:r>
            <w:r w:rsidR="0059538B">
              <w:rPr>
                <w:sz w:val="20"/>
                <w:szCs w:val="20"/>
              </w:rPr>
              <w:fldChar w:fldCharType="end"/>
            </w:r>
          </w:p>
        </w:tc>
        <w:tc>
          <w:tcPr>
            <w:tcW w:w="3083" w:type="dxa"/>
          </w:tcPr>
          <w:p w14:paraId="436D64C7" w14:textId="77777777" w:rsidR="009C4CCD" w:rsidRDefault="009C4CCD" w:rsidP="00331E19">
            <w:pPr>
              <w:rPr>
                <w:sz w:val="20"/>
                <w:szCs w:val="20"/>
              </w:rPr>
            </w:pPr>
            <w:r>
              <w:rPr>
                <w:sz w:val="20"/>
                <w:szCs w:val="20"/>
              </w:rPr>
              <w:t>Ligation inhibits IL-33 release and suppresses IL-13</w:t>
            </w:r>
            <w:r w:rsidRPr="00331E19">
              <w:rPr>
                <w:sz w:val="20"/>
                <w:szCs w:val="20"/>
                <w:vertAlign w:val="superscript"/>
              </w:rPr>
              <w:t>+</w:t>
            </w:r>
            <w:r>
              <w:rPr>
                <w:sz w:val="20"/>
                <w:szCs w:val="20"/>
              </w:rPr>
              <w:t xml:space="preserve"> ILC2 cells.  </w:t>
            </w:r>
          </w:p>
          <w:p w14:paraId="571085CB" w14:textId="77777777" w:rsidR="009C4CCD" w:rsidRDefault="009C4CCD" w:rsidP="00331E19">
            <w:pPr>
              <w:rPr>
                <w:sz w:val="20"/>
                <w:szCs w:val="20"/>
              </w:rPr>
            </w:pPr>
          </w:p>
          <w:p w14:paraId="0525D6BB" w14:textId="1E073D5E" w:rsidR="009C4CCD" w:rsidRDefault="009C4CCD" w:rsidP="0059538B">
            <w:pPr>
              <w:rPr>
                <w:sz w:val="20"/>
                <w:szCs w:val="20"/>
              </w:rPr>
            </w:pPr>
            <w:proofErr w:type="spellStart"/>
            <w:r>
              <w:rPr>
                <w:sz w:val="20"/>
                <w:szCs w:val="20"/>
              </w:rPr>
              <w:t>Intronic</w:t>
            </w:r>
            <w:proofErr w:type="spellEnd"/>
            <w:r>
              <w:rPr>
                <w:sz w:val="20"/>
                <w:szCs w:val="20"/>
              </w:rPr>
              <w:t xml:space="preserve"> dectin-1 poly-morphism associated with decreased lung function </w:t>
            </w:r>
            <w:r w:rsidR="0059538B">
              <w:rPr>
                <w:sz w:val="20"/>
                <w:szCs w:val="20"/>
              </w:rPr>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Hb3VyPC9BdXRob3I+PFllYXI+MjAxODwvWWVhcj48UmVj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08)</w:t>
            </w:r>
            <w:r w:rsidR="0059538B">
              <w:rPr>
                <w:sz w:val="20"/>
                <w:szCs w:val="20"/>
              </w:rPr>
              <w:fldChar w:fldCharType="end"/>
            </w:r>
          </w:p>
        </w:tc>
      </w:tr>
      <w:tr w:rsidR="009C4CCD" w14:paraId="663CCB22" w14:textId="77777777" w:rsidTr="00302CD7">
        <w:tc>
          <w:tcPr>
            <w:tcW w:w="1017" w:type="dxa"/>
          </w:tcPr>
          <w:p w14:paraId="30052FE5" w14:textId="716F8EA4" w:rsidR="009C4CCD" w:rsidRDefault="009C4CCD" w:rsidP="00B4662B">
            <w:pPr>
              <w:rPr>
                <w:sz w:val="20"/>
                <w:szCs w:val="20"/>
              </w:rPr>
            </w:pPr>
            <w:r w:rsidRPr="007346CB">
              <w:rPr>
                <w:b/>
                <w:sz w:val="20"/>
                <w:szCs w:val="20"/>
              </w:rPr>
              <w:t>Group 12</w:t>
            </w:r>
            <w:r>
              <w:rPr>
                <w:sz w:val="20"/>
                <w:szCs w:val="20"/>
              </w:rPr>
              <w:t xml:space="preserve"> (</w:t>
            </w:r>
            <w:proofErr w:type="spellStart"/>
            <w:r>
              <w:rPr>
                <w:sz w:val="20"/>
                <w:szCs w:val="20"/>
              </w:rPr>
              <w:t>eg</w:t>
            </w:r>
            <w:proofErr w:type="spellEnd"/>
            <w:r>
              <w:rPr>
                <w:sz w:val="20"/>
                <w:szCs w:val="20"/>
              </w:rPr>
              <w:t xml:space="preserve"> </w:t>
            </w:r>
            <w:proofErr w:type="spellStart"/>
            <w:r>
              <w:rPr>
                <w:sz w:val="20"/>
                <w:szCs w:val="20"/>
              </w:rPr>
              <w:t>Blo</w:t>
            </w:r>
            <w:proofErr w:type="spellEnd"/>
            <w:r>
              <w:rPr>
                <w:sz w:val="20"/>
                <w:szCs w:val="20"/>
              </w:rPr>
              <w:t xml:space="preserve"> t 12)</w:t>
            </w:r>
          </w:p>
        </w:tc>
        <w:tc>
          <w:tcPr>
            <w:tcW w:w="1730" w:type="dxa"/>
          </w:tcPr>
          <w:p w14:paraId="523E4F93" w14:textId="20F7377F" w:rsidR="009C4CCD" w:rsidRDefault="009C4CCD" w:rsidP="00B4662B">
            <w:pPr>
              <w:rPr>
                <w:sz w:val="20"/>
                <w:szCs w:val="20"/>
              </w:rPr>
            </w:pPr>
            <w:r>
              <w:rPr>
                <w:sz w:val="20"/>
                <w:szCs w:val="20"/>
              </w:rPr>
              <w:t>Homology with group 15 due to chitin-binding domain</w:t>
            </w:r>
          </w:p>
        </w:tc>
        <w:tc>
          <w:tcPr>
            <w:tcW w:w="1889" w:type="dxa"/>
          </w:tcPr>
          <w:p w14:paraId="3B7F9225" w14:textId="17CA5FFA" w:rsidR="009C4CCD" w:rsidRPr="008936A7" w:rsidRDefault="009C4CCD" w:rsidP="0059538B">
            <w:pPr>
              <w:rPr>
                <w:sz w:val="20"/>
                <w:szCs w:val="20"/>
              </w:rPr>
            </w:pPr>
            <w:proofErr w:type="spellStart"/>
            <w:r>
              <w:rPr>
                <w:sz w:val="20"/>
                <w:szCs w:val="20"/>
              </w:rPr>
              <w:t>Blo</w:t>
            </w:r>
            <w:proofErr w:type="spellEnd"/>
            <w:r>
              <w:rPr>
                <w:sz w:val="20"/>
                <w:szCs w:val="20"/>
              </w:rPr>
              <w:t xml:space="preserve"> t 12-bound chitin augments allergic reactions </w:t>
            </w:r>
            <w:r w:rsidR="0059538B">
              <w:rPr>
                <w:sz w:val="20"/>
                <w:szCs w:val="20"/>
              </w:rPr>
              <w:fldChar w:fldCharType="begin">
                <w:fldData xml:space="preserve">PEVuZE5vdGU+PENpdGU+PEF1dGhvcj5aYWt6dWs8L0F1dGhvcj48WWVhcj4yMDE0PC9ZZWFyPjxS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aYWt6dWs8L0F1dGhvcj48WWVhcj4yMDE0PC9ZZWFyPjxS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03)</w:t>
            </w:r>
            <w:r w:rsidR="0059538B">
              <w:rPr>
                <w:sz w:val="20"/>
                <w:szCs w:val="20"/>
              </w:rPr>
              <w:fldChar w:fldCharType="end"/>
            </w:r>
          </w:p>
        </w:tc>
        <w:tc>
          <w:tcPr>
            <w:tcW w:w="1207" w:type="dxa"/>
          </w:tcPr>
          <w:p w14:paraId="281663D1" w14:textId="55B19FE2" w:rsidR="009C4CCD" w:rsidRDefault="009C4CCD" w:rsidP="00B4662B">
            <w:pPr>
              <w:rPr>
                <w:sz w:val="20"/>
                <w:szCs w:val="20"/>
              </w:rPr>
            </w:pPr>
            <w:r>
              <w:rPr>
                <w:sz w:val="20"/>
                <w:szCs w:val="20"/>
              </w:rPr>
              <w:t>TLR2?</w:t>
            </w:r>
          </w:p>
        </w:tc>
        <w:tc>
          <w:tcPr>
            <w:tcW w:w="3083" w:type="dxa"/>
          </w:tcPr>
          <w:p w14:paraId="1F7D0DA2" w14:textId="2C348754" w:rsidR="00A02E15" w:rsidRDefault="00A02E15" w:rsidP="00A02E15">
            <w:pPr>
              <w:rPr>
                <w:sz w:val="20"/>
                <w:szCs w:val="20"/>
              </w:rPr>
            </w:pPr>
            <w:r>
              <w:rPr>
                <w:sz w:val="20"/>
                <w:szCs w:val="20"/>
              </w:rPr>
              <w:t xml:space="preserve">In rodent models, </w:t>
            </w:r>
            <w:r w:rsidRPr="008936A7">
              <w:rPr>
                <w:sz w:val="20"/>
                <w:szCs w:val="20"/>
              </w:rPr>
              <w:t>TLR2 redundant</w:t>
            </w:r>
            <w:r>
              <w:rPr>
                <w:sz w:val="20"/>
                <w:szCs w:val="20"/>
              </w:rPr>
              <w:t xml:space="preserve"> for allergy</w:t>
            </w:r>
            <w:r w:rsidRPr="008936A7">
              <w:rPr>
                <w:sz w:val="20"/>
                <w:szCs w:val="20"/>
              </w:rPr>
              <w:t>?</w:t>
            </w:r>
            <w:r>
              <w:rPr>
                <w:sz w:val="20"/>
                <w:szCs w:val="20"/>
              </w:rPr>
              <w:t xml:space="preserve"> </w: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2)</w:t>
            </w:r>
            <w:r w:rsidR="0059538B">
              <w:rPr>
                <w:sz w:val="20"/>
                <w:szCs w:val="20"/>
              </w:rPr>
              <w:fldChar w:fldCharType="end"/>
            </w:r>
            <w:r>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1B80D173" w14:textId="77777777" w:rsidR="00A02E15" w:rsidRDefault="00A02E15" w:rsidP="00A02E15">
            <w:pPr>
              <w:rPr>
                <w:sz w:val="20"/>
                <w:szCs w:val="20"/>
              </w:rPr>
            </w:pPr>
          </w:p>
          <w:p w14:paraId="7E00229D" w14:textId="1D8EC817" w:rsidR="009C4CCD" w:rsidRDefault="00A02E15" w:rsidP="0059538B">
            <w:pPr>
              <w:rPr>
                <w:sz w:val="20"/>
                <w:szCs w:val="20"/>
              </w:rPr>
            </w:pPr>
            <w:r>
              <w:rPr>
                <w:sz w:val="20"/>
                <w:szCs w:val="20"/>
              </w:rPr>
              <w:t xml:space="preserve">TLR2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14906555" w14:textId="77777777" w:rsidTr="00302CD7">
        <w:tc>
          <w:tcPr>
            <w:tcW w:w="1017" w:type="dxa"/>
          </w:tcPr>
          <w:p w14:paraId="2AC15C49" w14:textId="412F97EC" w:rsidR="009C4CCD" w:rsidRDefault="009C4CCD" w:rsidP="00B4662B">
            <w:pPr>
              <w:rPr>
                <w:sz w:val="20"/>
                <w:szCs w:val="20"/>
              </w:rPr>
            </w:pPr>
            <w:r w:rsidRPr="00B4662B">
              <w:rPr>
                <w:b/>
                <w:sz w:val="20"/>
                <w:szCs w:val="20"/>
              </w:rPr>
              <w:t xml:space="preserve">Group 13 </w:t>
            </w:r>
            <w:r>
              <w:rPr>
                <w:sz w:val="20"/>
                <w:szCs w:val="20"/>
              </w:rPr>
              <w:t xml:space="preserve">(Der p 13, Der f 13, </w:t>
            </w:r>
            <w:proofErr w:type="spellStart"/>
            <w:r>
              <w:rPr>
                <w:sz w:val="20"/>
                <w:szCs w:val="20"/>
              </w:rPr>
              <w:t>Blo</w:t>
            </w:r>
            <w:proofErr w:type="spellEnd"/>
            <w:r>
              <w:rPr>
                <w:sz w:val="20"/>
                <w:szCs w:val="20"/>
              </w:rPr>
              <w:t xml:space="preserve"> t 13)</w:t>
            </w:r>
          </w:p>
        </w:tc>
        <w:tc>
          <w:tcPr>
            <w:tcW w:w="1730" w:type="dxa"/>
          </w:tcPr>
          <w:p w14:paraId="6977EE1E" w14:textId="2C7338D9" w:rsidR="009C4CCD" w:rsidRDefault="009C4CCD" w:rsidP="00B4662B">
            <w:pPr>
              <w:rPr>
                <w:sz w:val="20"/>
                <w:szCs w:val="20"/>
              </w:rPr>
            </w:pPr>
            <w:r>
              <w:rPr>
                <w:sz w:val="20"/>
                <w:szCs w:val="20"/>
              </w:rPr>
              <w:t>Cytosolic fatty acid binding protein</w:t>
            </w:r>
          </w:p>
        </w:tc>
        <w:tc>
          <w:tcPr>
            <w:tcW w:w="1889" w:type="dxa"/>
          </w:tcPr>
          <w:p w14:paraId="38F6E36B" w14:textId="7D5B1119" w:rsidR="009C4CCD" w:rsidRPr="008936A7" w:rsidRDefault="009C4CCD" w:rsidP="0059538B">
            <w:pPr>
              <w:rPr>
                <w:sz w:val="20"/>
                <w:szCs w:val="20"/>
              </w:rPr>
            </w:pPr>
            <w:r>
              <w:rPr>
                <w:sz w:val="20"/>
                <w:szCs w:val="20"/>
              </w:rPr>
              <w:t xml:space="preserve">Fatty acid binding </w:t>
            </w:r>
            <w:r w:rsidR="0059538B">
              <w:rPr>
                <w:sz w:val="20"/>
                <w:szCs w:val="20"/>
              </w:rPr>
              <w:fldChar w:fldCharType="begin"/>
            </w:r>
            <w:r w:rsidR="0059538B">
              <w:rPr>
                <w:sz w:val="20"/>
                <w:szCs w:val="20"/>
              </w:rPr>
              <w:instrText xml:space="preserve"> ADDIN EN.CITE &lt;EndNote&gt;&lt;Cite&gt;&lt;Author&gt;Puerta&lt;/Author&gt;&lt;Year&gt;1999&lt;/Year&gt;&lt;RecNum&gt;213&lt;/RecNum&gt;&lt;DisplayText&gt;(85)&lt;/DisplayText&gt;&lt;record&gt;&lt;rec-number&gt;213&lt;/rec-number&gt;&lt;foreign-keys&gt;&lt;key app="EN" db-id="05299pfscx2ztxe5vr8vez929epvvdsdffea" timestamp="1542880394"&gt;213&lt;/key&gt;&lt;/foreign-keys&gt;&lt;ref-type name="Journal Article"&gt;17&lt;/ref-type&gt;&lt;contributors&gt;&lt;authors&gt;&lt;author&gt;Puerta, L.&lt;/author&gt;&lt;author&gt;Kennedy, M. W.&lt;/author&gt;&lt;author&gt;Jim nez, S.&lt;/author&gt;&lt;author&gt;Caraballo, L.&lt;/author&gt;&lt;/authors&gt;&lt;/contributors&gt;&lt;auth-address&gt;Instituto de Investigaciones Immunologicas, Universidad de Cartagena, Colombia. lpuerta@cartagena.cetcolnet.co&lt;/auth-address&gt;&lt;titles&gt;&lt;title&gt;Structural and ligand binding analysis of recombinant blo t 13 allergen from Blomia tropicalis mite, a fatty acid binding protein&lt;/title&gt;&lt;secondary-title&gt;Int Arch Allergy Immunol&lt;/secondary-title&gt;&lt;alt-title&gt;International archives of allergy and immunology&lt;/alt-title&gt;&lt;/titles&gt;&lt;periodical&gt;&lt;full-title&gt;Int Arch Allergy Immunol&lt;/full-title&gt;&lt;abbr-1&gt;International archives of allergy and immunology&lt;/abbr-1&gt;&lt;/periodical&gt;&lt;alt-periodical&gt;&lt;full-title&gt;Int Arch Allergy Immunol&lt;/full-title&gt;&lt;abbr-1&gt;International archives of allergy and immunology&lt;/abbr-1&gt;&lt;/alt-periodical&gt;&lt;pages&gt;181-4&lt;/pages&gt;&lt;volume&gt;119&lt;/volume&gt;&lt;number&gt;3&lt;/number&gt;&lt;keywords&gt;&lt;keyword&gt;Allergens/*chemistry/genetics/metabolism&lt;/keyword&gt;&lt;keyword&gt;Animals&lt;/keyword&gt;&lt;keyword&gt;Antigens, Plant&lt;/keyword&gt;&lt;keyword&gt;Carrier Proteins/*chemistry/genetics/metabolism&lt;/keyword&gt;&lt;keyword&gt;Fatty Acid-Binding Proteins&lt;/keyword&gt;&lt;keyword&gt;Fatty Acids/metabolism&lt;/keyword&gt;&lt;keyword&gt;Ligands&lt;/keyword&gt;&lt;keyword&gt;*Mites&lt;/keyword&gt;&lt;keyword&gt;Protein Binding&lt;/keyword&gt;&lt;keyword&gt;Recombinant Proteins/chemistry/genetics/metabolism&lt;/keyword&gt;&lt;/keywords&gt;&lt;dates&gt;&lt;year&gt;1999&lt;/year&gt;&lt;pub-dates&gt;&lt;date&gt;Jul&lt;/date&gt;&lt;/pub-dates&gt;&lt;/dates&gt;&lt;isbn&gt;1018-2438 (Print)&amp;#xD;1018-2438 (Linking)&lt;/isbn&gt;&lt;accession-num&gt;10436389&lt;/accession-num&gt;&lt;urls&gt;&lt;related-urls&gt;&lt;url&gt;http://www.ncbi.nlm.nih.gov/pubmed/10436389&lt;/url&gt;&lt;/related-urls&gt;&lt;/urls&gt;&lt;electronic-resource-num&gt;10.1159/000024193&lt;/electronic-resource-num&gt;&lt;/record&gt;&lt;/Cite&gt;&lt;/EndNote&gt;</w:instrText>
            </w:r>
            <w:r w:rsidR="0059538B">
              <w:rPr>
                <w:sz w:val="20"/>
                <w:szCs w:val="20"/>
              </w:rPr>
              <w:fldChar w:fldCharType="separate"/>
            </w:r>
            <w:r w:rsidR="0059538B">
              <w:rPr>
                <w:noProof/>
                <w:sz w:val="20"/>
                <w:szCs w:val="20"/>
              </w:rPr>
              <w:t>(85)</w:t>
            </w:r>
            <w:r w:rsidR="0059538B">
              <w:rPr>
                <w:sz w:val="20"/>
                <w:szCs w:val="20"/>
              </w:rPr>
              <w:fldChar w:fldCharType="end"/>
            </w:r>
          </w:p>
        </w:tc>
        <w:tc>
          <w:tcPr>
            <w:tcW w:w="1207" w:type="dxa"/>
          </w:tcPr>
          <w:p w14:paraId="1AAF505F" w14:textId="3BE3C8F4" w:rsidR="009C4CCD" w:rsidRDefault="009C4CCD" w:rsidP="00B4662B">
            <w:pPr>
              <w:rPr>
                <w:sz w:val="20"/>
                <w:szCs w:val="20"/>
              </w:rPr>
            </w:pPr>
            <w:r>
              <w:rPr>
                <w:sz w:val="20"/>
                <w:szCs w:val="20"/>
              </w:rPr>
              <w:t>TLR2,</w:t>
            </w:r>
          </w:p>
          <w:p w14:paraId="727F56A3" w14:textId="6B19513C" w:rsidR="009C4CCD" w:rsidRDefault="009C4CCD" w:rsidP="00B4662B">
            <w:pPr>
              <w:rPr>
                <w:sz w:val="20"/>
                <w:szCs w:val="20"/>
              </w:rPr>
            </w:pPr>
            <w:r>
              <w:rPr>
                <w:sz w:val="20"/>
                <w:szCs w:val="20"/>
              </w:rPr>
              <w:t>?CD14, ?CD36</w:t>
            </w:r>
          </w:p>
        </w:tc>
        <w:tc>
          <w:tcPr>
            <w:tcW w:w="3083" w:type="dxa"/>
          </w:tcPr>
          <w:p w14:paraId="3EE0BA29" w14:textId="429E4174" w:rsidR="00A02E15" w:rsidRDefault="00A02E15" w:rsidP="00A02E15">
            <w:pPr>
              <w:rPr>
                <w:sz w:val="20"/>
                <w:szCs w:val="20"/>
              </w:rPr>
            </w:pPr>
            <w:r>
              <w:rPr>
                <w:sz w:val="20"/>
                <w:szCs w:val="20"/>
              </w:rPr>
              <w:t xml:space="preserve">In rodent models, </w:t>
            </w:r>
            <w:r w:rsidRPr="008936A7">
              <w:rPr>
                <w:sz w:val="20"/>
                <w:szCs w:val="20"/>
              </w:rPr>
              <w:t>TLR2 redundant</w:t>
            </w:r>
            <w:r>
              <w:rPr>
                <w:sz w:val="20"/>
                <w:szCs w:val="20"/>
              </w:rPr>
              <w:t xml:space="preserve"> for allergy</w:t>
            </w:r>
            <w:r w:rsidRPr="008936A7">
              <w:rPr>
                <w:sz w:val="20"/>
                <w:szCs w:val="20"/>
              </w:rPr>
              <w:t>?</w:t>
            </w:r>
            <w:r>
              <w:rPr>
                <w:sz w:val="20"/>
                <w:szCs w:val="20"/>
              </w:rPr>
              <w:t xml:space="preserve"> </w: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2)</w:t>
            </w:r>
            <w:r w:rsidR="0059538B">
              <w:rPr>
                <w:sz w:val="20"/>
                <w:szCs w:val="20"/>
              </w:rPr>
              <w:fldChar w:fldCharType="end"/>
            </w:r>
            <w:r>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4E52898A" w14:textId="77777777" w:rsidR="00A02E15" w:rsidRDefault="00A02E15" w:rsidP="00A02E15">
            <w:pPr>
              <w:rPr>
                <w:sz w:val="20"/>
                <w:szCs w:val="20"/>
              </w:rPr>
            </w:pPr>
          </w:p>
          <w:p w14:paraId="1A2B9218" w14:textId="22EE98D4" w:rsidR="009C4CCD" w:rsidRPr="008936A7" w:rsidRDefault="00A02E15" w:rsidP="0059538B">
            <w:pPr>
              <w:rPr>
                <w:sz w:val="20"/>
                <w:szCs w:val="20"/>
              </w:rPr>
            </w:pPr>
            <w:r>
              <w:rPr>
                <w:sz w:val="20"/>
                <w:szCs w:val="20"/>
              </w:rPr>
              <w:lastRenderedPageBreak/>
              <w:t xml:space="preserve">TLR2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19AC9D1D" w14:textId="77777777" w:rsidTr="00302CD7">
        <w:tc>
          <w:tcPr>
            <w:tcW w:w="1017" w:type="dxa"/>
          </w:tcPr>
          <w:p w14:paraId="2195A8FA" w14:textId="52AB1BC9" w:rsidR="009C4CCD" w:rsidRPr="00B4662B" w:rsidRDefault="009C4CCD" w:rsidP="00B4662B">
            <w:pPr>
              <w:rPr>
                <w:b/>
                <w:sz w:val="20"/>
                <w:szCs w:val="20"/>
              </w:rPr>
            </w:pPr>
            <w:r w:rsidRPr="00B4662B">
              <w:rPr>
                <w:b/>
                <w:sz w:val="20"/>
                <w:szCs w:val="20"/>
              </w:rPr>
              <w:lastRenderedPageBreak/>
              <w:t>Group 14</w:t>
            </w:r>
          </w:p>
          <w:p w14:paraId="6CB2DAC2" w14:textId="640760A3" w:rsidR="009C4CCD" w:rsidRPr="008936A7" w:rsidRDefault="009C4CCD" w:rsidP="00B4662B">
            <w:pPr>
              <w:rPr>
                <w:sz w:val="20"/>
                <w:szCs w:val="20"/>
              </w:rPr>
            </w:pPr>
            <w:r>
              <w:rPr>
                <w:sz w:val="20"/>
                <w:szCs w:val="20"/>
              </w:rPr>
              <w:t>(</w:t>
            </w:r>
            <w:proofErr w:type="spellStart"/>
            <w:r>
              <w:rPr>
                <w:sz w:val="20"/>
                <w:szCs w:val="20"/>
              </w:rPr>
              <w:t>eg</w:t>
            </w:r>
            <w:proofErr w:type="spellEnd"/>
            <w:r>
              <w:rPr>
                <w:sz w:val="20"/>
                <w:szCs w:val="20"/>
              </w:rPr>
              <w:t xml:space="preserve"> Der p 14, Der f 14, </w:t>
            </w:r>
            <w:proofErr w:type="spellStart"/>
            <w:r>
              <w:rPr>
                <w:sz w:val="20"/>
                <w:szCs w:val="20"/>
              </w:rPr>
              <w:t>Eur</w:t>
            </w:r>
            <w:proofErr w:type="spellEnd"/>
            <w:r>
              <w:rPr>
                <w:sz w:val="20"/>
                <w:szCs w:val="20"/>
              </w:rPr>
              <w:t xml:space="preserve"> m 14)</w:t>
            </w:r>
          </w:p>
        </w:tc>
        <w:tc>
          <w:tcPr>
            <w:tcW w:w="1730" w:type="dxa"/>
          </w:tcPr>
          <w:p w14:paraId="23EB4AD1" w14:textId="3A9F0B99" w:rsidR="009C4CCD" w:rsidRPr="008936A7" w:rsidRDefault="009C4CCD" w:rsidP="00B4662B">
            <w:pPr>
              <w:rPr>
                <w:sz w:val="20"/>
                <w:szCs w:val="20"/>
              </w:rPr>
            </w:pPr>
            <w:proofErr w:type="spellStart"/>
            <w:r>
              <w:rPr>
                <w:sz w:val="20"/>
                <w:szCs w:val="20"/>
              </w:rPr>
              <w:t>Apolipophorin</w:t>
            </w:r>
            <w:proofErr w:type="spellEnd"/>
            <w:r>
              <w:rPr>
                <w:sz w:val="20"/>
                <w:szCs w:val="20"/>
              </w:rPr>
              <w:t>-like lipid transport protein</w:t>
            </w:r>
          </w:p>
        </w:tc>
        <w:tc>
          <w:tcPr>
            <w:tcW w:w="1889" w:type="dxa"/>
          </w:tcPr>
          <w:p w14:paraId="14A1F4E4" w14:textId="5C31CA35" w:rsidR="009C4CCD" w:rsidRPr="008936A7" w:rsidRDefault="009C4CCD" w:rsidP="00F75768">
            <w:pPr>
              <w:rPr>
                <w:sz w:val="20"/>
                <w:szCs w:val="20"/>
              </w:rPr>
            </w:pPr>
            <w:r>
              <w:rPr>
                <w:sz w:val="20"/>
                <w:szCs w:val="20"/>
              </w:rPr>
              <w:t xml:space="preserve">LPS, </w:t>
            </w:r>
            <w:proofErr w:type="spellStart"/>
            <w:r>
              <w:rPr>
                <w:sz w:val="20"/>
                <w:szCs w:val="20"/>
              </w:rPr>
              <w:t>lipoteichoic</w:t>
            </w:r>
            <w:proofErr w:type="spellEnd"/>
            <w:r>
              <w:rPr>
                <w:sz w:val="20"/>
                <w:szCs w:val="20"/>
              </w:rPr>
              <w:t xml:space="preserve"> acid and β-glucans are ligands for </w:t>
            </w:r>
            <w:proofErr w:type="spellStart"/>
            <w:r>
              <w:rPr>
                <w:sz w:val="20"/>
                <w:szCs w:val="20"/>
              </w:rPr>
              <w:t>apolipophorins</w:t>
            </w:r>
            <w:proofErr w:type="spellEnd"/>
          </w:p>
        </w:tc>
        <w:tc>
          <w:tcPr>
            <w:tcW w:w="1207" w:type="dxa"/>
          </w:tcPr>
          <w:p w14:paraId="2849991D" w14:textId="77777777" w:rsidR="009C4CCD" w:rsidRDefault="009C4CCD" w:rsidP="00B4662B">
            <w:pPr>
              <w:rPr>
                <w:sz w:val="20"/>
                <w:szCs w:val="20"/>
              </w:rPr>
            </w:pPr>
            <w:r>
              <w:rPr>
                <w:sz w:val="20"/>
                <w:szCs w:val="20"/>
              </w:rPr>
              <w:t>TLR2?</w:t>
            </w:r>
          </w:p>
          <w:p w14:paraId="1AB2D480" w14:textId="01619E60" w:rsidR="009C4CCD" w:rsidRDefault="009C4CCD" w:rsidP="00B4662B">
            <w:pPr>
              <w:rPr>
                <w:sz w:val="20"/>
                <w:szCs w:val="20"/>
              </w:rPr>
            </w:pPr>
            <w:r>
              <w:rPr>
                <w:sz w:val="20"/>
                <w:szCs w:val="20"/>
              </w:rPr>
              <w:t xml:space="preserve">TLR4? </w:t>
            </w:r>
            <w:r w:rsidR="0059538B">
              <w:rPr>
                <w:sz w:val="20"/>
                <w:szCs w:val="20"/>
              </w:rPr>
              <w:fldChar w:fldCharType="begin">
                <w:fldData xml:space="preserve">PEVuZE5vdGU+PENpdGU+PEF1dGhvcj5XZW48L0F1dGhvcj48WWVhcj4yMDE2PC9ZZWFyPjxSZWNO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XZW48L0F1dGhvcj48WWVhcj4yMDE2PC9ZZWFyPjxSZWNO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57)</w:t>
            </w:r>
            <w:r w:rsidR="0059538B">
              <w:rPr>
                <w:sz w:val="20"/>
                <w:szCs w:val="20"/>
              </w:rPr>
              <w:fldChar w:fldCharType="end"/>
            </w:r>
          </w:p>
          <w:p w14:paraId="243C94D0" w14:textId="2A83BB3D" w:rsidR="009C4CCD" w:rsidRPr="008936A7" w:rsidRDefault="009C4CCD" w:rsidP="00B4662B">
            <w:pPr>
              <w:rPr>
                <w:sz w:val="20"/>
                <w:szCs w:val="20"/>
              </w:rPr>
            </w:pPr>
          </w:p>
        </w:tc>
        <w:tc>
          <w:tcPr>
            <w:tcW w:w="3083" w:type="dxa"/>
          </w:tcPr>
          <w:p w14:paraId="7784EC08" w14:textId="011F6F62" w:rsidR="00A02E15" w:rsidRDefault="00A02E15" w:rsidP="00A02E15">
            <w:pPr>
              <w:rPr>
                <w:sz w:val="20"/>
                <w:szCs w:val="20"/>
              </w:rPr>
            </w:pPr>
            <w:r>
              <w:rPr>
                <w:sz w:val="20"/>
                <w:szCs w:val="20"/>
              </w:rPr>
              <w:t xml:space="preserve">In rodent models, </w:t>
            </w:r>
            <w:r w:rsidRPr="008936A7">
              <w:rPr>
                <w:sz w:val="20"/>
                <w:szCs w:val="20"/>
              </w:rPr>
              <w:t>TLR2 redundant</w:t>
            </w:r>
            <w:r>
              <w:rPr>
                <w:sz w:val="20"/>
                <w:szCs w:val="20"/>
              </w:rPr>
              <w:t xml:space="preserve"> for allergy</w:t>
            </w:r>
            <w:r w:rsidRPr="008936A7">
              <w:rPr>
                <w:sz w:val="20"/>
                <w:szCs w:val="20"/>
              </w:rPr>
              <w:t>?</w:t>
            </w:r>
            <w:r>
              <w:rPr>
                <w:sz w:val="20"/>
                <w:szCs w:val="20"/>
              </w:rPr>
              <w:t xml:space="preserve"> </w: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2)</w:t>
            </w:r>
            <w:r w:rsidR="0059538B">
              <w:rPr>
                <w:sz w:val="20"/>
                <w:szCs w:val="20"/>
              </w:rPr>
              <w:fldChar w:fldCharType="end"/>
            </w:r>
            <w:r>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415FDBC7" w14:textId="77777777" w:rsidR="00A02E15" w:rsidRDefault="00A02E15" w:rsidP="00A02E15">
            <w:pPr>
              <w:rPr>
                <w:sz w:val="20"/>
                <w:szCs w:val="20"/>
              </w:rPr>
            </w:pPr>
          </w:p>
          <w:p w14:paraId="4325BC10" w14:textId="6EB9827D" w:rsidR="009C4CCD" w:rsidRPr="008936A7" w:rsidRDefault="00A02E15" w:rsidP="0059538B">
            <w:pPr>
              <w:rPr>
                <w:sz w:val="20"/>
                <w:szCs w:val="20"/>
              </w:rPr>
            </w:pPr>
            <w:r>
              <w:rPr>
                <w:sz w:val="20"/>
                <w:szCs w:val="20"/>
              </w:rPr>
              <w:t xml:space="preserve">TLR2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0A46113D" w14:textId="77777777" w:rsidTr="00302CD7">
        <w:tc>
          <w:tcPr>
            <w:tcW w:w="1017" w:type="dxa"/>
          </w:tcPr>
          <w:p w14:paraId="45D99DFD" w14:textId="598EF4F6" w:rsidR="009C4CCD" w:rsidRPr="00B4662B" w:rsidRDefault="009C4CCD" w:rsidP="00B4662B">
            <w:pPr>
              <w:rPr>
                <w:b/>
                <w:sz w:val="20"/>
                <w:szCs w:val="20"/>
              </w:rPr>
            </w:pPr>
            <w:r w:rsidRPr="00B4662B">
              <w:rPr>
                <w:b/>
                <w:sz w:val="20"/>
                <w:szCs w:val="20"/>
              </w:rPr>
              <w:t>Group 15</w:t>
            </w:r>
          </w:p>
          <w:p w14:paraId="0E141936" w14:textId="4D5E8CF0" w:rsidR="009C4CCD" w:rsidRPr="008936A7" w:rsidRDefault="009C4CCD" w:rsidP="00B4662B">
            <w:pPr>
              <w:rPr>
                <w:sz w:val="20"/>
                <w:szCs w:val="20"/>
              </w:rPr>
            </w:pPr>
            <w:r>
              <w:rPr>
                <w:sz w:val="20"/>
                <w:szCs w:val="20"/>
              </w:rPr>
              <w:t>(</w:t>
            </w:r>
            <w:proofErr w:type="spellStart"/>
            <w:r>
              <w:rPr>
                <w:sz w:val="20"/>
                <w:szCs w:val="20"/>
              </w:rPr>
              <w:t>eg</w:t>
            </w:r>
            <w:proofErr w:type="spellEnd"/>
            <w:r>
              <w:rPr>
                <w:sz w:val="20"/>
                <w:szCs w:val="20"/>
              </w:rPr>
              <w:t xml:space="preserve"> Der p 15, Der f 15)</w:t>
            </w:r>
          </w:p>
        </w:tc>
        <w:tc>
          <w:tcPr>
            <w:tcW w:w="1730" w:type="dxa"/>
          </w:tcPr>
          <w:p w14:paraId="7B268803" w14:textId="175F08DD" w:rsidR="009C4CCD" w:rsidRPr="008936A7" w:rsidRDefault="009C4CCD" w:rsidP="00B4662B">
            <w:pPr>
              <w:rPr>
                <w:sz w:val="20"/>
                <w:szCs w:val="20"/>
              </w:rPr>
            </w:pPr>
            <w:r>
              <w:rPr>
                <w:sz w:val="20"/>
                <w:szCs w:val="20"/>
              </w:rPr>
              <w:t xml:space="preserve">Putative </w:t>
            </w:r>
            <w:proofErr w:type="spellStart"/>
            <w:r>
              <w:rPr>
                <w:sz w:val="20"/>
                <w:szCs w:val="20"/>
              </w:rPr>
              <w:t>glycosyl</w:t>
            </w:r>
            <w:proofErr w:type="spellEnd"/>
            <w:r>
              <w:rPr>
                <w:sz w:val="20"/>
                <w:szCs w:val="20"/>
              </w:rPr>
              <w:t xml:space="preserve"> hydrolase family 18 </w:t>
            </w:r>
            <w:proofErr w:type="spellStart"/>
            <w:r>
              <w:rPr>
                <w:sz w:val="20"/>
                <w:szCs w:val="20"/>
              </w:rPr>
              <w:t>chitinase</w:t>
            </w:r>
            <w:proofErr w:type="spellEnd"/>
          </w:p>
        </w:tc>
        <w:tc>
          <w:tcPr>
            <w:tcW w:w="1889" w:type="dxa"/>
          </w:tcPr>
          <w:p w14:paraId="2FE9A2CD" w14:textId="77777777" w:rsidR="009C4CCD" w:rsidRDefault="009C4CCD" w:rsidP="00B4662B">
            <w:pPr>
              <w:rPr>
                <w:sz w:val="20"/>
                <w:szCs w:val="20"/>
              </w:rPr>
            </w:pPr>
            <w:r>
              <w:rPr>
                <w:sz w:val="20"/>
                <w:szCs w:val="20"/>
              </w:rPr>
              <w:t xml:space="preserve">Homology with HDM group 18 and cockroach group 12.  </w:t>
            </w:r>
          </w:p>
          <w:p w14:paraId="1FC7BA4F" w14:textId="77777777" w:rsidR="009C4CCD" w:rsidRDefault="009C4CCD" w:rsidP="00B4662B">
            <w:pPr>
              <w:rPr>
                <w:sz w:val="20"/>
                <w:szCs w:val="20"/>
              </w:rPr>
            </w:pPr>
          </w:p>
          <w:p w14:paraId="103CC7D0" w14:textId="31175516" w:rsidR="009C4CCD" w:rsidRPr="008936A7" w:rsidRDefault="009C4CCD" w:rsidP="00B4662B">
            <w:pPr>
              <w:rPr>
                <w:sz w:val="20"/>
                <w:szCs w:val="20"/>
              </w:rPr>
            </w:pPr>
            <w:r>
              <w:rPr>
                <w:sz w:val="20"/>
                <w:szCs w:val="20"/>
              </w:rPr>
              <w:t xml:space="preserve">Contains </w:t>
            </w:r>
            <w:proofErr w:type="spellStart"/>
            <w:r>
              <w:rPr>
                <w:sz w:val="20"/>
                <w:szCs w:val="20"/>
              </w:rPr>
              <w:t>peritrophin</w:t>
            </w:r>
            <w:proofErr w:type="spellEnd"/>
            <w:r>
              <w:rPr>
                <w:sz w:val="20"/>
                <w:szCs w:val="20"/>
              </w:rPr>
              <w:t>-A domain (CBM-14).</w:t>
            </w:r>
          </w:p>
        </w:tc>
        <w:tc>
          <w:tcPr>
            <w:tcW w:w="1207" w:type="dxa"/>
          </w:tcPr>
          <w:p w14:paraId="06CA3F9F" w14:textId="55FE278F" w:rsidR="009C4CCD" w:rsidRPr="008936A7" w:rsidRDefault="009C4CCD" w:rsidP="00AA37E7">
            <w:pPr>
              <w:jc w:val="center"/>
              <w:rPr>
                <w:sz w:val="20"/>
                <w:szCs w:val="20"/>
              </w:rPr>
            </w:pPr>
            <w:r>
              <w:rPr>
                <w:sz w:val="20"/>
                <w:szCs w:val="20"/>
              </w:rPr>
              <w:t>?</w:t>
            </w:r>
          </w:p>
        </w:tc>
        <w:tc>
          <w:tcPr>
            <w:tcW w:w="3083" w:type="dxa"/>
          </w:tcPr>
          <w:p w14:paraId="17F76E10" w14:textId="77777777" w:rsidR="009C4CCD" w:rsidRPr="008936A7" w:rsidRDefault="009C4CCD" w:rsidP="00B4662B">
            <w:pPr>
              <w:rPr>
                <w:sz w:val="20"/>
                <w:szCs w:val="20"/>
              </w:rPr>
            </w:pPr>
          </w:p>
        </w:tc>
      </w:tr>
      <w:tr w:rsidR="009C4CCD" w14:paraId="04C3E1C4" w14:textId="77777777" w:rsidTr="00302CD7">
        <w:tc>
          <w:tcPr>
            <w:tcW w:w="1017" w:type="dxa"/>
          </w:tcPr>
          <w:p w14:paraId="5C06908A" w14:textId="15142A7B" w:rsidR="009C4CCD" w:rsidRPr="00B4662B" w:rsidRDefault="009C4CCD" w:rsidP="00AA37E7">
            <w:pPr>
              <w:rPr>
                <w:b/>
                <w:sz w:val="20"/>
                <w:szCs w:val="20"/>
              </w:rPr>
            </w:pPr>
            <w:r w:rsidRPr="00B4662B">
              <w:rPr>
                <w:b/>
                <w:sz w:val="20"/>
                <w:szCs w:val="20"/>
              </w:rPr>
              <w:t xml:space="preserve">Group </w:t>
            </w:r>
            <w:r>
              <w:rPr>
                <w:b/>
                <w:sz w:val="20"/>
                <w:szCs w:val="20"/>
              </w:rPr>
              <w:t>18</w:t>
            </w:r>
          </w:p>
          <w:p w14:paraId="03FDC1B3" w14:textId="5C6A910B" w:rsidR="009C4CCD" w:rsidRPr="00B4662B" w:rsidRDefault="009C4CCD" w:rsidP="00AA37E7">
            <w:pPr>
              <w:rPr>
                <w:b/>
                <w:sz w:val="20"/>
                <w:szCs w:val="20"/>
              </w:rPr>
            </w:pPr>
            <w:r>
              <w:rPr>
                <w:sz w:val="20"/>
                <w:szCs w:val="20"/>
              </w:rPr>
              <w:t>(</w:t>
            </w:r>
            <w:proofErr w:type="spellStart"/>
            <w:r>
              <w:rPr>
                <w:sz w:val="20"/>
                <w:szCs w:val="20"/>
              </w:rPr>
              <w:t>eg</w:t>
            </w:r>
            <w:proofErr w:type="spellEnd"/>
            <w:r>
              <w:rPr>
                <w:sz w:val="20"/>
                <w:szCs w:val="20"/>
              </w:rPr>
              <w:t xml:space="preserve"> Der p 18, Der f 18)</w:t>
            </w:r>
          </w:p>
        </w:tc>
        <w:tc>
          <w:tcPr>
            <w:tcW w:w="1730" w:type="dxa"/>
          </w:tcPr>
          <w:p w14:paraId="130E257B" w14:textId="5887A865" w:rsidR="009C4CCD" w:rsidRDefault="009C4CCD" w:rsidP="00D343C9">
            <w:pPr>
              <w:rPr>
                <w:sz w:val="20"/>
                <w:szCs w:val="20"/>
              </w:rPr>
            </w:pPr>
            <w:r>
              <w:rPr>
                <w:sz w:val="20"/>
                <w:szCs w:val="20"/>
              </w:rPr>
              <w:t xml:space="preserve">Putative </w:t>
            </w:r>
            <w:proofErr w:type="spellStart"/>
            <w:r>
              <w:rPr>
                <w:sz w:val="20"/>
                <w:szCs w:val="20"/>
              </w:rPr>
              <w:t>glycosyl</w:t>
            </w:r>
            <w:proofErr w:type="spellEnd"/>
            <w:r>
              <w:rPr>
                <w:sz w:val="20"/>
                <w:szCs w:val="20"/>
              </w:rPr>
              <w:t xml:space="preserve"> hydrolase family 18 </w:t>
            </w:r>
            <w:proofErr w:type="spellStart"/>
            <w:r>
              <w:rPr>
                <w:sz w:val="20"/>
                <w:szCs w:val="20"/>
              </w:rPr>
              <w:t>chitinase</w:t>
            </w:r>
            <w:proofErr w:type="spellEnd"/>
          </w:p>
        </w:tc>
        <w:tc>
          <w:tcPr>
            <w:tcW w:w="1889" w:type="dxa"/>
          </w:tcPr>
          <w:p w14:paraId="20C08CA5" w14:textId="0A128DBE" w:rsidR="009C4CCD" w:rsidRDefault="009C4CCD" w:rsidP="0059538B">
            <w:pPr>
              <w:rPr>
                <w:sz w:val="20"/>
                <w:szCs w:val="20"/>
              </w:rPr>
            </w:pPr>
            <w:r>
              <w:rPr>
                <w:sz w:val="20"/>
                <w:szCs w:val="20"/>
              </w:rPr>
              <w:t xml:space="preserve">Homology with group 15.  Lacks catalytic residue for </w:t>
            </w:r>
            <w:proofErr w:type="spellStart"/>
            <w:r>
              <w:rPr>
                <w:sz w:val="20"/>
                <w:szCs w:val="20"/>
              </w:rPr>
              <w:t>chitinase</w:t>
            </w:r>
            <w:proofErr w:type="spellEnd"/>
            <w:r>
              <w:rPr>
                <w:sz w:val="20"/>
                <w:szCs w:val="20"/>
              </w:rPr>
              <w:t xml:space="preserve"> function </w:t>
            </w:r>
            <w:r w:rsidR="0059538B">
              <w:rPr>
                <w:sz w:val="20"/>
                <w:szCs w:val="20"/>
              </w:rPr>
              <w:fldChar w:fldCharType="begin">
                <w:fldData xml:space="preserve">PEVuZE5vdGU+PENpdGU+PEF1dGhvcj5SZXNjaDwvQXV0aG9yPjxZZWFyPjIwMTY8L1llYXI+PFJl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2MDY0MTwvcGFnZXM+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ZXNjaDwvQXV0aG9yPjxZZWFyPjIwMTY8L1llYXI+PFJl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2MDY0MTwvcGFnZXM+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99)</w:t>
            </w:r>
            <w:r w:rsidR="0059538B">
              <w:rPr>
                <w:sz w:val="20"/>
                <w:szCs w:val="20"/>
              </w:rPr>
              <w:fldChar w:fldCharType="end"/>
            </w:r>
          </w:p>
        </w:tc>
        <w:tc>
          <w:tcPr>
            <w:tcW w:w="1207" w:type="dxa"/>
          </w:tcPr>
          <w:p w14:paraId="15E048D2" w14:textId="499C038F" w:rsidR="009C4CCD" w:rsidRDefault="009C4CCD" w:rsidP="00AA37E7">
            <w:pPr>
              <w:jc w:val="center"/>
              <w:rPr>
                <w:sz w:val="20"/>
                <w:szCs w:val="20"/>
              </w:rPr>
            </w:pPr>
            <w:r>
              <w:rPr>
                <w:sz w:val="20"/>
                <w:szCs w:val="20"/>
              </w:rPr>
              <w:t>?</w:t>
            </w:r>
          </w:p>
        </w:tc>
        <w:tc>
          <w:tcPr>
            <w:tcW w:w="3083" w:type="dxa"/>
          </w:tcPr>
          <w:p w14:paraId="58566094" w14:textId="77777777" w:rsidR="009C4CCD" w:rsidRPr="008936A7" w:rsidRDefault="009C4CCD" w:rsidP="00877F8F">
            <w:pPr>
              <w:rPr>
                <w:sz w:val="20"/>
                <w:szCs w:val="20"/>
              </w:rPr>
            </w:pPr>
          </w:p>
        </w:tc>
      </w:tr>
      <w:tr w:rsidR="009C4CCD" w14:paraId="009C691C" w14:textId="77777777" w:rsidTr="00302CD7">
        <w:tc>
          <w:tcPr>
            <w:tcW w:w="1017" w:type="dxa"/>
          </w:tcPr>
          <w:p w14:paraId="2C192565" w14:textId="1280B068" w:rsidR="009C4CCD" w:rsidRPr="00B4662B" w:rsidRDefault="009C4CCD" w:rsidP="00B4662B">
            <w:pPr>
              <w:rPr>
                <w:b/>
                <w:sz w:val="20"/>
                <w:szCs w:val="20"/>
              </w:rPr>
            </w:pPr>
            <w:r w:rsidRPr="00B4662B">
              <w:rPr>
                <w:b/>
                <w:sz w:val="20"/>
                <w:szCs w:val="20"/>
              </w:rPr>
              <w:t xml:space="preserve">Group </w:t>
            </w:r>
            <w:r>
              <w:rPr>
                <w:b/>
                <w:sz w:val="20"/>
                <w:szCs w:val="20"/>
              </w:rPr>
              <w:t>21</w:t>
            </w:r>
          </w:p>
          <w:p w14:paraId="189EAAA6" w14:textId="1051A3A7" w:rsidR="009C4CCD" w:rsidRDefault="009C4CCD" w:rsidP="00D343C9">
            <w:pPr>
              <w:rPr>
                <w:sz w:val="20"/>
                <w:szCs w:val="20"/>
              </w:rPr>
            </w:pPr>
            <w:r>
              <w:rPr>
                <w:sz w:val="20"/>
                <w:szCs w:val="20"/>
              </w:rPr>
              <w:t>(</w:t>
            </w:r>
            <w:proofErr w:type="spellStart"/>
            <w:r>
              <w:rPr>
                <w:sz w:val="20"/>
                <w:szCs w:val="20"/>
              </w:rPr>
              <w:t>eg</w:t>
            </w:r>
            <w:proofErr w:type="spellEnd"/>
            <w:r>
              <w:rPr>
                <w:sz w:val="20"/>
                <w:szCs w:val="20"/>
              </w:rPr>
              <w:t xml:space="preserve"> Der p 21, Der f 21, </w:t>
            </w:r>
            <w:proofErr w:type="spellStart"/>
            <w:r>
              <w:rPr>
                <w:sz w:val="20"/>
                <w:szCs w:val="20"/>
              </w:rPr>
              <w:t>Blo</w:t>
            </w:r>
            <w:proofErr w:type="spellEnd"/>
            <w:r>
              <w:rPr>
                <w:sz w:val="20"/>
                <w:szCs w:val="20"/>
              </w:rPr>
              <w:t xml:space="preserve"> t 21)</w:t>
            </w:r>
          </w:p>
        </w:tc>
        <w:tc>
          <w:tcPr>
            <w:tcW w:w="1730" w:type="dxa"/>
          </w:tcPr>
          <w:p w14:paraId="016CAFFF" w14:textId="17DFCD28" w:rsidR="009C4CCD" w:rsidRDefault="009C4CCD" w:rsidP="00D343C9">
            <w:pPr>
              <w:rPr>
                <w:sz w:val="20"/>
                <w:szCs w:val="20"/>
              </w:rPr>
            </w:pPr>
            <w:r>
              <w:rPr>
                <w:sz w:val="20"/>
                <w:szCs w:val="20"/>
              </w:rPr>
              <w:t xml:space="preserve">Putative fatty acid binding inferred from hydrophobic pocket. </w:t>
            </w:r>
          </w:p>
          <w:p w14:paraId="02DF1139" w14:textId="41A88009" w:rsidR="009C4CCD" w:rsidRDefault="009C4CCD" w:rsidP="00D343C9">
            <w:pPr>
              <w:rPr>
                <w:sz w:val="20"/>
                <w:szCs w:val="20"/>
              </w:rPr>
            </w:pPr>
          </w:p>
        </w:tc>
        <w:tc>
          <w:tcPr>
            <w:tcW w:w="1889" w:type="dxa"/>
          </w:tcPr>
          <w:p w14:paraId="42A4730D" w14:textId="37EA3E90" w:rsidR="009C4CCD" w:rsidRDefault="009C4CCD" w:rsidP="0059538B">
            <w:pPr>
              <w:rPr>
                <w:sz w:val="20"/>
                <w:szCs w:val="20"/>
              </w:rPr>
            </w:pPr>
            <w:r>
              <w:rPr>
                <w:sz w:val="20"/>
                <w:szCs w:val="20"/>
              </w:rPr>
              <w:t xml:space="preserve">Homology with group 5 </w:t>
            </w:r>
            <w:r w:rsidR="0059538B">
              <w:rPr>
                <w:sz w:val="20"/>
                <w:szCs w:val="20"/>
              </w:rPr>
              <w:fldChar w:fldCharType="begin">
                <w:fldData xml:space="preserve">PEVuZE5vdGU+PENpdGU+PEF1dGhvcj5QdWxzYXdhdDwvQXV0aG9yPjxZZWFyPjIwMTQ8L1llYXI+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QdWxzYXdhdDwvQXV0aG9yPjxZZWFyPjIwMTQ8L1llYXI+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72)</w:t>
            </w:r>
            <w:r w:rsidR="0059538B">
              <w:rPr>
                <w:sz w:val="20"/>
                <w:szCs w:val="20"/>
              </w:rPr>
              <w:fldChar w:fldCharType="end"/>
            </w:r>
            <w:r>
              <w:rPr>
                <w:sz w:val="20"/>
                <w:szCs w:val="20"/>
              </w:rPr>
              <w:t>.</w:t>
            </w:r>
          </w:p>
        </w:tc>
        <w:tc>
          <w:tcPr>
            <w:tcW w:w="1207" w:type="dxa"/>
          </w:tcPr>
          <w:p w14:paraId="39DE8E2B" w14:textId="3AAAEFAB" w:rsidR="009C4CCD" w:rsidRPr="008936A7" w:rsidRDefault="009C4CCD" w:rsidP="00B4662B">
            <w:pPr>
              <w:rPr>
                <w:sz w:val="20"/>
                <w:szCs w:val="20"/>
              </w:rPr>
            </w:pPr>
            <w:r>
              <w:rPr>
                <w:sz w:val="20"/>
                <w:szCs w:val="20"/>
              </w:rPr>
              <w:t>TLR2</w:t>
            </w:r>
          </w:p>
        </w:tc>
        <w:tc>
          <w:tcPr>
            <w:tcW w:w="3083" w:type="dxa"/>
          </w:tcPr>
          <w:p w14:paraId="075E4B70" w14:textId="79BF2E91" w:rsidR="00A02E15" w:rsidRDefault="00A02E15" w:rsidP="00A02E15">
            <w:pPr>
              <w:rPr>
                <w:sz w:val="20"/>
                <w:szCs w:val="20"/>
              </w:rPr>
            </w:pPr>
            <w:r>
              <w:rPr>
                <w:sz w:val="20"/>
                <w:szCs w:val="20"/>
              </w:rPr>
              <w:t xml:space="preserve">In rodent models, </w:t>
            </w:r>
            <w:r w:rsidRPr="008936A7">
              <w:rPr>
                <w:sz w:val="20"/>
                <w:szCs w:val="20"/>
              </w:rPr>
              <w:t>TLR2 redundant</w:t>
            </w:r>
            <w:r>
              <w:rPr>
                <w:sz w:val="20"/>
                <w:szCs w:val="20"/>
              </w:rPr>
              <w:t xml:space="preserve"> for allergy</w:t>
            </w:r>
            <w:r w:rsidRPr="008936A7">
              <w:rPr>
                <w:sz w:val="20"/>
                <w:szCs w:val="20"/>
              </w:rPr>
              <w:t>?</w:t>
            </w:r>
            <w:r>
              <w:rPr>
                <w:sz w:val="20"/>
                <w:szCs w:val="20"/>
              </w:rPr>
              <w:t xml:space="preserve"> </w: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2)</w:t>
            </w:r>
            <w:r w:rsidR="0059538B">
              <w:rPr>
                <w:sz w:val="20"/>
                <w:szCs w:val="20"/>
              </w:rPr>
              <w:fldChar w:fldCharType="end"/>
            </w:r>
            <w:r>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4780BD1C" w14:textId="77777777" w:rsidR="00A02E15" w:rsidRDefault="00A02E15" w:rsidP="00A02E15">
            <w:pPr>
              <w:rPr>
                <w:sz w:val="20"/>
                <w:szCs w:val="20"/>
              </w:rPr>
            </w:pPr>
          </w:p>
          <w:p w14:paraId="2A00ED4D" w14:textId="50368146" w:rsidR="009C4CCD" w:rsidRPr="008936A7" w:rsidRDefault="00A02E15" w:rsidP="0059538B">
            <w:pPr>
              <w:rPr>
                <w:sz w:val="20"/>
                <w:szCs w:val="20"/>
              </w:rPr>
            </w:pPr>
            <w:r>
              <w:rPr>
                <w:sz w:val="20"/>
                <w:szCs w:val="20"/>
              </w:rPr>
              <w:t xml:space="preserve">TLR2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166879D0" w14:textId="77777777" w:rsidTr="00302CD7">
        <w:tc>
          <w:tcPr>
            <w:tcW w:w="1017" w:type="dxa"/>
          </w:tcPr>
          <w:p w14:paraId="2271F889" w14:textId="20ACD776" w:rsidR="009C4CCD" w:rsidRPr="00B4662B" w:rsidRDefault="009C4CCD" w:rsidP="006A6EF9">
            <w:pPr>
              <w:rPr>
                <w:b/>
                <w:sz w:val="20"/>
                <w:szCs w:val="20"/>
              </w:rPr>
            </w:pPr>
            <w:r w:rsidRPr="00B4662B">
              <w:rPr>
                <w:b/>
                <w:sz w:val="20"/>
                <w:szCs w:val="20"/>
              </w:rPr>
              <w:t xml:space="preserve">Group </w:t>
            </w:r>
            <w:r>
              <w:rPr>
                <w:b/>
                <w:sz w:val="20"/>
                <w:szCs w:val="20"/>
              </w:rPr>
              <w:t>23</w:t>
            </w:r>
          </w:p>
          <w:p w14:paraId="5693C187" w14:textId="1A8A85D5" w:rsidR="009C4CCD" w:rsidRDefault="009C4CCD" w:rsidP="006A6EF9">
            <w:pPr>
              <w:rPr>
                <w:sz w:val="20"/>
                <w:szCs w:val="20"/>
              </w:rPr>
            </w:pPr>
            <w:r>
              <w:rPr>
                <w:sz w:val="20"/>
                <w:szCs w:val="20"/>
              </w:rPr>
              <w:t>(</w:t>
            </w:r>
            <w:proofErr w:type="spellStart"/>
            <w:r>
              <w:rPr>
                <w:sz w:val="20"/>
                <w:szCs w:val="20"/>
              </w:rPr>
              <w:t>eg</w:t>
            </w:r>
            <w:proofErr w:type="spellEnd"/>
            <w:r>
              <w:rPr>
                <w:sz w:val="20"/>
                <w:szCs w:val="20"/>
              </w:rPr>
              <w:t xml:space="preserve"> Der p 23, Der f 23)</w:t>
            </w:r>
          </w:p>
        </w:tc>
        <w:tc>
          <w:tcPr>
            <w:tcW w:w="1730" w:type="dxa"/>
          </w:tcPr>
          <w:p w14:paraId="55C59F98" w14:textId="2B8F4E7A" w:rsidR="009C4CCD" w:rsidRDefault="009C4CCD" w:rsidP="00D46634">
            <w:pPr>
              <w:rPr>
                <w:sz w:val="20"/>
                <w:szCs w:val="20"/>
              </w:rPr>
            </w:pPr>
            <w:r>
              <w:rPr>
                <w:sz w:val="20"/>
                <w:szCs w:val="20"/>
              </w:rPr>
              <w:t xml:space="preserve">Shows homology with </w:t>
            </w:r>
            <w:proofErr w:type="spellStart"/>
            <w:r>
              <w:rPr>
                <w:sz w:val="20"/>
                <w:szCs w:val="20"/>
              </w:rPr>
              <w:t>peritrophin</w:t>
            </w:r>
            <w:proofErr w:type="spellEnd"/>
            <w:r>
              <w:rPr>
                <w:sz w:val="20"/>
                <w:szCs w:val="20"/>
              </w:rPr>
              <w:t xml:space="preserve">-A domain </w:t>
            </w:r>
            <w:r w:rsidR="0059538B">
              <w:rPr>
                <w:sz w:val="20"/>
                <w:szCs w:val="20"/>
              </w:rPr>
              <w:fldChar w:fldCharType="begin">
                <w:fldData xml:space="preserve">PEVuZE5vdGU+PENpdGU+PEF1dGhvcj5XZWdob2ZlcjwvQXV0aG9yPjxZZWFyPjIwMTM8L1llYXI+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zA1OS02NzwvcGFnZXM+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</w:fldData>
              </w:fldChar>
            </w:r>
            <w:r w:rsidR="0059538B">
              <w:rPr>
                <w:sz w:val="20"/>
                <w:szCs w:val="20"/>
              </w:rPr>
              <w:instrText xml:space="preserve"> ADDIN EN.CITE </w:instrText>
            </w:r>
            <w:r w:rsidR="0059538B">
              <w:rPr>
                <w:sz w:val="20"/>
                <w:szCs w:val="20"/>
              </w:rPr>
              <w:fldChar w:fldCharType="begin">
                <w:fldData xml:space="preserve">PEVuZE5vdGU+PENpdGU+PEF1dGhvcj5XZWdob2ZlcjwvQXV0aG9yPjxZZWFyPjIwMTM8L1llYXI+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zA1OS02NzwvcGFnZXM+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00)</w:t>
            </w:r>
            <w:r w:rsidR="0059538B">
              <w:rPr>
                <w:sz w:val="20"/>
                <w:szCs w:val="20"/>
              </w:rPr>
              <w:fldChar w:fldCharType="end"/>
            </w:r>
            <w:r>
              <w:rPr>
                <w:sz w:val="20"/>
                <w:szCs w:val="20"/>
              </w:rPr>
              <w:t>.</w:t>
            </w:r>
          </w:p>
          <w:p w14:paraId="1FA46E6F" w14:textId="77777777" w:rsidR="009C4CCD" w:rsidRDefault="009C4CCD" w:rsidP="00D46634">
            <w:pPr>
              <w:rPr>
                <w:sz w:val="20"/>
                <w:szCs w:val="20"/>
              </w:rPr>
            </w:pPr>
          </w:p>
          <w:p w14:paraId="6191650B" w14:textId="050F7844" w:rsidR="009C4CCD" w:rsidRDefault="009C4CCD" w:rsidP="0059538B">
            <w:pPr>
              <w:rPr>
                <w:sz w:val="20"/>
                <w:szCs w:val="20"/>
              </w:rPr>
            </w:pPr>
            <w:r>
              <w:rPr>
                <w:sz w:val="20"/>
                <w:szCs w:val="20"/>
              </w:rPr>
              <w:t xml:space="preserve">Putative chitin-binding domain </w:t>
            </w:r>
            <w:r w:rsidR="0059538B">
              <w:rPr>
                <w:sz w:val="20"/>
                <w:szCs w:val="20"/>
              </w:rPr>
              <w:fldChar w:fldCharType="begin">
                <w:fldData xml:space="preserve">PEVuZE5vdGU+PENpdGU+PEF1dGhvcj5NdWVsbGVyPC9BdXRob3I+PFllYXI+MjAxNjwvWWVhcj48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zNjUtNzY8L3BhZ2VzPjx2b2x1bWU+NDY8L3ZvbHVtZT48bnVtYmVyPjI8L251bWJlcj48a2V5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</w:fldData>
              </w:fldChar>
            </w:r>
            <w:r w:rsidR="0059538B">
              <w:rPr>
                <w:sz w:val="20"/>
                <w:szCs w:val="20"/>
              </w:rPr>
              <w:instrText xml:space="preserve"> ADDIN EN.CITE </w:instrText>
            </w:r>
            <w:r w:rsidR="0059538B">
              <w:rPr>
                <w:sz w:val="20"/>
                <w:szCs w:val="20"/>
              </w:rPr>
              <w:fldChar w:fldCharType="begin">
                <w:fldData xml:space="preserve">PEVuZE5vdGU+PENpdGU+PEF1dGhvcj5NdWVsbGVyPC9BdXRob3I+PFllYXI+MjAxNjwvWWVhcj48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zNjUtNzY8L3BhZ2VzPjx2b2x1bWU+NDY8L3ZvbHVtZT48bnVtYmVyPjI8L251bWJlcj48a2V5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01, 102)</w:t>
            </w:r>
            <w:r w:rsidR="0059538B">
              <w:rPr>
                <w:sz w:val="20"/>
                <w:szCs w:val="20"/>
              </w:rPr>
              <w:fldChar w:fldCharType="end"/>
            </w:r>
          </w:p>
        </w:tc>
        <w:tc>
          <w:tcPr>
            <w:tcW w:w="1889" w:type="dxa"/>
          </w:tcPr>
          <w:p w14:paraId="21DE521B" w14:textId="6236E334" w:rsidR="009C4CCD" w:rsidRDefault="009C4CCD" w:rsidP="0059538B">
            <w:pPr>
              <w:rPr>
                <w:sz w:val="20"/>
                <w:szCs w:val="20"/>
              </w:rPr>
            </w:pPr>
            <w:r>
              <w:rPr>
                <w:sz w:val="20"/>
                <w:szCs w:val="20"/>
              </w:rPr>
              <w:t xml:space="preserve">Lacks functional chitin-binding activity </w:t>
            </w:r>
            <w:r w:rsidR="0059538B">
              <w:rPr>
                <w:sz w:val="20"/>
                <w:szCs w:val="20"/>
              </w:rPr>
              <w:fldChar w:fldCharType="begin">
                <w:fldData xml:space="preserve">PEVuZE5vdGU+PENpdGU+PEF1dGhvcj5NdWVsbGVyPC9BdXRob3I+PFllYXI+MjAxNjwvWWVhcj48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zNjUtNzY8L3BhZ2VzPjx2b2x1bWU+NDY8L3ZvbHVtZT48bnVtYmVyPjI8L251bWJlcj48a2V5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</w:fldData>
              </w:fldChar>
            </w:r>
            <w:r w:rsidR="0059538B">
              <w:rPr>
                <w:sz w:val="20"/>
                <w:szCs w:val="20"/>
              </w:rPr>
              <w:instrText xml:space="preserve"> ADDIN EN.CITE </w:instrText>
            </w:r>
            <w:r w:rsidR="0059538B">
              <w:rPr>
                <w:sz w:val="20"/>
                <w:szCs w:val="20"/>
              </w:rPr>
              <w:fldChar w:fldCharType="begin">
                <w:fldData xml:space="preserve">PEVuZE5vdGU+PENpdGU+PEF1dGhvcj5NdWVsbGVyPC9BdXRob3I+PFllYXI+MjAxNjwvWWVhcj48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zNjUtNzY8L3BhZ2VzPjx2b2x1bWU+NDY8L3ZvbHVtZT48bnVtYmVyPjI8L251bWJlcj48a2V5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101, 102)</w:t>
            </w:r>
            <w:r w:rsidR="0059538B">
              <w:rPr>
                <w:sz w:val="20"/>
                <w:szCs w:val="20"/>
              </w:rPr>
              <w:fldChar w:fldCharType="end"/>
            </w:r>
          </w:p>
        </w:tc>
        <w:tc>
          <w:tcPr>
            <w:tcW w:w="1207" w:type="dxa"/>
          </w:tcPr>
          <w:p w14:paraId="690099FE" w14:textId="2629A989" w:rsidR="009C4CCD" w:rsidRPr="008936A7" w:rsidRDefault="009C4CCD" w:rsidP="00934DEA">
            <w:pPr>
              <w:jc w:val="center"/>
              <w:rPr>
                <w:sz w:val="20"/>
                <w:szCs w:val="20"/>
              </w:rPr>
            </w:pPr>
            <w:r>
              <w:rPr>
                <w:sz w:val="20"/>
                <w:szCs w:val="20"/>
              </w:rPr>
              <w:t>?</w:t>
            </w:r>
          </w:p>
        </w:tc>
        <w:tc>
          <w:tcPr>
            <w:tcW w:w="3083" w:type="dxa"/>
          </w:tcPr>
          <w:p w14:paraId="57208A5A" w14:textId="77777777" w:rsidR="009C4CCD" w:rsidRDefault="009C4CCD" w:rsidP="00B4662B">
            <w:pPr>
              <w:rPr>
                <w:sz w:val="20"/>
                <w:szCs w:val="20"/>
              </w:rPr>
            </w:pPr>
          </w:p>
        </w:tc>
      </w:tr>
      <w:tr w:rsidR="009C4CCD" w14:paraId="477EF883" w14:textId="77777777" w:rsidTr="00302CD7">
        <w:tc>
          <w:tcPr>
            <w:tcW w:w="1017" w:type="dxa"/>
          </w:tcPr>
          <w:p w14:paraId="1F1FC248" w14:textId="19885EAA" w:rsidR="009C4CCD" w:rsidRPr="00B4662B" w:rsidRDefault="009C4CCD" w:rsidP="00331E19">
            <w:pPr>
              <w:rPr>
                <w:b/>
                <w:sz w:val="20"/>
                <w:szCs w:val="20"/>
              </w:rPr>
            </w:pPr>
            <w:r w:rsidRPr="00B4662B">
              <w:rPr>
                <w:b/>
                <w:sz w:val="20"/>
                <w:szCs w:val="20"/>
              </w:rPr>
              <w:t xml:space="preserve">Group </w:t>
            </w:r>
            <w:r>
              <w:rPr>
                <w:b/>
                <w:sz w:val="20"/>
                <w:szCs w:val="20"/>
              </w:rPr>
              <w:t>31</w:t>
            </w:r>
          </w:p>
          <w:p w14:paraId="7EB7969D" w14:textId="206D1156" w:rsidR="009C4CCD" w:rsidRDefault="009C4CCD" w:rsidP="00331E19">
            <w:pPr>
              <w:rPr>
                <w:sz w:val="20"/>
                <w:szCs w:val="20"/>
              </w:rPr>
            </w:pPr>
            <w:r w:rsidRPr="001812A8">
              <w:rPr>
                <w:sz w:val="20"/>
                <w:szCs w:val="20"/>
              </w:rPr>
              <w:t>(</w:t>
            </w:r>
            <w:proofErr w:type="spellStart"/>
            <w:r w:rsidRPr="001812A8">
              <w:rPr>
                <w:sz w:val="20"/>
                <w:szCs w:val="20"/>
              </w:rPr>
              <w:t>eg</w:t>
            </w:r>
            <w:proofErr w:type="spellEnd"/>
            <w:r w:rsidRPr="001812A8">
              <w:rPr>
                <w:sz w:val="20"/>
                <w:szCs w:val="20"/>
              </w:rPr>
              <w:t xml:space="preserve"> Der f 31)</w:t>
            </w:r>
          </w:p>
        </w:tc>
        <w:tc>
          <w:tcPr>
            <w:tcW w:w="1730" w:type="dxa"/>
          </w:tcPr>
          <w:p w14:paraId="37B3AC3C" w14:textId="08F216BE" w:rsidR="009C4CCD" w:rsidRDefault="009C4CCD" w:rsidP="0059538B">
            <w:pPr>
              <w:rPr>
                <w:sz w:val="20"/>
                <w:szCs w:val="20"/>
              </w:rPr>
            </w:pPr>
            <w:proofErr w:type="spellStart"/>
            <w:r>
              <w:rPr>
                <w:sz w:val="20"/>
                <w:szCs w:val="20"/>
              </w:rPr>
              <w:t>Cofilin</w:t>
            </w:r>
            <w:proofErr w:type="spellEnd"/>
            <w:r>
              <w:rPr>
                <w:sz w:val="20"/>
                <w:szCs w:val="20"/>
              </w:rPr>
              <w:t xml:space="preserve"> analogue </w:t>
            </w:r>
            <w:r w:rsidR="0059538B">
              <w:rPr>
                <w:sz w:val="20"/>
                <w:szCs w:val="20"/>
              </w:rPr>
              <w:fldChar w:fldCharType="begin">
                <w:fldData xml:space="preserve">PEVuZE5vdGU+PENpdGU+PEF1dGhvcj5MaW48L0F1dGhvcj48WWVhcj4yMDE4PC9ZZWFyPjxSZWNO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MaW48L0F1dGhvcj48WWVhcj4yMDE4PC9ZZWFyPjxSZWNO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86)</w:t>
            </w:r>
            <w:r w:rsidR="0059538B">
              <w:rPr>
                <w:sz w:val="20"/>
                <w:szCs w:val="20"/>
              </w:rPr>
              <w:fldChar w:fldCharType="end"/>
            </w:r>
            <w:r>
              <w:rPr>
                <w:sz w:val="20"/>
                <w:szCs w:val="20"/>
              </w:rPr>
              <w:t>. Putative ADP-binding protein which depolymerises actin.</w:t>
            </w:r>
          </w:p>
        </w:tc>
        <w:tc>
          <w:tcPr>
            <w:tcW w:w="1889" w:type="dxa"/>
          </w:tcPr>
          <w:p w14:paraId="02E34C26" w14:textId="47AD3785" w:rsidR="009C4CCD" w:rsidRDefault="009C4CCD" w:rsidP="00331E19">
            <w:pPr>
              <w:rPr>
                <w:sz w:val="20"/>
                <w:szCs w:val="20"/>
              </w:rPr>
            </w:pPr>
            <w:r>
              <w:rPr>
                <w:sz w:val="20"/>
                <w:szCs w:val="20"/>
              </w:rPr>
              <w:t>Putative regulator of PRRs.</w:t>
            </w:r>
          </w:p>
        </w:tc>
        <w:tc>
          <w:tcPr>
            <w:tcW w:w="1207" w:type="dxa"/>
          </w:tcPr>
          <w:p w14:paraId="64ECF2D1" w14:textId="71D5F397" w:rsidR="009C4CCD" w:rsidRPr="008936A7" w:rsidRDefault="009C4CCD" w:rsidP="0059538B">
            <w:pPr>
              <w:rPr>
                <w:sz w:val="20"/>
                <w:szCs w:val="20"/>
              </w:rPr>
            </w:pPr>
            <w:r>
              <w:rPr>
                <w:sz w:val="20"/>
                <w:szCs w:val="20"/>
              </w:rPr>
              <w:t xml:space="preserve">TLR2 </w:t>
            </w:r>
            <w:r w:rsidR="0059538B">
              <w:rPr>
                <w:sz w:val="20"/>
                <w:szCs w:val="20"/>
              </w:rPr>
              <w:fldChar w:fldCharType="begin">
                <w:fldData xml:space="preserve">PEVuZE5vdGU+PENpdGU+PEF1dGhvcj5FbGllaCBBbGkgS29taTwvQXV0aG9yPjxZZWFyPjIwMTg8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yMTMtMjIzPC9wYWdlcz48dm9sdW1lPjU0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</w:fldData>
              </w:fldChar>
            </w:r>
            <w:r w:rsidR="0059538B">
              <w:rPr>
                <w:sz w:val="20"/>
                <w:szCs w:val="20"/>
              </w:rPr>
              <w:instrText xml:space="preserve"> ADDIN EN.CITE </w:instrText>
            </w:r>
            <w:r w:rsidR="0059538B">
              <w:rPr>
                <w:sz w:val="20"/>
                <w:szCs w:val="20"/>
              </w:rPr>
              <w:fldChar w:fldCharType="begin">
                <w:fldData xml:space="preserve">PEVuZE5vdGU+PENpdGU+PEF1dGhvcj5FbGllaCBBbGkgS29taTwvQXV0aG9yPjxZZWFyPjIwMTg8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yMTMtMjIzPC9wYWdlcz48dm9sdW1lPjU0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89)</w:t>
            </w:r>
            <w:r w:rsidR="0059538B">
              <w:rPr>
                <w:sz w:val="20"/>
                <w:szCs w:val="20"/>
              </w:rPr>
              <w:fldChar w:fldCharType="end"/>
            </w:r>
          </w:p>
        </w:tc>
        <w:tc>
          <w:tcPr>
            <w:tcW w:w="3083" w:type="dxa"/>
          </w:tcPr>
          <w:p w14:paraId="71F34BF6" w14:textId="57781037" w:rsidR="00A02E15" w:rsidRDefault="00A02E15" w:rsidP="00A02E15">
            <w:pPr>
              <w:rPr>
                <w:sz w:val="20"/>
                <w:szCs w:val="20"/>
              </w:rPr>
            </w:pPr>
            <w:r>
              <w:rPr>
                <w:sz w:val="20"/>
                <w:szCs w:val="20"/>
              </w:rPr>
              <w:t xml:space="preserve">In rodent models, </w:t>
            </w:r>
            <w:r w:rsidRPr="008936A7">
              <w:rPr>
                <w:sz w:val="20"/>
                <w:szCs w:val="20"/>
              </w:rPr>
              <w:t>TLR2 redundant</w:t>
            </w:r>
            <w:r>
              <w:rPr>
                <w:sz w:val="20"/>
                <w:szCs w:val="20"/>
              </w:rPr>
              <w:t xml:space="preserve"> for allergy</w:t>
            </w:r>
            <w:r w:rsidRPr="008936A7">
              <w:rPr>
                <w:sz w:val="20"/>
                <w:szCs w:val="20"/>
              </w:rPr>
              <w:t>?</w:t>
            </w:r>
            <w:r>
              <w:rPr>
                <w:sz w:val="20"/>
                <w:szCs w:val="20"/>
              </w:rPr>
              <w:t xml:space="preserve"> </w: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 </w:instrText>
            </w:r>
            <w:r w:rsidR="0059538B">
              <w:rPr>
                <w:sz w:val="20"/>
                <w:szCs w:val="20"/>
              </w:rPr>
              <w:fldChar w:fldCharType="begin">
                <w:fldData xml:space="preserve">PEVuZE5vdGU+PENpdGU+PEF1dGhvcj5QaGlwcHM8L0F1dGhvcj48WWVhcj4yMDA5PC9ZZWFyPjxS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ODgzLTkzPC9wYWdlcz48dm9sdW1lPjE3OTwvdm9sdW1lPjxudW1i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22)</w:t>
            </w:r>
            <w:r w:rsidR="0059538B">
              <w:rPr>
                <w:sz w:val="20"/>
                <w:szCs w:val="20"/>
              </w:rPr>
              <w:fldChar w:fldCharType="end"/>
            </w:r>
            <w:r>
              <w:rPr>
                <w:sz w:val="20"/>
                <w:szCs w:val="20"/>
              </w:rPr>
              <w:t xml:space="preserve">; TLR2 implicated in nasal responses to HDM extract </w: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 </w:instrText>
            </w:r>
            <w:r w:rsidR="0059538B">
              <w:rPr>
                <w:sz w:val="20"/>
                <w:szCs w:val="20"/>
              </w:rPr>
              <w:fldChar w:fldCharType="begin">
                <w:fldData xml:space="preserve">PEVuZE5vdGU+PENpdGU+PEF1dGhvcj5SeXU8L0F1dGhvcj48WWVhcj4yMDEzPC9ZZWFyPjxSZWNO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0OS02MTwv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</w:fldData>
              </w:fldChar>
            </w:r>
            <w:r w:rsidR="0059538B">
              <w:rPr>
                <w:sz w:val="20"/>
                <w:szCs w:val="20"/>
              </w:rPr>
              <w:instrText xml:space="preserve"> ADDIN EN.CITE.DATA </w:instrText>
            </w:r>
            <w:r w:rsidR="0059538B">
              <w:rPr>
                <w:sz w:val="20"/>
                <w:szCs w:val="20"/>
              </w:rPr>
            </w:r>
            <w:r w:rsidR="0059538B">
              <w:rPr>
                <w:sz w:val="20"/>
                <w:szCs w:val="20"/>
              </w:rPr>
              <w:fldChar w:fldCharType="end"/>
            </w:r>
            <w:r w:rsidR="0059538B">
              <w:rPr>
                <w:sz w:val="20"/>
                <w:szCs w:val="20"/>
              </w:rPr>
              <w:fldChar w:fldCharType="separate"/>
            </w:r>
            <w:r w:rsidR="0059538B">
              <w:rPr>
                <w:noProof/>
                <w:sz w:val="20"/>
                <w:szCs w:val="20"/>
              </w:rPr>
              <w:t>(34)</w:t>
            </w:r>
            <w:r w:rsidR="0059538B">
              <w:rPr>
                <w:sz w:val="20"/>
                <w:szCs w:val="20"/>
              </w:rPr>
              <w:fldChar w:fldCharType="end"/>
            </w:r>
          </w:p>
          <w:p w14:paraId="1DB61F92" w14:textId="77777777" w:rsidR="00A02E15" w:rsidRDefault="00A02E15" w:rsidP="00A02E15">
            <w:pPr>
              <w:rPr>
                <w:sz w:val="20"/>
                <w:szCs w:val="20"/>
              </w:rPr>
            </w:pPr>
          </w:p>
          <w:p w14:paraId="712C31CA" w14:textId="051C389F" w:rsidR="009C4CCD" w:rsidRDefault="00A02E15" w:rsidP="0059538B">
            <w:pPr>
              <w:rPr>
                <w:sz w:val="20"/>
                <w:szCs w:val="20"/>
              </w:rPr>
            </w:pPr>
            <w:r>
              <w:rPr>
                <w:sz w:val="20"/>
                <w:szCs w:val="20"/>
              </w:rPr>
              <w:t xml:space="preserve">TLR2 polymorphism associates with asthma risk </w:t>
            </w:r>
            <w:r w:rsidR="0059538B">
              <w:rPr>
                <w:sz w:val="20"/>
                <w:szCs w:val="20"/>
              </w:rPr>
              <w:fldChar w:fldCharType="begin"/>
            </w:r>
            <w:r w:rsidR="0059538B">
              <w:rPr>
                <w:sz w:val="20"/>
                <w:szCs w:val="20"/>
              </w:rPr>
              <w:instrText xml:space="preserve"> ADDIN EN.CITE &lt;EndNote&gt;&lt;Cite&gt;&lt;Author&gt;Zhao&lt;/Author&gt;&lt;Year&gt;2017&lt;/Year&gt;&lt;RecNum&gt;280&lt;/RecNum&gt;&lt;DisplayText&gt;(3)&lt;/DisplayText&gt;&lt;record&gt;&lt;rec-number&gt;280&lt;/rec-number&gt;&lt;foreign-keys&gt;&lt;key app="EN" db-id="05299pfscx2ztxe5vr8vez929epvvdsdffea" timestamp="1550745215"&gt;280&lt;/key&gt;&lt;/foreign-keys&gt;&lt;ref-type name="Journal Article"&gt;17&lt;/ref-type&gt;&lt;contributors&gt;&lt;authors&gt;&lt;author&gt;Zhao, J.&lt;/author&gt;&lt;author&gt;Shang, H.&lt;/author&gt;&lt;author&gt;Cao, X.&lt;/author&gt;&lt;author&gt;Huang, Y.&lt;/author&gt;&lt;author&gt;Fang, X.&lt;/author&gt;&lt;author&gt;Zhang, S.&lt;/author&gt;&lt;author&gt;Xie, M.&lt;/author&gt;&lt;author&gt;Xie, J.&lt;/author&gt;&lt;author&gt;Liu, X.&lt;/author&gt;&lt;/authors&gt;&lt;/contributors&gt;&lt;auth-address&gt;Department of Respiratory and Critical Care Medicine, National Clinical Research Center of Respiratory Disease, Tongji Hospital, Tongji Medical College, Huazhong University of Science and Technology, Wuhan, China.&lt;/auth-address&gt;&lt;titles&gt;&lt;title&gt;Association of polymorphisms in TLR2 and TLR4 with asthma risk: An update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7909&lt;/pages&gt;&lt;volume&gt;96&lt;/volume&gt;&lt;number&gt;35&lt;/number&gt;&lt;keywords&gt;&lt;keyword&gt;Asthma/*genetics&lt;/keyword&gt;&lt;keyword&gt;Genetic Predisposition to Disease&lt;/keyword&gt;&lt;keyword&gt;Humans&lt;/keyword&gt;&lt;keyword&gt;Polymorphism, Single Nucleotide&lt;/keyword&gt;&lt;keyword&gt;Toll-Like Receptor 2/*genetics&lt;/keyword&gt;&lt;keyword&gt;Toll-Like Receptor 4/*genetics&lt;/keyword&gt;&lt;/keywords&gt;&lt;dates&gt;&lt;year&gt;2017&lt;/year&gt;&lt;pub-dates&gt;&lt;date&gt;Sep&lt;/date&gt;&lt;/pub-dates&gt;&lt;/dates&gt;&lt;isbn&gt;1536-5964 (Electronic)&amp;#xD;0025-7974 (Linking)&lt;/isbn&gt;&lt;accession-num&gt;28858111&lt;/accession-num&gt;&lt;urls&gt;&lt;related-urls&gt;&lt;url&gt;http://www.ncbi.nlm.nih.gov/pubmed/28858111&lt;/url&gt;&lt;url&gt;https://www.ncbi.nlm.nih.gov/pmc/articles/PMC5585505/pdf/medi-96-e7909.pdf&lt;/url&gt;&lt;/related-urls&gt;&lt;/urls&gt;&lt;custom2&gt;5585505&lt;/custom2&gt;&lt;electronic-resource-num&gt;10.1097/MD.0000000000007909&lt;/electronic-resource-num&gt;&lt;/record&gt;&lt;/Cite&gt;&lt;/EndNote&gt;</w:instrText>
            </w:r>
            <w:r w:rsidR="0059538B">
              <w:rPr>
                <w:sz w:val="20"/>
                <w:szCs w:val="20"/>
              </w:rPr>
              <w:fldChar w:fldCharType="separate"/>
            </w:r>
            <w:r w:rsidR="0059538B">
              <w:rPr>
                <w:noProof/>
                <w:sz w:val="20"/>
                <w:szCs w:val="20"/>
              </w:rPr>
              <w:t>(3)</w:t>
            </w:r>
            <w:r w:rsidR="0059538B">
              <w:rPr>
                <w:sz w:val="20"/>
                <w:szCs w:val="20"/>
              </w:rPr>
              <w:fldChar w:fldCharType="end"/>
            </w:r>
          </w:p>
        </w:tc>
      </w:tr>
      <w:tr w:rsidR="009C4CCD" w14:paraId="410F2405" w14:textId="77777777" w:rsidTr="00302CD7">
        <w:tc>
          <w:tcPr>
            <w:tcW w:w="1017" w:type="dxa"/>
          </w:tcPr>
          <w:p w14:paraId="32ECD7D3" w14:textId="10208581" w:rsidR="009C4CCD" w:rsidRPr="00B4662B" w:rsidRDefault="009C4CCD" w:rsidP="003161C0">
            <w:pPr>
              <w:rPr>
                <w:b/>
                <w:sz w:val="20"/>
                <w:szCs w:val="20"/>
              </w:rPr>
            </w:pPr>
            <w:r w:rsidRPr="00B4662B">
              <w:rPr>
                <w:b/>
                <w:sz w:val="20"/>
                <w:szCs w:val="20"/>
              </w:rPr>
              <w:t xml:space="preserve">Group </w:t>
            </w:r>
            <w:r>
              <w:rPr>
                <w:b/>
                <w:sz w:val="20"/>
                <w:szCs w:val="20"/>
              </w:rPr>
              <w:t>35</w:t>
            </w:r>
          </w:p>
          <w:p w14:paraId="32CDB86B" w14:textId="61F4A650" w:rsidR="009C4CCD" w:rsidRDefault="009C4CCD" w:rsidP="003161C0">
            <w:pPr>
              <w:rPr>
                <w:sz w:val="20"/>
                <w:szCs w:val="20"/>
              </w:rPr>
            </w:pPr>
            <w:r w:rsidRPr="001812A8">
              <w:rPr>
                <w:sz w:val="20"/>
                <w:szCs w:val="20"/>
              </w:rPr>
              <w:t>(</w:t>
            </w:r>
            <w:proofErr w:type="spellStart"/>
            <w:r w:rsidRPr="001812A8">
              <w:rPr>
                <w:sz w:val="20"/>
                <w:szCs w:val="20"/>
              </w:rPr>
              <w:t>eg</w:t>
            </w:r>
            <w:proofErr w:type="spellEnd"/>
            <w:r w:rsidRPr="001812A8">
              <w:rPr>
                <w:sz w:val="20"/>
                <w:szCs w:val="20"/>
              </w:rPr>
              <w:t xml:space="preserve"> Der f 3</w:t>
            </w:r>
            <w:r>
              <w:rPr>
                <w:sz w:val="20"/>
                <w:szCs w:val="20"/>
              </w:rPr>
              <w:t>5</w:t>
            </w:r>
            <w:r w:rsidRPr="001812A8">
              <w:rPr>
                <w:sz w:val="20"/>
                <w:szCs w:val="20"/>
              </w:rPr>
              <w:t>)</w:t>
            </w:r>
          </w:p>
        </w:tc>
        <w:tc>
          <w:tcPr>
            <w:tcW w:w="1730" w:type="dxa"/>
          </w:tcPr>
          <w:p w14:paraId="047183C7" w14:textId="303062E5" w:rsidR="009C4CCD" w:rsidRDefault="009C4CCD" w:rsidP="0059538B">
            <w:pPr>
              <w:rPr>
                <w:sz w:val="20"/>
                <w:szCs w:val="20"/>
              </w:rPr>
            </w:pPr>
            <w:r>
              <w:rPr>
                <w:sz w:val="20"/>
                <w:szCs w:val="20"/>
              </w:rPr>
              <w:t xml:space="preserve">Conserved MD-2 related lipid recognition domain </w:t>
            </w:r>
            <w:r w:rsidR="0059538B">
              <w:rPr>
                <w:sz w:val="20"/>
                <w:szCs w:val="20"/>
              </w:rPr>
              <w:fldChar w:fldCharType="begin"/>
            </w:r>
            <w:r w:rsidR="0059538B">
              <w:rPr>
                <w:sz w:val="20"/>
                <w:szCs w:val="20"/>
              </w:rPr>
              <w:instrText xml:space="preserve"> ADDIN EN.CITE &lt;EndNote&gt;&lt;Cite&gt;&lt;Author&gt;Fujimura&lt;/Author&gt;&lt;Year&gt;2017&lt;/Year&gt;&lt;RecNum&gt;216&lt;/RecNum&gt;&lt;DisplayText&gt;(56)&lt;/DisplayText&gt;&lt;record&gt;&lt;rec-number&gt;216&lt;/rec-number&gt;&lt;foreign-keys&gt;&lt;key app="EN" db-id="05299pfscx2ztxe5vr8vez929epvvdsdffea" timestamp="1542880565"&gt;216&lt;/key&gt;&lt;/foreign-keys&gt;&lt;ref-type name="Journal Article"&gt;17&lt;/ref-type&gt;&lt;contributors&gt;&lt;authors&gt;&lt;author&gt;Fujimura, T.&lt;/author&gt;&lt;author&gt;Aki, T.&lt;/author&gt;&lt;author&gt;Isobe, T.&lt;/author&gt;&lt;author&gt;Matsuoka, A.&lt;/author&gt;&lt;author&gt;Hayashi, T.&lt;/author&gt;&lt;author&gt;Ono, K.&lt;/author&gt;&lt;author&gt;Kawamoto, S.&lt;/author&gt;&lt;/authors&gt;&lt;/contributors&gt;&lt;auth-address&gt;Hiroshima Research Center for Healthy Aging (HiHA), Department of Molecular Biotechnology, Graduate School of Advanced Sciences of Matter, Hiroshima University, Higashi-Hiroshima, Japan.&amp;#xD;Takanobashi Central Hospital, Hiroshima, Japan.&lt;/auth-address&gt;&lt;titles&gt;&lt;title&gt;Der f 35: An MD-2-like house dust mite allergen that cross-reacts with Der f 2 and Pso o 2&lt;/title&gt;&lt;secondary-title&gt;Allergy&lt;/secondary-title&gt;&lt;alt-title&gt;Allergy&lt;/alt-title&gt;&lt;/titles&gt;&lt;periodical&gt;&lt;full-title&gt;Allergy&lt;/full-title&gt;&lt;/periodical&gt;&lt;alt-periodical&gt;&lt;full-title&gt;Allergy&lt;/full-title&gt;&lt;/alt-periodical&gt;&lt;pages&gt;1728-1736&lt;/pages&gt;&lt;volume&gt;72&lt;/volume&gt;&lt;number&gt;11&lt;/number&gt;&lt;keywords&gt;&lt;keyword&gt;Allergens/*immunology&lt;/keyword&gt;&lt;keyword&gt;Animals&lt;/keyword&gt;&lt;keyword&gt;Antigens, Dermatophagoides/*immunology&lt;/keyword&gt;&lt;keyword&gt;Arthropod Proteins/immunology&lt;/keyword&gt;&lt;keyword&gt;Cross Reactions/*immunology&lt;/keyword&gt;&lt;keyword&gt;Dermatophagoides farinae/immunology&lt;/keyword&gt;&lt;keyword&gt;Immunoglobulin E/metabolism&lt;/keyword&gt;&lt;keyword&gt;Mites/*immunology&lt;/keyword&gt;&lt;keyword&gt;Psoroptidae/immunology&lt;/keyword&gt;&lt;keyword&gt;Sequence Analysis, Protein&lt;/keyword&gt;&lt;keyword&gt;Sheep&lt;/keyword&gt;&lt;/keywords&gt;&lt;dates&gt;&lt;year&gt;2017&lt;/year&gt;&lt;pub-dates&gt;&lt;date&gt;Nov&lt;/date&gt;&lt;/pub-dates&gt;&lt;/dates&gt;&lt;isbn&gt;1398-9995 (Electronic)&amp;#xD;0105-4538 (Linking)&lt;/isbn&gt;&lt;accession-num&gt;28439905&lt;/accession-num&gt;&lt;urls&gt;&lt;related-urls&gt;&lt;url&gt;http://www.ncbi.nlm.nih.gov/pubmed/28439905&lt;/url&gt;&lt;/related-urls&gt;&lt;/urls&gt;&lt;electronic-resource-num&gt;10.1111/all.13192&lt;/electronic-resource-num&gt;&lt;/record&gt;&lt;/Cite&gt;&lt;/EndNote&gt;</w:instrText>
            </w:r>
            <w:r w:rsidR="0059538B">
              <w:rPr>
                <w:sz w:val="20"/>
                <w:szCs w:val="20"/>
              </w:rPr>
              <w:fldChar w:fldCharType="separate"/>
            </w:r>
            <w:r w:rsidR="0059538B">
              <w:rPr>
                <w:noProof/>
                <w:sz w:val="20"/>
                <w:szCs w:val="20"/>
              </w:rPr>
              <w:t>(56)</w:t>
            </w:r>
            <w:r w:rsidR="0059538B">
              <w:rPr>
                <w:sz w:val="20"/>
                <w:szCs w:val="20"/>
              </w:rPr>
              <w:fldChar w:fldCharType="end"/>
            </w:r>
          </w:p>
        </w:tc>
        <w:tc>
          <w:tcPr>
            <w:tcW w:w="1889" w:type="dxa"/>
          </w:tcPr>
          <w:p w14:paraId="11D91128" w14:textId="77777777" w:rsidR="009C4CCD" w:rsidRDefault="009C4CCD" w:rsidP="00331E19">
            <w:pPr>
              <w:rPr>
                <w:sz w:val="20"/>
                <w:szCs w:val="20"/>
              </w:rPr>
            </w:pPr>
          </w:p>
        </w:tc>
        <w:tc>
          <w:tcPr>
            <w:tcW w:w="1207" w:type="dxa"/>
          </w:tcPr>
          <w:p w14:paraId="4F73F748" w14:textId="50C5F00E" w:rsidR="009C4CCD" w:rsidRPr="008936A7" w:rsidRDefault="009C4CCD" w:rsidP="00331E19">
            <w:pPr>
              <w:rPr>
                <w:sz w:val="20"/>
                <w:szCs w:val="20"/>
              </w:rPr>
            </w:pPr>
            <w:r>
              <w:rPr>
                <w:sz w:val="20"/>
                <w:szCs w:val="20"/>
              </w:rPr>
              <w:t>Putative TLR4?</w:t>
            </w:r>
          </w:p>
        </w:tc>
        <w:tc>
          <w:tcPr>
            <w:tcW w:w="3083" w:type="dxa"/>
          </w:tcPr>
          <w:p w14:paraId="2EE27780" w14:textId="476976BA" w:rsidR="009C4CCD" w:rsidRDefault="009C4CCD" w:rsidP="00331E19">
            <w:pPr>
              <w:rPr>
                <w:sz w:val="20"/>
                <w:szCs w:val="20"/>
              </w:rPr>
            </w:pPr>
            <w:r>
              <w:rPr>
                <w:sz w:val="20"/>
                <w:szCs w:val="20"/>
              </w:rPr>
              <w:t>Functionally active?</w:t>
            </w:r>
          </w:p>
        </w:tc>
      </w:tr>
    </w:tbl>
    <w:p w14:paraId="5B8604F6" w14:textId="4D8EA901" w:rsidR="00CA508B" w:rsidRDefault="00CA508B" w:rsidP="00CA508B">
      <w:pPr>
        <w:spacing w:line="480" w:lineRule="auto"/>
      </w:pPr>
      <w:r>
        <w:t xml:space="preserve">  </w:t>
      </w:r>
    </w:p>
    <w:p w14:paraId="1E84AD60" w14:textId="0936BDE2" w:rsidR="00CA508B" w:rsidRDefault="00CA508B" w:rsidP="0095005F">
      <w:pPr>
        <w:spacing w:line="480" w:lineRule="auto"/>
        <w:jc w:val="both"/>
      </w:pPr>
    </w:p>
    <w:p w14:paraId="24407FBE" w14:textId="77777777" w:rsidR="0059538B" w:rsidRDefault="0059538B">
      <w:pPr>
        <w:rPr>
          <w:b/>
        </w:rPr>
      </w:pPr>
    </w:p>
    <w:p w14:paraId="6B0F32A7" w14:textId="77777777" w:rsidR="0059538B" w:rsidRDefault="0059538B">
      <w:pPr>
        <w:rPr>
          <w:b/>
        </w:rPr>
      </w:pPr>
    </w:p>
    <w:sectPr w:rsidR="0059538B">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20516" w14:textId="77777777" w:rsidR="00C06A7B" w:rsidRDefault="00C06A7B" w:rsidP="0095005F">
      <w:pPr>
        <w:spacing w:after="0" w:line="240" w:lineRule="auto"/>
      </w:pPr>
      <w:r>
        <w:separator/>
      </w:r>
    </w:p>
  </w:endnote>
  <w:endnote w:type="continuationSeparator" w:id="0">
    <w:p w14:paraId="779019F5" w14:textId="77777777" w:rsidR="00C06A7B" w:rsidRDefault="00C06A7B" w:rsidP="00950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F2E263" w14:textId="77777777" w:rsidR="00C06A7B" w:rsidRDefault="00C06A7B" w:rsidP="0095005F">
      <w:pPr>
        <w:spacing w:after="0" w:line="240" w:lineRule="auto"/>
      </w:pPr>
      <w:r>
        <w:separator/>
      </w:r>
    </w:p>
  </w:footnote>
  <w:footnote w:type="continuationSeparator" w:id="0">
    <w:p w14:paraId="58912EBA" w14:textId="77777777" w:rsidR="00C06A7B" w:rsidRDefault="00C06A7B" w:rsidP="0095005F">
      <w:pPr>
        <w:spacing w:after="0" w:line="240" w:lineRule="auto"/>
      </w:pPr>
      <w:r>
        <w:continuationSeparator/>
      </w:r>
    </w:p>
  </w:footnote>
  <w:footnote w:id="1">
    <w:p w14:paraId="1967E8B6" w14:textId="3D8AB283" w:rsidR="00DE33A8" w:rsidRDefault="00DE33A8">
      <w:pPr>
        <w:pStyle w:val="FootnoteText"/>
      </w:pPr>
      <w:r>
        <w:rPr>
          <w:rStyle w:val="FootnoteReference"/>
        </w:rPr>
        <w:footnoteRef/>
      </w:r>
      <w:r>
        <w:t xml:space="preserve"> Inferred for </w:t>
      </w:r>
      <w:proofErr w:type="spellStart"/>
      <w:r>
        <w:t>Blo</w:t>
      </w:r>
      <w:proofErr w:type="spellEnd"/>
      <w:r>
        <w:t xml:space="preserve"> t 1</w:t>
      </w:r>
    </w:p>
  </w:footnote>
  <w:footnote w:id="2">
    <w:p w14:paraId="20D363A0" w14:textId="4EC4174C" w:rsidR="00DE33A8" w:rsidRDefault="00DE33A8">
      <w:pPr>
        <w:pStyle w:val="FootnoteText"/>
      </w:pPr>
      <w:r>
        <w:rPr>
          <w:rStyle w:val="FootnoteReference"/>
        </w:rPr>
        <w:footnoteRef/>
      </w:r>
      <w:r>
        <w:t xml:space="preserve"> Indicates uncertainty regarding contribu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724586"/>
      <w:docPartObj>
        <w:docPartGallery w:val="Page Numbers (Top of Page)"/>
        <w:docPartUnique/>
      </w:docPartObj>
    </w:sdtPr>
    <w:sdtEndPr>
      <w:rPr>
        <w:noProof/>
      </w:rPr>
    </w:sdtEndPr>
    <w:sdtContent>
      <w:p w14:paraId="3DDEF840" w14:textId="7F70F12C" w:rsidR="00DE33A8" w:rsidRDefault="00DE33A8">
        <w:pPr>
          <w:pStyle w:val="Header"/>
          <w:jc w:val="right"/>
        </w:pPr>
        <w:r>
          <w:fldChar w:fldCharType="begin"/>
        </w:r>
        <w:r>
          <w:instrText xml:space="preserve"> PAGE   \* MERGEFORMAT </w:instrText>
        </w:r>
        <w:r>
          <w:fldChar w:fldCharType="separate"/>
        </w:r>
        <w:r w:rsidR="001B3101">
          <w:rPr>
            <w:noProof/>
          </w:rPr>
          <w:t>61</w:t>
        </w:r>
        <w:r>
          <w:rPr>
            <w:noProof/>
          </w:rPr>
          <w:fldChar w:fldCharType="end"/>
        </w:r>
      </w:p>
    </w:sdtContent>
  </w:sdt>
  <w:p w14:paraId="59D92523" w14:textId="77777777" w:rsidR="00DE33A8" w:rsidRDefault="00DE33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ler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299pfscx2ztxe5vr8vez929epvvdsdffea&quot;&gt;Allergy Review&lt;record-ids&gt;&lt;item&gt;10&lt;/item&gt;&lt;item&gt;11&lt;/item&gt;&lt;item&gt;14&lt;/item&gt;&lt;item&gt;17&lt;/item&gt;&lt;item&gt;22&lt;/item&gt;&lt;item&gt;27&lt;/item&gt;&lt;item&gt;33&lt;/item&gt;&lt;item&gt;34&lt;/item&gt;&lt;item&gt;35&lt;/item&gt;&lt;item&gt;36&lt;/item&gt;&lt;item&gt;37&lt;/item&gt;&lt;item&gt;38&lt;/item&gt;&lt;item&gt;41&lt;/item&gt;&lt;item&gt;42&lt;/item&gt;&lt;item&gt;70&lt;/item&gt;&lt;item&gt;74&lt;/item&gt;&lt;item&gt;78&lt;/item&gt;&lt;item&gt;81&lt;/item&gt;&lt;item&gt;82&lt;/item&gt;&lt;item&gt;83&lt;/item&gt;&lt;item&gt;85&lt;/item&gt;&lt;item&gt;89&lt;/item&gt;&lt;item&gt;91&lt;/item&gt;&lt;item&gt;95&lt;/item&gt;&lt;item&gt;96&lt;/item&gt;&lt;item&gt;97&lt;/item&gt;&lt;item&gt;102&lt;/item&gt;&lt;item&gt;103&lt;/item&gt;&lt;item&gt;109&lt;/item&gt;&lt;item&gt;110&lt;/item&gt;&lt;item&gt;111&lt;/item&gt;&lt;item&gt;112&lt;/item&gt;&lt;item&gt;113&lt;/item&gt;&lt;item&gt;114&lt;/item&gt;&lt;item&gt;115&lt;/item&gt;&lt;item&gt;116&lt;/item&gt;&lt;item&gt;119&lt;/item&gt;&lt;item&gt;120&lt;/item&gt;&lt;item&gt;121&lt;/item&gt;&lt;item&gt;122&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9&lt;/item&gt;&lt;item&gt;150&lt;/item&gt;&lt;item&gt;153&lt;/item&gt;&lt;item&gt;156&lt;/item&gt;&lt;item&gt;161&lt;/item&gt;&lt;item&gt;162&lt;/item&gt;&lt;item&gt;163&lt;/item&gt;&lt;item&gt;164&lt;/item&gt;&lt;item&gt;165&lt;/item&gt;&lt;item&gt;166&lt;/item&gt;&lt;item&gt;168&lt;/item&gt;&lt;item&gt;169&lt;/item&gt;&lt;item&gt;170&lt;/item&gt;&lt;item&gt;174&lt;/item&gt;&lt;item&gt;175&lt;/item&gt;&lt;item&gt;176&lt;/item&gt;&lt;item&gt;184&lt;/item&gt;&lt;item&gt;187&lt;/item&gt;&lt;item&gt;197&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2&lt;/item&gt;&lt;item&gt;224&lt;/item&gt;&lt;item&gt;225&lt;/item&gt;&lt;item&gt;226&lt;/item&gt;&lt;item&gt;227&lt;/item&gt;&lt;item&gt;228&lt;/item&gt;&lt;item&gt;230&lt;/item&gt;&lt;item&gt;231&lt;/item&gt;&lt;item&gt;234&lt;/item&gt;&lt;item&gt;235&lt;/item&gt;&lt;item&gt;236&lt;/item&gt;&lt;item&gt;237&lt;/item&gt;&lt;item&gt;239&lt;/item&gt;&lt;item&gt;240&lt;/item&gt;&lt;item&gt;241&lt;/item&gt;&lt;item&gt;242&lt;/item&gt;&lt;item&gt;243&lt;/item&gt;&lt;item&gt;244&lt;/item&gt;&lt;item&gt;245&lt;/item&gt;&lt;item&gt;246&lt;/item&gt;&lt;item&gt;248&lt;/item&gt;&lt;item&gt;249&lt;/item&gt;&lt;item&gt;250&lt;/item&gt;&lt;item&gt;251&lt;/item&gt;&lt;item&gt;252&lt;/item&gt;&lt;item&gt;253&lt;/item&gt;&lt;item&gt;254&lt;/item&gt;&lt;item&gt;255&lt;/item&gt;&lt;item&gt;256&lt;/item&gt;&lt;item&gt;257&lt;/item&gt;&lt;item&gt;259&lt;/item&gt;&lt;item&gt;261&lt;/item&gt;&lt;item&gt;263&lt;/item&gt;&lt;item&gt;267&lt;/item&gt;&lt;item&gt;268&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3&lt;/item&gt;&lt;item&gt;314&lt;/item&gt;&lt;item&gt;319&lt;/item&gt;&lt;item&gt;320&lt;/item&gt;&lt;item&gt;321&lt;/item&gt;&lt;item&gt;326&lt;/item&gt;&lt;item&gt;327&lt;/item&gt;&lt;item&gt;328&lt;/item&gt;&lt;item&gt;329&lt;/item&gt;&lt;item&gt;330&lt;/item&gt;&lt;item&gt;331&lt;/item&gt;&lt;/record-ids&gt;&lt;/item&gt;&lt;/Libraries&gt;"/>
  </w:docVars>
  <w:rsids>
    <w:rsidRoot w:val="00B8609B"/>
    <w:rsid w:val="00000F43"/>
    <w:rsid w:val="00002B06"/>
    <w:rsid w:val="00004CC5"/>
    <w:rsid w:val="00004EF1"/>
    <w:rsid w:val="000051BF"/>
    <w:rsid w:val="0000565E"/>
    <w:rsid w:val="00007AE4"/>
    <w:rsid w:val="0001025A"/>
    <w:rsid w:val="000131E9"/>
    <w:rsid w:val="00013476"/>
    <w:rsid w:val="00014305"/>
    <w:rsid w:val="00014C3A"/>
    <w:rsid w:val="00015633"/>
    <w:rsid w:val="00020837"/>
    <w:rsid w:val="00025431"/>
    <w:rsid w:val="00032C90"/>
    <w:rsid w:val="0003571D"/>
    <w:rsid w:val="00041DF9"/>
    <w:rsid w:val="000432FE"/>
    <w:rsid w:val="00043DF3"/>
    <w:rsid w:val="00045F77"/>
    <w:rsid w:val="00046D52"/>
    <w:rsid w:val="00050B00"/>
    <w:rsid w:val="00051900"/>
    <w:rsid w:val="00054B47"/>
    <w:rsid w:val="00060A06"/>
    <w:rsid w:val="00061270"/>
    <w:rsid w:val="000617B6"/>
    <w:rsid w:val="00070ACD"/>
    <w:rsid w:val="00072305"/>
    <w:rsid w:val="0007236D"/>
    <w:rsid w:val="000738AE"/>
    <w:rsid w:val="0007472B"/>
    <w:rsid w:val="00077B41"/>
    <w:rsid w:val="00081773"/>
    <w:rsid w:val="0008316D"/>
    <w:rsid w:val="000832E3"/>
    <w:rsid w:val="00083E78"/>
    <w:rsid w:val="00084613"/>
    <w:rsid w:val="000908BE"/>
    <w:rsid w:val="00091C09"/>
    <w:rsid w:val="000939FB"/>
    <w:rsid w:val="00095B70"/>
    <w:rsid w:val="00097962"/>
    <w:rsid w:val="000A0D72"/>
    <w:rsid w:val="000A1C9C"/>
    <w:rsid w:val="000A31FA"/>
    <w:rsid w:val="000A3DE6"/>
    <w:rsid w:val="000A5DFF"/>
    <w:rsid w:val="000A6F87"/>
    <w:rsid w:val="000A73E2"/>
    <w:rsid w:val="000B0E05"/>
    <w:rsid w:val="000B31E9"/>
    <w:rsid w:val="000B3A49"/>
    <w:rsid w:val="000B4FF5"/>
    <w:rsid w:val="000B56BC"/>
    <w:rsid w:val="000C1A12"/>
    <w:rsid w:val="000C57AD"/>
    <w:rsid w:val="000C5A4B"/>
    <w:rsid w:val="000C66F1"/>
    <w:rsid w:val="000C7E93"/>
    <w:rsid w:val="000D12EA"/>
    <w:rsid w:val="000D2D16"/>
    <w:rsid w:val="000D371D"/>
    <w:rsid w:val="000D3792"/>
    <w:rsid w:val="000D49EA"/>
    <w:rsid w:val="000D4AB5"/>
    <w:rsid w:val="000D6A7E"/>
    <w:rsid w:val="000D6FDC"/>
    <w:rsid w:val="000E0279"/>
    <w:rsid w:val="000E3324"/>
    <w:rsid w:val="000E6A7D"/>
    <w:rsid w:val="000E7FC8"/>
    <w:rsid w:val="000F018C"/>
    <w:rsid w:val="000F06B7"/>
    <w:rsid w:val="000F0A90"/>
    <w:rsid w:val="000F0D12"/>
    <w:rsid w:val="000F16D4"/>
    <w:rsid w:val="000F2627"/>
    <w:rsid w:val="000F35E1"/>
    <w:rsid w:val="000F5040"/>
    <w:rsid w:val="00101EE9"/>
    <w:rsid w:val="00102534"/>
    <w:rsid w:val="00102FAF"/>
    <w:rsid w:val="001038FA"/>
    <w:rsid w:val="00104146"/>
    <w:rsid w:val="001060BD"/>
    <w:rsid w:val="001068C6"/>
    <w:rsid w:val="001076F5"/>
    <w:rsid w:val="001079E0"/>
    <w:rsid w:val="00112B02"/>
    <w:rsid w:val="00113112"/>
    <w:rsid w:val="001146A3"/>
    <w:rsid w:val="0012034B"/>
    <w:rsid w:val="0012093F"/>
    <w:rsid w:val="00121BC9"/>
    <w:rsid w:val="00123E05"/>
    <w:rsid w:val="001240E9"/>
    <w:rsid w:val="00125C00"/>
    <w:rsid w:val="00125EA3"/>
    <w:rsid w:val="00130217"/>
    <w:rsid w:val="001321B0"/>
    <w:rsid w:val="00135695"/>
    <w:rsid w:val="00144BBE"/>
    <w:rsid w:val="00145780"/>
    <w:rsid w:val="00146F0E"/>
    <w:rsid w:val="001470CF"/>
    <w:rsid w:val="001519B1"/>
    <w:rsid w:val="00153650"/>
    <w:rsid w:val="0015380C"/>
    <w:rsid w:val="00154E57"/>
    <w:rsid w:val="0016201F"/>
    <w:rsid w:val="00164F5B"/>
    <w:rsid w:val="00167C77"/>
    <w:rsid w:val="00170210"/>
    <w:rsid w:val="0017065D"/>
    <w:rsid w:val="00170E67"/>
    <w:rsid w:val="0017184A"/>
    <w:rsid w:val="00173F84"/>
    <w:rsid w:val="00175C20"/>
    <w:rsid w:val="001765D6"/>
    <w:rsid w:val="0017763F"/>
    <w:rsid w:val="001812A8"/>
    <w:rsid w:val="001818B9"/>
    <w:rsid w:val="001818CB"/>
    <w:rsid w:val="00181C3C"/>
    <w:rsid w:val="00184485"/>
    <w:rsid w:val="00185721"/>
    <w:rsid w:val="00193DEE"/>
    <w:rsid w:val="00194220"/>
    <w:rsid w:val="00194CCA"/>
    <w:rsid w:val="001958AD"/>
    <w:rsid w:val="00195B38"/>
    <w:rsid w:val="00197992"/>
    <w:rsid w:val="001A4542"/>
    <w:rsid w:val="001A5035"/>
    <w:rsid w:val="001A5406"/>
    <w:rsid w:val="001B061E"/>
    <w:rsid w:val="001B0B97"/>
    <w:rsid w:val="001B3101"/>
    <w:rsid w:val="001B64B0"/>
    <w:rsid w:val="001B67D7"/>
    <w:rsid w:val="001B7584"/>
    <w:rsid w:val="001C0080"/>
    <w:rsid w:val="001C1AFB"/>
    <w:rsid w:val="001C46FF"/>
    <w:rsid w:val="001C5B3E"/>
    <w:rsid w:val="001C709F"/>
    <w:rsid w:val="001D1D2D"/>
    <w:rsid w:val="001D212E"/>
    <w:rsid w:val="001D24D8"/>
    <w:rsid w:val="001D309F"/>
    <w:rsid w:val="001D3A2E"/>
    <w:rsid w:val="001D576A"/>
    <w:rsid w:val="001D6354"/>
    <w:rsid w:val="001D7D7E"/>
    <w:rsid w:val="001E02AE"/>
    <w:rsid w:val="001E04CF"/>
    <w:rsid w:val="001E2DA5"/>
    <w:rsid w:val="001E4855"/>
    <w:rsid w:val="001E61A1"/>
    <w:rsid w:val="001E664F"/>
    <w:rsid w:val="001E6A25"/>
    <w:rsid w:val="001E6CC7"/>
    <w:rsid w:val="001E770F"/>
    <w:rsid w:val="001F0221"/>
    <w:rsid w:val="001F3EA8"/>
    <w:rsid w:val="001F4B65"/>
    <w:rsid w:val="001F509D"/>
    <w:rsid w:val="00201309"/>
    <w:rsid w:val="002033F4"/>
    <w:rsid w:val="00203481"/>
    <w:rsid w:val="002036DE"/>
    <w:rsid w:val="00203D90"/>
    <w:rsid w:val="00204AEB"/>
    <w:rsid w:val="0020707D"/>
    <w:rsid w:val="0021154F"/>
    <w:rsid w:val="00211D85"/>
    <w:rsid w:val="002128D6"/>
    <w:rsid w:val="00214193"/>
    <w:rsid w:val="00214AC2"/>
    <w:rsid w:val="00215223"/>
    <w:rsid w:val="00217DD3"/>
    <w:rsid w:val="00221111"/>
    <w:rsid w:val="00221699"/>
    <w:rsid w:val="002222B2"/>
    <w:rsid w:val="002226F5"/>
    <w:rsid w:val="00224458"/>
    <w:rsid w:val="00225CAC"/>
    <w:rsid w:val="0022758C"/>
    <w:rsid w:val="002305F6"/>
    <w:rsid w:val="00231B85"/>
    <w:rsid w:val="00232DF3"/>
    <w:rsid w:val="00232EFD"/>
    <w:rsid w:val="0023382F"/>
    <w:rsid w:val="00234355"/>
    <w:rsid w:val="00240B25"/>
    <w:rsid w:val="00241579"/>
    <w:rsid w:val="00241A00"/>
    <w:rsid w:val="002428E2"/>
    <w:rsid w:val="00244BDD"/>
    <w:rsid w:val="00244CF8"/>
    <w:rsid w:val="002456EC"/>
    <w:rsid w:val="002461E0"/>
    <w:rsid w:val="00247305"/>
    <w:rsid w:val="0024764D"/>
    <w:rsid w:val="0025072D"/>
    <w:rsid w:val="002514C6"/>
    <w:rsid w:val="00251925"/>
    <w:rsid w:val="00254418"/>
    <w:rsid w:val="00254CD6"/>
    <w:rsid w:val="00254DC5"/>
    <w:rsid w:val="002551C5"/>
    <w:rsid w:val="002552B2"/>
    <w:rsid w:val="00255651"/>
    <w:rsid w:val="00257513"/>
    <w:rsid w:val="00263209"/>
    <w:rsid w:val="00264954"/>
    <w:rsid w:val="00267501"/>
    <w:rsid w:val="002676C7"/>
    <w:rsid w:val="00267E82"/>
    <w:rsid w:val="00274B21"/>
    <w:rsid w:val="002751EC"/>
    <w:rsid w:val="00277834"/>
    <w:rsid w:val="00280E49"/>
    <w:rsid w:val="002816E4"/>
    <w:rsid w:val="0028367F"/>
    <w:rsid w:val="0028372B"/>
    <w:rsid w:val="0028478E"/>
    <w:rsid w:val="00287AB1"/>
    <w:rsid w:val="0029051B"/>
    <w:rsid w:val="002910AC"/>
    <w:rsid w:val="00294800"/>
    <w:rsid w:val="002A140D"/>
    <w:rsid w:val="002A1FC6"/>
    <w:rsid w:val="002A24C9"/>
    <w:rsid w:val="002A2F6E"/>
    <w:rsid w:val="002A33B2"/>
    <w:rsid w:val="002A5C48"/>
    <w:rsid w:val="002A6CBC"/>
    <w:rsid w:val="002A7920"/>
    <w:rsid w:val="002A7FA5"/>
    <w:rsid w:val="002B0CA0"/>
    <w:rsid w:val="002B1954"/>
    <w:rsid w:val="002B30F6"/>
    <w:rsid w:val="002B3DDA"/>
    <w:rsid w:val="002C074A"/>
    <w:rsid w:val="002C0E38"/>
    <w:rsid w:val="002C1DCE"/>
    <w:rsid w:val="002C38DF"/>
    <w:rsid w:val="002D2CF9"/>
    <w:rsid w:val="002D55C6"/>
    <w:rsid w:val="002D60B8"/>
    <w:rsid w:val="002E0C09"/>
    <w:rsid w:val="002E3298"/>
    <w:rsid w:val="002E392F"/>
    <w:rsid w:val="002E4D25"/>
    <w:rsid w:val="002E5699"/>
    <w:rsid w:val="002E6478"/>
    <w:rsid w:val="002E6A6D"/>
    <w:rsid w:val="002F1626"/>
    <w:rsid w:val="002F18B2"/>
    <w:rsid w:val="002F27A5"/>
    <w:rsid w:val="002F642F"/>
    <w:rsid w:val="00300A4E"/>
    <w:rsid w:val="003016F5"/>
    <w:rsid w:val="003026BB"/>
    <w:rsid w:val="00302CD7"/>
    <w:rsid w:val="00302D02"/>
    <w:rsid w:val="00303E60"/>
    <w:rsid w:val="00305D1B"/>
    <w:rsid w:val="00306C64"/>
    <w:rsid w:val="00307138"/>
    <w:rsid w:val="00310A51"/>
    <w:rsid w:val="00311088"/>
    <w:rsid w:val="00311CCE"/>
    <w:rsid w:val="00313DAC"/>
    <w:rsid w:val="0031506C"/>
    <w:rsid w:val="003161C0"/>
    <w:rsid w:val="00322A79"/>
    <w:rsid w:val="003234B2"/>
    <w:rsid w:val="00323DBE"/>
    <w:rsid w:val="003244F2"/>
    <w:rsid w:val="003264B2"/>
    <w:rsid w:val="0032691A"/>
    <w:rsid w:val="00326C5C"/>
    <w:rsid w:val="003274DA"/>
    <w:rsid w:val="0032757C"/>
    <w:rsid w:val="003304B1"/>
    <w:rsid w:val="00331690"/>
    <w:rsid w:val="00331E19"/>
    <w:rsid w:val="003325AC"/>
    <w:rsid w:val="00332B18"/>
    <w:rsid w:val="00335DC1"/>
    <w:rsid w:val="0033628F"/>
    <w:rsid w:val="00336A81"/>
    <w:rsid w:val="003373A0"/>
    <w:rsid w:val="00337A73"/>
    <w:rsid w:val="00337FD9"/>
    <w:rsid w:val="00340F92"/>
    <w:rsid w:val="0034214A"/>
    <w:rsid w:val="00342523"/>
    <w:rsid w:val="00342962"/>
    <w:rsid w:val="0034337D"/>
    <w:rsid w:val="00343F3F"/>
    <w:rsid w:val="00344E3D"/>
    <w:rsid w:val="0034522E"/>
    <w:rsid w:val="00346D07"/>
    <w:rsid w:val="00347093"/>
    <w:rsid w:val="00350D4A"/>
    <w:rsid w:val="00360A6C"/>
    <w:rsid w:val="00361BD5"/>
    <w:rsid w:val="003622D8"/>
    <w:rsid w:val="00362AE9"/>
    <w:rsid w:val="003633F4"/>
    <w:rsid w:val="00363B40"/>
    <w:rsid w:val="00365B80"/>
    <w:rsid w:val="00367089"/>
    <w:rsid w:val="003755DB"/>
    <w:rsid w:val="003757D7"/>
    <w:rsid w:val="0037726D"/>
    <w:rsid w:val="003808D3"/>
    <w:rsid w:val="0038114D"/>
    <w:rsid w:val="00385515"/>
    <w:rsid w:val="003859AE"/>
    <w:rsid w:val="0039014D"/>
    <w:rsid w:val="0039046C"/>
    <w:rsid w:val="00390FA7"/>
    <w:rsid w:val="00394955"/>
    <w:rsid w:val="0039517F"/>
    <w:rsid w:val="003958E2"/>
    <w:rsid w:val="00395EB1"/>
    <w:rsid w:val="00396AD1"/>
    <w:rsid w:val="003A058E"/>
    <w:rsid w:val="003A0648"/>
    <w:rsid w:val="003A0A22"/>
    <w:rsid w:val="003A1BA9"/>
    <w:rsid w:val="003A2644"/>
    <w:rsid w:val="003A3502"/>
    <w:rsid w:val="003A43CD"/>
    <w:rsid w:val="003B01EF"/>
    <w:rsid w:val="003B062A"/>
    <w:rsid w:val="003B1D66"/>
    <w:rsid w:val="003B2E73"/>
    <w:rsid w:val="003B4DE2"/>
    <w:rsid w:val="003C0448"/>
    <w:rsid w:val="003C0EA9"/>
    <w:rsid w:val="003C2CFC"/>
    <w:rsid w:val="003C359D"/>
    <w:rsid w:val="003C3B87"/>
    <w:rsid w:val="003C4F90"/>
    <w:rsid w:val="003C6368"/>
    <w:rsid w:val="003C64F1"/>
    <w:rsid w:val="003C675F"/>
    <w:rsid w:val="003C6838"/>
    <w:rsid w:val="003C6D44"/>
    <w:rsid w:val="003D045C"/>
    <w:rsid w:val="003D05EF"/>
    <w:rsid w:val="003D0BF0"/>
    <w:rsid w:val="003D1C21"/>
    <w:rsid w:val="003D213D"/>
    <w:rsid w:val="003D5323"/>
    <w:rsid w:val="003D5AC7"/>
    <w:rsid w:val="003E20CD"/>
    <w:rsid w:val="003E3157"/>
    <w:rsid w:val="003E5272"/>
    <w:rsid w:val="003E5839"/>
    <w:rsid w:val="003F1758"/>
    <w:rsid w:val="003F4A24"/>
    <w:rsid w:val="003F58F2"/>
    <w:rsid w:val="003F6227"/>
    <w:rsid w:val="00403C03"/>
    <w:rsid w:val="00405C83"/>
    <w:rsid w:val="0041110C"/>
    <w:rsid w:val="004113D4"/>
    <w:rsid w:val="00413234"/>
    <w:rsid w:val="00413DD1"/>
    <w:rsid w:val="00414527"/>
    <w:rsid w:val="00414779"/>
    <w:rsid w:val="004149B9"/>
    <w:rsid w:val="00415AC1"/>
    <w:rsid w:val="00417E11"/>
    <w:rsid w:val="0042119E"/>
    <w:rsid w:val="00421CB5"/>
    <w:rsid w:val="004230DC"/>
    <w:rsid w:val="00423BBA"/>
    <w:rsid w:val="004249A9"/>
    <w:rsid w:val="00425EDA"/>
    <w:rsid w:val="00425F7C"/>
    <w:rsid w:val="00436BDA"/>
    <w:rsid w:val="004434D5"/>
    <w:rsid w:val="0044392D"/>
    <w:rsid w:val="00443AA6"/>
    <w:rsid w:val="0045160B"/>
    <w:rsid w:val="00452C1A"/>
    <w:rsid w:val="00453236"/>
    <w:rsid w:val="00454F21"/>
    <w:rsid w:val="00455B17"/>
    <w:rsid w:val="00462978"/>
    <w:rsid w:val="00462C6E"/>
    <w:rsid w:val="00463351"/>
    <w:rsid w:val="004645CF"/>
    <w:rsid w:val="00464F0A"/>
    <w:rsid w:val="0046777D"/>
    <w:rsid w:val="00467BD4"/>
    <w:rsid w:val="0047072C"/>
    <w:rsid w:val="00475215"/>
    <w:rsid w:val="004765FA"/>
    <w:rsid w:val="004778A7"/>
    <w:rsid w:val="004800BB"/>
    <w:rsid w:val="00480826"/>
    <w:rsid w:val="004809D0"/>
    <w:rsid w:val="00481756"/>
    <w:rsid w:val="00481C7C"/>
    <w:rsid w:val="0048217E"/>
    <w:rsid w:val="00483C76"/>
    <w:rsid w:val="004842E7"/>
    <w:rsid w:val="00491583"/>
    <w:rsid w:val="0049161C"/>
    <w:rsid w:val="004962A2"/>
    <w:rsid w:val="004A1128"/>
    <w:rsid w:val="004A21F9"/>
    <w:rsid w:val="004A2871"/>
    <w:rsid w:val="004A6C3C"/>
    <w:rsid w:val="004B12B5"/>
    <w:rsid w:val="004B21CB"/>
    <w:rsid w:val="004B5EB8"/>
    <w:rsid w:val="004B6C45"/>
    <w:rsid w:val="004B7754"/>
    <w:rsid w:val="004B7F14"/>
    <w:rsid w:val="004C1523"/>
    <w:rsid w:val="004C2746"/>
    <w:rsid w:val="004C2E5B"/>
    <w:rsid w:val="004C339E"/>
    <w:rsid w:val="004C4C31"/>
    <w:rsid w:val="004C59A9"/>
    <w:rsid w:val="004C5D3B"/>
    <w:rsid w:val="004C6282"/>
    <w:rsid w:val="004C71A7"/>
    <w:rsid w:val="004C75F7"/>
    <w:rsid w:val="004D0FD4"/>
    <w:rsid w:val="004D2F04"/>
    <w:rsid w:val="004D458B"/>
    <w:rsid w:val="004D6EB4"/>
    <w:rsid w:val="004E173B"/>
    <w:rsid w:val="004E2013"/>
    <w:rsid w:val="004E32C5"/>
    <w:rsid w:val="004E44B3"/>
    <w:rsid w:val="004E4731"/>
    <w:rsid w:val="004E4E49"/>
    <w:rsid w:val="004E554B"/>
    <w:rsid w:val="004E6E7F"/>
    <w:rsid w:val="004E703C"/>
    <w:rsid w:val="004F090D"/>
    <w:rsid w:val="004F0AFD"/>
    <w:rsid w:val="004F0CF0"/>
    <w:rsid w:val="004F19F3"/>
    <w:rsid w:val="004F1C67"/>
    <w:rsid w:val="004F26AD"/>
    <w:rsid w:val="004F367F"/>
    <w:rsid w:val="004F415C"/>
    <w:rsid w:val="004F5FE7"/>
    <w:rsid w:val="004F617B"/>
    <w:rsid w:val="004F69E7"/>
    <w:rsid w:val="004F6CDF"/>
    <w:rsid w:val="00500F30"/>
    <w:rsid w:val="00501099"/>
    <w:rsid w:val="00501FBB"/>
    <w:rsid w:val="0050385E"/>
    <w:rsid w:val="00506FEA"/>
    <w:rsid w:val="00514277"/>
    <w:rsid w:val="00514724"/>
    <w:rsid w:val="00515CE3"/>
    <w:rsid w:val="00516C1C"/>
    <w:rsid w:val="00517AD3"/>
    <w:rsid w:val="005201D2"/>
    <w:rsid w:val="005204F0"/>
    <w:rsid w:val="005207C6"/>
    <w:rsid w:val="005209BD"/>
    <w:rsid w:val="00520DCD"/>
    <w:rsid w:val="0052119C"/>
    <w:rsid w:val="005221F0"/>
    <w:rsid w:val="00523270"/>
    <w:rsid w:val="005238BC"/>
    <w:rsid w:val="00525898"/>
    <w:rsid w:val="005306CF"/>
    <w:rsid w:val="0053093B"/>
    <w:rsid w:val="00532352"/>
    <w:rsid w:val="00536090"/>
    <w:rsid w:val="00537CC3"/>
    <w:rsid w:val="00537FA6"/>
    <w:rsid w:val="0054139F"/>
    <w:rsid w:val="00543175"/>
    <w:rsid w:val="00543654"/>
    <w:rsid w:val="00544C86"/>
    <w:rsid w:val="005456C1"/>
    <w:rsid w:val="0054647B"/>
    <w:rsid w:val="00547FC0"/>
    <w:rsid w:val="005536A2"/>
    <w:rsid w:val="00554C86"/>
    <w:rsid w:val="005554A1"/>
    <w:rsid w:val="0056212F"/>
    <w:rsid w:val="00572483"/>
    <w:rsid w:val="005735AD"/>
    <w:rsid w:val="0057361E"/>
    <w:rsid w:val="0057484A"/>
    <w:rsid w:val="00574CD4"/>
    <w:rsid w:val="005777B1"/>
    <w:rsid w:val="00577827"/>
    <w:rsid w:val="00580654"/>
    <w:rsid w:val="005827A0"/>
    <w:rsid w:val="00585E22"/>
    <w:rsid w:val="0058657A"/>
    <w:rsid w:val="005870BD"/>
    <w:rsid w:val="00587A22"/>
    <w:rsid w:val="00587D83"/>
    <w:rsid w:val="00587FCF"/>
    <w:rsid w:val="00591936"/>
    <w:rsid w:val="00591D91"/>
    <w:rsid w:val="00593F6C"/>
    <w:rsid w:val="0059427A"/>
    <w:rsid w:val="00594E39"/>
    <w:rsid w:val="0059538B"/>
    <w:rsid w:val="00595432"/>
    <w:rsid w:val="005966A4"/>
    <w:rsid w:val="00596B99"/>
    <w:rsid w:val="005A1B21"/>
    <w:rsid w:val="005A1FBA"/>
    <w:rsid w:val="005A21D9"/>
    <w:rsid w:val="005A37AB"/>
    <w:rsid w:val="005A420C"/>
    <w:rsid w:val="005A4476"/>
    <w:rsid w:val="005A699A"/>
    <w:rsid w:val="005A7833"/>
    <w:rsid w:val="005B07FF"/>
    <w:rsid w:val="005B0AA1"/>
    <w:rsid w:val="005B47DD"/>
    <w:rsid w:val="005B515D"/>
    <w:rsid w:val="005B74CB"/>
    <w:rsid w:val="005C0DA1"/>
    <w:rsid w:val="005C55FC"/>
    <w:rsid w:val="005C5C56"/>
    <w:rsid w:val="005D186D"/>
    <w:rsid w:val="005D321F"/>
    <w:rsid w:val="005D4355"/>
    <w:rsid w:val="005D4AA5"/>
    <w:rsid w:val="005D5BFD"/>
    <w:rsid w:val="005D61AB"/>
    <w:rsid w:val="005D65D9"/>
    <w:rsid w:val="005E11C0"/>
    <w:rsid w:val="005E4113"/>
    <w:rsid w:val="005E4573"/>
    <w:rsid w:val="005E47F2"/>
    <w:rsid w:val="005E5E2C"/>
    <w:rsid w:val="005E611D"/>
    <w:rsid w:val="005E73A5"/>
    <w:rsid w:val="005E765E"/>
    <w:rsid w:val="005E7774"/>
    <w:rsid w:val="005F1165"/>
    <w:rsid w:val="005F2B50"/>
    <w:rsid w:val="005F403C"/>
    <w:rsid w:val="005F63E4"/>
    <w:rsid w:val="005F6F43"/>
    <w:rsid w:val="00602800"/>
    <w:rsid w:val="006046A1"/>
    <w:rsid w:val="006047F9"/>
    <w:rsid w:val="00605DE2"/>
    <w:rsid w:val="006076C4"/>
    <w:rsid w:val="00607889"/>
    <w:rsid w:val="0061227D"/>
    <w:rsid w:val="00612662"/>
    <w:rsid w:val="00613879"/>
    <w:rsid w:val="00613FFA"/>
    <w:rsid w:val="006140BA"/>
    <w:rsid w:val="006140F9"/>
    <w:rsid w:val="00614999"/>
    <w:rsid w:val="006157C8"/>
    <w:rsid w:val="00615C6C"/>
    <w:rsid w:val="006179E8"/>
    <w:rsid w:val="00620518"/>
    <w:rsid w:val="0062084B"/>
    <w:rsid w:val="00623BA2"/>
    <w:rsid w:val="006248A7"/>
    <w:rsid w:val="00630935"/>
    <w:rsid w:val="006319A8"/>
    <w:rsid w:val="006325FA"/>
    <w:rsid w:val="0064147F"/>
    <w:rsid w:val="00643EDD"/>
    <w:rsid w:val="00645971"/>
    <w:rsid w:val="0064644E"/>
    <w:rsid w:val="00646616"/>
    <w:rsid w:val="00650407"/>
    <w:rsid w:val="00651B0A"/>
    <w:rsid w:val="0065267C"/>
    <w:rsid w:val="006537F2"/>
    <w:rsid w:val="006543A8"/>
    <w:rsid w:val="00654D25"/>
    <w:rsid w:val="00655803"/>
    <w:rsid w:val="0066020F"/>
    <w:rsid w:val="006642A9"/>
    <w:rsid w:val="00665B4E"/>
    <w:rsid w:val="00665CAB"/>
    <w:rsid w:val="00666A2B"/>
    <w:rsid w:val="00670B07"/>
    <w:rsid w:val="00671F64"/>
    <w:rsid w:val="00671F88"/>
    <w:rsid w:val="00672E03"/>
    <w:rsid w:val="00673E53"/>
    <w:rsid w:val="006753AF"/>
    <w:rsid w:val="00676A2E"/>
    <w:rsid w:val="0067747B"/>
    <w:rsid w:val="00680520"/>
    <w:rsid w:val="00680929"/>
    <w:rsid w:val="00681616"/>
    <w:rsid w:val="0068186A"/>
    <w:rsid w:val="00682355"/>
    <w:rsid w:val="0068308D"/>
    <w:rsid w:val="006834A2"/>
    <w:rsid w:val="006854CA"/>
    <w:rsid w:val="00687DAE"/>
    <w:rsid w:val="00690A54"/>
    <w:rsid w:val="00691D1E"/>
    <w:rsid w:val="00695CC7"/>
    <w:rsid w:val="00696664"/>
    <w:rsid w:val="00696739"/>
    <w:rsid w:val="006A07EB"/>
    <w:rsid w:val="006A2232"/>
    <w:rsid w:val="006A4992"/>
    <w:rsid w:val="006A4BD3"/>
    <w:rsid w:val="006A5DD1"/>
    <w:rsid w:val="006A6EF9"/>
    <w:rsid w:val="006B0834"/>
    <w:rsid w:val="006B1807"/>
    <w:rsid w:val="006B23FE"/>
    <w:rsid w:val="006B2BD0"/>
    <w:rsid w:val="006B35D7"/>
    <w:rsid w:val="006B43D9"/>
    <w:rsid w:val="006B5BE6"/>
    <w:rsid w:val="006C281B"/>
    <w:rsid w:val="006C499A"/>
    <w:rsid w:val="006C4C9F"/>
    <w:rsid w:val="006C51E1"/>
    <w:rsid w:val="006C65E3"/>
    <w:rsid w:val="006D1AA4"/>
    <w:rsid w:val="006D3F38"/>
    <w:rsid w:val="006D7678"/>
    <w:rsid w:val="006E060A"/>
    <w:rsid w:val="006E11FF"/>
    <w:rsid w:val="006E377D"/>
    <w:rsid w:val="006E602F"/>
    <w:rsid w:val="006E686F"/>
    <w:rsid w:val="006E7463"/>
    <w:rsid w:val="006F07F6"/>
    <w:rsid w:val="006F1933"/>
    <w:rsid w:val="006F559B"/>
    <w:rsid w:val="006F5744"/>
    <w:rsid w:val="006F5E33"/>
    <w:rsid w:val="006F605E"/>
    <w:rsid w:val="00703388"/>
    <w:rsid w:val="007044AC"/>
    <w:rsid w:val="0070582F"/>
    <w:rsid w:val="00706604"/>
    <w:rsid w:val="007078B2"/>
    <w:rsid w:val="00710360"/>
    <w:rsid w:val="007107B3"/>
    <w:rsid w:val="00713707"/>
    <w:rsid w:val="00713E8B"/>
    <w:rsid w:val="00715779"/>
    <w:rsid w:val="007168F6"/>
    <w:rsid w:val="00717F9A"/>
    <w:rsid w:val="0072029D"/>
    <w:rsid w:val="00721BA7"/>
    <w:rsid w:val="00721CEE"/>
    <w:rsid w:val="00724CAA"/>
    <w:rsid w:val="007264EF"/>
    <w:rsid w:val="007308C4"/>
    <w:rsid w:val="00731251"/>
    <w:rsid w:val="00732F93"/>
    <w:rsid w:val="007346CB"/>
    <w:rsid w:val="00734A3D"/>
    <w:rsid w:val="007354F8"/>
    <w:rsid w:val="007365C9"/>
    <w:rsid w:val="00737EFB"/>
    <w:rsid w:val="007401DF"/>
    <w:rsid w:val="00741B05"/>
    <w:rsid w:val="007444FD"/>
    <w:rsid w:val="007458BD"/>
    <w:rsid w:val="007461C1"/>
    <w:rsid w:val="00746636"/>
    <w:rsid w:val="00751591"/>
    <w:rsid w:val="0075170D"/>
    <w:rsid w:val="00751FCB"/>
    <w:rsid w:val="007577B2"/>
    <w:rsid w:val="00760484"/>
    <w:rsid w:val="00760E7D"/>
    <w:rsid w:val="007667E3"/>
    <w:rsid w:val="00767C5B"/>
    <w:rsid w:val="00767E89"/>
    <w:rsid w:val="00771AF4"/>
    <w:rsid w:val="00772C10"/>
    <w:rsid w:val="00772D20"/>
    <w:rsid w:val="007732EA"/>
    <w:rsid w:val="007743C3"/>
    <w:rsid w:val="007747C1"/>
    <w:rsid w:val="007757FC"/>
    <w:rsid w:val="00775E93"/>
    <w:rsid w:val="007762B6"/>
    <w:rsid w:val="00782F9A"/>
    <w:rsid w:val="00783DA5"/>
    <w:rsid w:val="0078478E"/>
    <w:rsid w:val="00786B8A"/>
    <w:rsid w:val="00787C94"/>
    <w:rsid w:val="00787DFB"/>
    <w:rsid w:val="00792281"/>
    <w:rsid w:val="00794158"/>
    <w:rsid w:val="007944CB"/>
    <w:rsid w:val="0079464B"/>
    <w:rsid w:val="0079524D"/>
    <w:rsid w:val="007A00D9"/>
    <w:rsid w:val="007A073D"/>
    <w:rsid w:val="007A0EDE"/>
    <w:rsid w:val="007A4EFC"/>
    <w:rsid w:val="007A7DD3"/>
    <w:rsid w:val="007B0DEC"/>
    <w:rsid w:val="007B201B"/>
    <w:rsid w:val="007B22B0"/>
    <w:rsid w:val="007B7526"/>
    <w:rsid w:val="007C1478"/>
    <w:rsid w:val="007C1A93"/>
    <w:rsid w:val="007C330D"/>
    <w:rsid w:val="007C5378"/>
    <w:rsid w:val="007C727A"/>
    <w:rsid w:val="007D29D9"/>
    <w:rsid w:val="007D481B"/>
    <w:rsid w:val="007D4981"/>
    <w:rsid w:val="007D5822"/>
    <w:rsid w:val="007D5E62"/>
    <w:rsid w:val="007D6975"/>
    <w:rsid w:val="007E0529"/>
    <w:rsid w:val="007E1BAF"/>
    <w:rsid w:val="007E38A6"/>
    <w:rsid w:val="007E44C6"/>
    <w:rsid w:val="007F1A71"/>
    <w:rsid w:val="007F2CA9"/>
    <w:rsid w:val="007F2F4B"/>
    <w:rsid w:val="007F2FE6"/>
    <w:rsid w:val="007F5440"/>
    <w:rsid w:val="007F693D"/>
    <w:rsid w:val="0080017C"/>
    <w:rsid w:val="00800281"/>
    <w:rsid w:val="00800B96"/>
    <w:rsid w:val="00800C7F"/>
    <w:rsid w:val="00803141"/>
    <w:rsid w:val="00803339"/>
    <w:rsid w:val="0080454C"/>
    <w:rsid w:val="008046DA"/>
    <w:rsid w:val="008049C7"/>
    <w:rsid w:val="0081090D"/>
    <w:rsid w:val="00811941"/>
    <w:rsid w:val="008126B1"/>
    <w:rsid w:val="00813764"/>
    <w:rsid w:val="008176C3"/>
    <w:rsid w:val="00817BCC"/>
    <w:rsid w:val="00820108"/>
    <w:rsid w:val="00821A94"/>
    <w:rsid w:val="00823AC8"/>
    <w:rsid w:val="00823ECE"/>
    <w:rsid w:val="00824C22"/>
    <w:rsid w:val="00827242"/>
    <w:rsid w:val="00827328"/>
    <w:rsid w:val="008309E2"/>
    <w:rsid w:val="00830F3A"/>
    <w:rsid w:val="00831DEC"/>
    <w:rsid w:val="0084079F"/>
    <w:rsid w:val="00840B57"/>
    <w:rsid w:val="00841112"/>
    <w:rsid w:val="008432CE"/>
    <w:rsid w:val="0084430F"/>
    <w:rsid w:val="00850AF2"/>
    <w:rsid w:val="00853C95"/>
    <w:rsid w:val="00856553"/>
    <w:rsid w:val="008609CE"/>
    <w:rsid w:val="00863B69"/>
    <w:rsid w:val="0086494D"/>
    <w:rsid w:val="0086540B"/>
    <w:rsid w:val="00865F21"/>
    <w:rsid w:val="00873D4E"/>
    <w:rsid w:val="00874CCC"/>
    <w:rsid w:val="00875A5F"/>
    <w:rsid w:val="00877F8F"/>
    <w:rsid w:val="008834E3"/>
    <w:rsid w:val="00884264"/>
    <w:rsid w:val="0088461B"/>
    <w:rsid w:val="008851FA"/>
    <w:rsid w:val="00885408"/>
    <w:rsid w:val="0088551C"/>
    <w:rsid w:val="00885E0C"/>
    <w:rsid w:val="00885E0F"/>
    <w:rsid w:val="00886BFA"/>
    <w:rsid w:val="00890AC5"/>
    <w:rsid w:val="00893369"/>
    <w:rsid w:val="008936A7"/>
    <w:rsid w:val="008949C7"/>
    <w:rsid w:val="008952DC"/>
    <w:rsid w:val="00896884"/>
    <w:rsid w:val="00896DF3"/>
    <w:rsid w:val="008A09B4"/>
    <w:rsid w:val="008A0C0E"/>
    <w:rsid w:val="008A1377"/>
    <w:rsid w:val="008A2661"/>
    <w:rsid w:val="008A2860"/>
    <w:rsid w:val="008A3D17"/>
    <w:rsid w:val="008A6993"/>
    <w:rsid w:val="008A7B12"/>
    <w:rsid w:val="008B14DF"/>
    <w:rsid w:val="008B6258"/>
    <w:rsid w:val="008B7726"/>
    <w:rsid w:val="008C0F3D"/>
    <w:rsid w:val="008C12BB"/>
    <w:rsid w:val="008C26AA"/>
    <w:rsid w:val="008C5F9D"/>
    <w:rsid w:val="008C690C"/>
    <w:rsid w:val="008D1E68"/>
    <w:rsid w:val="008D205F"/>
    <w:rsid w:val="008D2C72"/>
    <w:rsid w:val="008D6710"/>
    <w:rsid w:val="008D6C95"/>
    <w:rsid w:val="008D747B"/>
    <w:rsid w:val="008E3059"/>
    <w:rsid w:val="008E41DA"/>
    <w:rsid w:val="008F0A00"/>
    <w:rsid w:val="008F2197"/>
    <w:rsid w:val="008F40CA"/>
    <w:rsid w:val="008F6FE6"/>
    <w:rsid w:val="008F790E"/>
    <w:rsid w:val="008F7B57"/>
    <w:rsid w:val="00901419"/>
    <w:rsid w:val="009037FE"/>
    <w:rsid w:val="0090616E"/>
    <w:rsid w:val="00906C9F"/>
    <w:rsid w:val="00914B77"/>
    <w:rsid w:val="00915702"/>
    <w:rsid w:val="009165B2"/>
    <w:rsid w:val="009174F8"/>
    <w:rsid w:val="00921003"/>
    <w:rsid w:val="00921B47"/>
    <w:rsid w:val="00922657"/>
    <w:rsid w:val="00922AD2"/>
    <w:rsid w:val="0092353E"/>
    <w:rsid w:val="00924459"/>
    <w:rsid w:val="009247EF"/>
    <w:rsid w:val="00926B57"/>
    <w:rsid w:val="00926C2C"/>
    <w:rsid w:val="00927392"/>
    <w:rsid w:val="00930012"/>
    <w:rsid w:val="00930067"/>
    <w:rsid w:val="00930CD5"/>
    <w:rsid w:val="0093311F"/>
    <w:rsid w:val="0093321F"/>
    <w:rsid w:val="00934DEA"/>
    <w:rsid w:val="0093554F"/>
    <w:rsid w:val="0093677B"/>
    <w:rsid w:val="00936795"/>
    <w:rsid w:val="00940D0C"/>
    <w:rsid w:val="00941294"/>
    <w:rsid w:val="009412E7"/>
    <w:rsid w:val="00941786"/>
    <w:rsid w:val="0094202A"/>
    <w:rsid w:val="00942080"/>
    <w:rsid w:val="00943747"/>
    <w:rsid w:val="00943F10"/>
    <w:rsid w:val="00945700"/>
    <w:rsid w:val="00947449"/>
    <w:rsid w:val="009475C6"/>
    <w:rsid w:val="0095005F"/>
    <w:rsid w:val="00953B02"/>
    <w:rsid w:val="0095452D"/>
    <w:rsid w:val="00954FBC"/>
    <w:rsid w:val="00955CEF"/>
    <w:rsid w:val="00957079"/>
    <w:rsid w:val="009600D2"/>
    <w:rsid w:val="00961BE7"/>
    <w:rsid w:val="009653CB"/>
    <w:rsid w:val="00966541"/>
    <w:rsid w:val="009702B8"/>
    <w:rsid w:val="00971EFD"/>
    <w:rsid w:val="00972C84"/>
    <w:rsid w:val="009734A2"/>
    <w:rsid w:val="00973B29"/>
    <w:rsid w:val="00974435"/>
    <w:rsid w:val="00974FD4"/>
    <w:rsid w:val="00976794"/>
    <w:rsid w:val="00976DC9"/>
    <w:rsid w:val="00976F3F"/>
    <w:rsid w:val="00977461"/>
    <w:rsid w:val="00983D2C"/>
    <w:rsid w:val="00985FFC"/>
    <w:rsid w:val="0098609F"/>
    <w:rsid w:val="009864BB"/>
    <w:rsid w:val="00987508"/>
    <w:rsid w:val="00990061"/>
    <w:rsid w:val="0099098E"/>
    <w:rsid w:val="00993ED8"/>
    <w:rsid w:val="00995276"/>
    <w:rsid w:val="0099547E"/>
    <w:rsid w:val="009962FE"/>
    <w:rsid w:val="0099682F"/>
    <w:rsid w:val="009A1519"/>
    <w:rsid w:val="009A1FA7"/>
    <w:rsid w:val="009A3BF3"/>
    <w:rsid w:val="009B06A2"/>
    <w:rsid w:val="009B0C3B"/>
    <w:rsid w:val="009B35CA"/>
    <w:rsid w:val="009B6675"/>
    <w:rsid w:val="009B76B8"/>
    <w:rsid w:val="009C07B0"/>
    <w:rsid w:val="009C1A24"/>
    <w:rsid w:val="009C4CCD"/>
    <w:rsid w:val="009C5993"/>
    <w:rsid w:val="009C5B6E"/>
    <w:rsid w:val="009D0A09"/>
    <w:rsid w:val="009D4197"/>
    <w:rsid w:val="009D53A7"/>
    <w:rsid w:val="009D5F7C"/>
    <w:rsid w:val="009D6D7D"/>
    <w:rsid w:val="009D7F25"/>
    <w:rsid w:val="009E07EA"/>
    <w:rsid w:val="009E094D"/>
    <w:rsid w:val="009E2417"/>
    <w:rsid w:val="009E2B21"/>
    <w:rsid w:val="009E3B62"/>
    <w:rsid w:val="009E5AF9"/>
    <w:rsid w:val="009E64B4"/>
    <w:rsid w:val="009E6937"/>
    <w:rsid w:val="009E7FEC"/>
    <w:rsid w:val="009F0BD2"/>
    <w:rsid w:val="009F1BFE"/>
    <w:rsid w:val="009F5A11"/>
    <w:rsid w:val="009F649C"/>
    <w:rsid w:val="00A01993"/>
    <w:rsid w:val="00A024FC"/>
    <w:rsid w:val="00A02A90"/>
    <w:rsid w:val="00A02E15"/>
    <w:rsid w:val="00A033C9"/>
    <w:rsid w:val="00A03EBB"/>
    <w:rsid w:val="00A06CAC"/>
    <w:rsid w:val="00A07063"/>
    <w:rsid w:val="00A1017E"/>
    <w:rsid w:val="00A13135"/>
    <w:rsid w:val="00A141A9"/>
    <w:rsid w:val="00A16D63"/>
    <w:rsid w:val="00A2520B"/>
    <w:rsid w:val="00A266F1"/>
    <w:rsid w:val="00A30C42"/>
    <w:rsid w:val="00A30D8A"/>
    <w:rsid w:val="00A3196E"/>
    <w:rsid w:val="00A326AC"/>
    <w:rsid w:val="00A33021"/>
    <w:rsid w:val="00A355C0"/>
    <w:rsid w:val="00A36B47"/>
    <w:rsid w:val="00A37683"/>
    <w:rsid w:val="00A41A42"/>
    <w:rsid w:val="00A42D48"/>
    <w:rsid w:val="00A44B45"/>
    <w:rsid w:val="00A45B5D"/>
    <w:rsid w:val="00A46E4A"/>
    <w:rsid w:val="00A47BF4"/>
    <w:rsid w:val="00A507B9"/>
    <w:rsid w:val="00A51BA2"/>
    <w:rsid w:val="00A538BF"/>
    <w:rsid w:val="00A538D6"/>
    <w:rsid w:val="00A547A4"/>
    <w:rsid w:val="00A54A3D"/>
    <w:rsid w:val="00A54B7B"/>
    <w:rsid w:val="00A54DED"/>
    <w:rsid w:val="00A5579A"/>
    <w:rsid w:val="00A55EC5"/>
    <w:rsid w:val="00A5710A"/>
    <w:rsid w:val="00A63651"/>
    <w:rsid w:val="00A63FD8"/>
    <w:rsid w:val="00A64623"/>
    <w:rsid w:val="00A74C39"/>
    <w:rsid w:val="00A771D3"/>
    <w:rsid w:val="00A8054C"/>
    <w:rsid w:val="00A80BCC"/>
    <w:rsid w:val="00A87B8C"/>
    <w:rsid w:val="00A87D4A"/>
    <w:rsid w:val="00A9092D"/>
    <w:rsid w:val="00A9232A"/>
    <w:rsid w:val="00A95E6F"/>
    <w:rsid w:val="00A96047"/>
    <w:rsid w:val="00A96962"/>
    <w:rsid w:val="00A96FAB"/>
    <w:rsid w:val="00A97939"/>
    <w:rsid w:val="00AA096E"/>
    <w:rsid w:val="00AA37E7"/>
    <w:rsid w:val="00AA541E"/>
    <w:rsid w:val="00AA5717"/>
    <w:rsid w:val="00AA6E62"/>
    <w:rsid w:val="00AA7846"/>
    <w:rsid w:val="00AB2351"/>
    <w:rsid w:val="00AB3F25"/>
    <w:rsid w:val="00AB4EA6"/>
    <w:rsid w:val="00AB5524"/>
    <w:rsid w:val="00AC2770"/>
    <w:rsid w:val="00AC2C05"/>
    <w:rsid w:val="00AC4135"/>
    <w:rsid w:val="00AC52B0"/>
    <w:rsid w:val="00AC6FD8"/>
    <w:rsid w:val="00AC7083"/>
    <w:rsid w:val="00AD0577"/>
    <w:rsid w:val="00AD06C9"/>
    <w:rsid w:val="00AD092C"/>
    <w:rsid w:val="00AD23B2"/>
    <w:rsid w:val="00AD36DA"/>
    <w:rsid w:val="00AD78FE"/>
    <w:rsid w:val="00AE001A"/>
    <w:rsid w:val="00AE2641"/>
    <w:rsid w:val="00AE280E"/>
    <w:rsid w:val="00AE3026"/>
    <w:rsid w:val="00AE5C20"/>
    <w:rsid w:val="00AE7492"/>
    <w:rsid w:val="00AE7DF5"/>
    <w:rsid w:val="00AF1282"/>
    <w:rsid w:val="00AF293A"/>
    <w:rsid w:val="00AF3CD1"/>
    <w:rsid w:val="00AF4990"/>
    <w:rsid w:val="00AF66A8"/>
    <w:rsid w:val="00AF698C"/>
    <w:rsid w:val="00B01144"/>
    <w:rsid w:val="00B073CE"/>
    <w:rsid w:val="00B12A0B"/>
    <w:rsid w:val="00B13BA0"/>
    <w:rsid w:val="00B14BAB"/>
    <w:rsid w:val="00B15011"/>
    <w:rsid w:val="00B154CB"/>
    <w:rsid w:val="00B17F09"/>
    <w:rsid w:val="00B2107A"/>
    <w:rsid w:val="00B22775"/>
    <w:rsid w:val="00B23CD7"/>
    <w:rsid w:val="00B24C9D"/>
    <w:rsid w:val="00B24DD2"/>
    <w:rsid w:val="00B24E4C"/>
    <w:rsid w:val="00B27482"/>
    <w:rsid w:val="00B317E6"/>
    <w:rsid w:val="00B3308F"/>
    <w:rsid w:val="00B336DE"/>
    <w:rsid w:val="00B33A44"/>
    <w:rsid w:val="00B372E7"/>
    <w:rsid w:val="00B40F3B"/>
    <w:rsid w:val="00B41A45"/>
    <w:rsid w:val="00B41C6F"/>
    <w:rsid w:val="00B42118"/>
    <w:rsid w:val="00B4259E"/>
    <w:rsid w:val="00B43C41"/>
    <w:rsid w:val="00B448F8"/>
    <w:rsid w:val="00B45946"/>
    <w:rsid w:val="00B4662B"/>
    <w:rsid w:val="00B51D34"/>
    <w:rsid w:val="00B53239"/>
    <w:rsid w:val="00B5463D"/>
    <w:rsid w:val="00B558A7"/>
    <w:rsid w:val="00B55998"/>
    <w:rsid w:val="00B56D0E"/>
    <w:rsid w:val="00B60420"/>
    <w:rsid w:val="00B61979"/>
    <w:rsid w:val="00B6236C"/>
    <w:rsid w:val="00B6512C"/>
    <w:rsid w:val="00B655DF"/>
    <w:rsid w:val="00B66969"/>
    <w:rsid w:val="00B673C7"/>
    <w:rsid w:val="00B71745"/>
    <w:rsid w:val="00B73ABA"/>
    <w:rsid w:val="00B74D89"/>
    <w:rsid w:val="00B75A3B"/>
    <w:rsid w:val="00B77140"/>
    <w:rsid w:val="00B807D6"/>
    <w:rsid w:val="00B80890"/>
    <w:rsid w:val="00B808EC"/>
    <w:rsid w:val="00B81FE3"/>
    <w:rsid w:val="00B848F4"/>
    <w:rsid w:val="00B85E3E"/>
    <w:rsid w:val="00B8609B"/>
    <w:rsid w:val="00B86CE2"/>
    <w:rsid w:val="00B87864"/>
    <w:rsid w:val="00B91001"/>
    <w:rsid w:val="00B93275"/>
    <w:rsid w:val="00B9535E"/>
    <w:rsid w:val="00B959E9"/>
    <w:rsid w:val="00B96CE6"/>
    <w:rsid w:val="00B9796E"/>
    <w:rsid w:val="00B97C93"/>
    <w:rsid w:val="00BA0116"/>
    <w:rsid w:val="00BA17FA"/>
    <w:rsid w:val="00BA24E8"/>
    <w:rsid w:val="00BA79DE"/>
    <w:rsid w:val="00BB036D"/>
    <w:rsid w:val="00BB1EAD"/>
    <w:rsid w:val="00BB578E"/>
    <w:rsid w:val="00BC20CD"/>
    <w:rsid w:val="00BC2652"/>
    <w:rsid w:val="00BC528E"/>
    <w:rsid w:val="00BD0A29"/>
    <w:rsid w:val="00BD10D0"/>
    <w:rsid w:val="00BD12E2"/>
    <w:rsid w:val="00BD4844"/>
    <w:rsid w:val="00BD4AA0"/>
    <w:rsid w:val="00BD7303"/>
    <w:rsid w:val="00BD73C6"/>
    <w:rsid w:val="00BD7D6E"/>
    <w:rsid w:val="00BE0835"/>
    <w:rsid w:val="00BE3F82"/>
    <w:rsid w:val="00BE3F8F"/>
    <w:rsid w:val="00BF17B0"/>
    <w:rsid w:val="00BF23B1"/>
    <w:rsid w:val="00BF3481"/>
    <w:rsid w:val="00BF3C50"/>
    <w:rsid w:val="00BF4122"/>
    <w:rsid w:val="00BF54DB"/>
    <w:rsid w:val="00BF56A6"/>
    <w:rsid w:val="00BF6E2F"/>
    <w:rsid w:val="00BF6EA2"/>
    <w:rsid w:val="00BF6ECA"/>
    <w:rsid w:val="00C00CF9"/>
    <w:rsid w:val="00C01057"/>
    <w:rsid w:val="00C02F5C"/>
    <w:rsid w:val="00C04312"/>
    <w:rsid w:val="00C05178"/>
    <w:rsid w:val="00C05FCE"/>
    <w:rsid w:val="00C06A7B"/>
    <w:rsid w:val="00C071F1"/>
    <w:rsid w:val="00C100EC"/>
    <w:rsid w:val="00C17B5E"/>
    <w:rsid w:val="00C22C56"/>
    <w:rsid w:val="00C233DE"/>
    <w:rsid w:val="00C250BC"/>
    <w:rsid w:val="00C25EF0"/>
    <w:rsid w:val="00C26738"/>
    <w:rsid w:val="00C309B9"/>
    <w:rsid w:val="00C32CDA"/>
    <w:rsid w:val="00C3397E"/>
    <w:rsid w:val="00C341FC"/>
    <w:rsid w:val="00C34D24"/>
    <w:rsid w:val="00C36533"/>
    <w:rsid w:val="00C41D9A"/>
    <w:rsid w:val="00C43AB6"/>
    <w:rsid w:val="00C46823"/>
    <w:rsid w:val="00C46BD5"/>
    <w:rsid w:val="00C47567"/>
    <w:rsid w:val="00C5072E"/>
    <w:rsid w:val="00C50F7B"/>
    <w:rsid w:val="00C53E4B"/>
    <w:rsid w:val="00C604D6"/>
    <w:rsid w:val="00C61A77"/>
    <w:rsid w:val="00C621C5"/>
    <w:rsid w:val="00C63F0E"/>
    <w:rsid w:val="00C65A46"/>
    <w:rsid w:val="00C70356"/>
    <w:rsid w:val="00C708BF"/>
    <w:rsid w:val="00C7287F"/>
    <w:rsid w:val="00C739E4"/>
    <w:rsid w:val="00C74367"/>
    <w:rsid w:val="00C75B96"/>
    <w:rsid w:val="00C768ED"/>
    <w:rsid w:val="00C80269"/>
    <w:rsid w:val="00C80653"/>
    <w:rsid w:val="00C80D04"/>
    <w:rsid w:val="00C80ED1"/>
    <w:rsid w:val="00C8116A"/>
    <w:rsid w:val="00C81735"/>
    <w:rsid w:val="00C8204B"/>
    <w:rsid w:val="00C82A01"/>
    <w:rsid w:val="00C82ED7"/>
    <w:rsid w:val="00C8596E"/>
    <w:rsid w:val="00C8732E"/>
    <w:rsid w:val="00C87C37"/>
    <w:rsid w:val="00C907E7"/>
    <w:rsid w:val="00C908ED"/>
    <w:rsid w:val="00C90A27"/>
    <w:rsid w:val="00C914C1"/>
    <w:rsid w:val="00C91F3A"/>
    <w:rsid w:val="00C94BD8"/>
    <w:rsid w:val="00C955E5"/>
    <w:rsid w:val="00C97D94"/>
    <w:rsid w:val="00CA0F51"/>
    <w:rsid w:val="00CA3C3D"/>
    <w:rsid w:val="00CA508B"/>
    <w:rsid w:val="00CA6515"/>
    <w:rsid w:val="00CA7315"/>
    <w:rsid w:val="00CA7ACC"/>
    <w:rsid w:val="00CB0CC5"/>
    <w:rsid w:val="00CB13A4"/>
    <w:rsid w:val="00CB1952"/>
    <w:rsid w:val="00CB6A89"/>
    <w:rsid w:val="00CC038E"/>
    <w:rsid w:val="00CC25CF"/>
    <w:rsid w:val="00CC2E99"/>
    <w:rsid w:val="00CC4385"/>
    <w:rsid w:val="00CC44D6"/>
    <w:rsid w:val="00CC684A"/>
    <w:rsid w:val="00CC778E"/>
    <w:rsid w:val="00CD0933"/>
    <w:rsid w:val="00CD0CFE"/>
    <w:rsid w:val="00CD3BCA"/>
    <w:rsid w:val="00CD3DD8"/>
    <w:rsid w:val="00CD4D37"/>
    <w:rsid w:val="00CD7C8F"/>
    <w:rsid w:val="00CE00CA"/>
    <w:rsid w:val="00CE0D40"/>
    <w:rsid w:val="00CE0DF6"/>
    <w:rsid w:val="00CE1D67"/>
    <w:rsid w:val="00CE1DA9"/>
    <w:rsid w:val="00CE4D47"/>
    <w:rsid w:val="00CE51BC"/>
    <w:rsid w:val="00CE64CB"/>
    <w:rsid w:val="00CE70AA"/>
    <w:rsid w:val="00CE7DE7"/>
    <w:rsid w:val="00CF0742"/>
    <w:rsid w:val="00CF2B77"/>
    <w:rsid w:val="00CF3A6A"/>
    <w:rsid w:val="00CF4475"/>
    <w:rsid w:val="00CF5141"/>
    <w:rsid w:val="00CF649A"/>
    <w:rsid w:val="00D018C4"/>
    <w:rsid w:val="00D01CC5"/>
    <w:rsid w:val="00D0317A"/>
    <w:rsid w:val="00D037B0"/>
    <w:rsid w:val="00D06C58"/>
    <w:rsid w:val="00D10D87"/>
    <w:rsid w:val="00D10F02"/>
    <w:rsid w:val="00D12085"/>
    <w:rsid w:val="00D128A5"/>
    <w:rsid w:val="00D20231"/>
    <w:rsid w:val="00D205C1"/>
    <w:rsid w:val="00D20C40"/>
    <w:rsid w:val="00D22419"/>
    <w:rsid w:val="00D25927"/>
    <w:rsid w:val="00D30E8D"/>
    <w:rsid w:val="00D31BF9"/>
    <w:rsid w:val="00D32DE1"/>
    <w:rsid w:val="00D33DE2"/>
    <w:rsid w:val="00D343C9"/>
    <w:rsid w:val="00D349BF"/>
    <w:rsid w:val="00D357C2"/>
    <w:rsid w:val="00D36466"/>
    <w:rsid w:val="00D40272"/>
    <w:rsid w:val="00D41725"/>
    <w:rsid w:val="00D4404A"/>
    <w:rsid w:val="00D46634"/>
    <w:rsid w:val="00D500C3"/>
    <w:rsid w:val="00D535E6"/>
    <w:rsid w:val="00D53729"/>
    <w:rsid w:val="00D53CA5"/>
    <w:rsid w:val="00D573B0"/>
    <w:rsid w:val="00D57405"/>
    <w:rsid w:val="00D57D9E"/>
    <w:rsid w:val="00D60251"/>
    <w:rsid w:val="00D6125B"/>
    <w:rsid w:val="00D61311"/>
    <w:rsid w:val="00D6238B"/>
    <w:rsid w:val="00D62879"/>
    <w:rsid w:val="00D63163"/>
    <w:rsid w:val="00D6435D"/>
    <w:rsid w:val="00D64E5C"/>
    <w:rsid w:val="00D6716A"/>
    <w:rsid w:val="00D72766"/>
    <w:rsid w:val="00D739A4"/>
    <w:rsid w:val="00D76CD4"/>
    <w:rsid w:val="00D76FC2"/>
    <w:rsid w:val="00D772F3"/>
    <w:rsid w:val="00D80768"/>
    <w:rsid w:val="00D8315D"/>
    <w:rsid w:val="00D841DC"/>
    <w:rsid w:val="00D84A17"/>
    <w:rsid w:val="00D84FC8"/>
    <w:rsid w:val="00D852DB"/>
    <w:rsid w:val="00D8708A"/>
    <w:rsid w:val="00D8733C"/>
    <w:rsid w:val="00D913B4"/>
    <w:rsid w:val="00D9149D"/>
    <w:rsid w:val="00D9172F"/>
    <w:rsid w:val="00D95C49"/>
    <w:rsid w:val="00DA1ED9"/>
    <w:rsid w:val="00DA332A"/>
    <w:rsid w:val="00DA336B"/>
    <w:rsid w:val="00DA5DE2"/>
    <w:rsid w:val="00DA68A9"/>
    <w:rsid w:val="00DB13F9"/>
    <w:rsid w:val="00DB3121"/>
    <w:rsid w:val="00DB3545"/>
    <w:rsid w:val="00DB35F7"/>
    <w:rsid w:val="00DB44E1"/>
    <w:rsid w:val="00DB55CB"/>
    <w:rsid w:val="00DB732F"/>
    <w:rsid w:val="00DC0BE6"/>
    <w:rsid w:val="00DC158A"/>
    <w:rsid w:val="00DC1ECF"/>
    <w:rsid w:val="00DC3694"/>
    <w:rsid w:val="00DC434D"/>
    <w:rsid w:val="00DC5062"/>
    <w:rsid w:val="00DC595B"/>
    <w:rsid w:val="00DC60B7"/>
    <w:rsid w:val="00DC6456"/>
    <w:rsid w:val="00DD1B10"/>
    <w:rsid w:val="00DD2805"/>
    <w:rsid w:val="00DD7DA6"/>
    <w:rsid w:val="00DE1105"/>
    <w:rsid w:val="00DE3327"/>
    <w:rsid w:val="00DE33A8"/>
    <w:rsid w:val="00DE5C48"/>
    <w:rsid w:val="00DE6497"/>
    <w:rsid w:val="00DE792A"/>
    <w:rsid w:val="00DF143A"/>
    <w:rsid w:val="00DF1F1F"/>
    <w:rsid w:val="00DF5192"/>
    <w:rsid w:val="00E02A19"/>
    <w:rsid w:val="00E03111"/>
    <w:rsid w:val="00E03F06"/>
    <w:rsid w:val="00E0482F"/>
    <w:rsid w:val="00E058A9"/>
    <w:rsid w:val="00E066AA"/>
    <w:rsid w:val="00E108C5"/>
    <w:rsid w:val="00E11A2F"/>
    <w:rsid w:val="00E11E13"/>
    <w:rsid w:val="00E120BF"/>
    <w:rsid w:val="00E1434F"/>
    <w:rsid w:val="00E14E56"/>
    <w:rsid w:val="00E1525D"/>
    <w:rsid w:val="00E2031E"/>
    <w:rsid w:val="00E21873"/>
    <w:rsid w:val="00E2318E"/>
    <w:rsid w:val="00E2330C"/>
    <w:rsid w:val="00E25603"/>
    <w:rsid w:val="00E27142"/>
    <w:rsid w:val="00E34082"/>
    <w:rsid w:val="00E355A5"/>
    <w:rsid w:val="00E35BC0"/>
    <w:rsid w:val="00E3681C"/>
    <w:rsid w:val="00E3698C"/>
    <w:rsid w:val="00E3764A"/>
    <w:rsid w:val="00E40031"/>
    <w:rsid w:val="00E405C5"/>
    <w:rsid w:val="00E40958"/>
    <w:rsid w:val="00E41025"/>
    <w:rsid w:val="00E41762"/>
    <w:rsid w:val="00E467E6"/>
    <w:rsid w:val="00E50175"/>
    <w:rsid w:val="00E50B5C"/>
    <w:rsid w:val="00E533DC"/>
    <w:rsid w:val="00E53CD8"/>
    <w:rsid w:val="00E54DE6"/>
    <w:rsid w:val="00E55A21"/>
    <w:rsid w:val="00E55D50"/>
    <w:rsid w:val="00E564E9"/>
    <w:rsid w:val="00E60033"/>
    <w:rsid w:val="00E62D13"/>
    <w:rsid w:val="00E64043"/>
    <w:rsid w:val="00E64C5E"/>
    <w:rsid w:val="00E64DEB"/>
    <w:rsid w:val="00E6620D"/>
    <w:rsid w:val="00E704FB"/>
    <w:rsid w:val="00E735BB"/>
    <w:rsid w:val="00E73848"/>
    <w:rsid w:val="00E76852"/>
    <w:rsid w:val="00E76A80"/>
    <w:rsid w:val="00E770C0"/>
    <w:rsid w:val="00E77F3E"/>
    <w:rsid w:val="00E800CA"/>
    <w:rsid w:val="00E81D05"/>
    <w:rsid w:val="00E83E91"/>
    <w:rsid w:val="00E869E7"/>
    <w:rsid w:val="00E908B4"/>
    <w:rsid w:val="00E91802"/>
    <w:rsid w:val="00E9243A"/>
    <w:rsid w:val="00E931D8"/>
    <w:rsid w:val="00EA1382"/>
    <w:rsid w:val="00EA3CA8"/>
    <w:rsid w:val="00EA3E17"/>
    <w:rsid w:val="00EA4125"/>
    <w:rsid w:val="00EA438A"/>
    <w:rsid w:val="00EA68AB"/>
    <w:rsid w:val="00EA7276"/>
    <w:rsid w:val="00EA7B85"/>
    <w:rsid w:val="00EB06EA"/>
    <w:rsid w:val="00EB0C1D"/>
    <w:rsid w:val="00EB1836"/>
    <w:rsid w:val="00EB1F36"/>
    <w:rsid w:val="00EB4A04"/>
    <w:rsid w:val="00EB4BCF"/>
    <w:rsid w:val="00EB4D16"/>
    <w:rsid w:val="00EC2CF5"/>
    <w:rsid w:val="00EC360C"/>
    <w:rsid w:val="00EC48A2"/>
    <w:rsid w:val="00EC56AF"/>
    <w:rsid w:val="00EC5B38"/>
    <w:rsid w:val="00EC632B"/>
    <w:rsid w:val="00EC6A19"/>
    <w:rsid w:val="00EC772E"/>
    <w:rsid w:val="00ED202F"/>
    <w:rsid w:val="00ED2C8A"/>
    <w:rsid w:val="00ED33D0"/>
    <w:rsid w:val="00ED47B1"/>
    <w:rsid w:val="00ED496B"/>
    <w:rsid w:val="00ED4CD3"/>
    <w:rsid w:val="00ED541B"/>
    <w:rsid w:val="00ED5A87"/>
    <w:rsid w:val="00ED5CE0"/>
    <w:rsid w:val="00ED7785"/>
    <w:rsid w:val="00EE0630"/>
    <w:rsid w:val="00EE1508"/>
    <w:rsid w:val="00EE3CA3"/>
    <w:rsid w:val="00EE713F"/>
    <w:rsid w:val="00EF0D50"/>
    <w:rsid w:val="00EF1959"/>
    <w:rsid w:val="00EF4518"/>
    <w:rsid w:val="00EF4B03"/>
    <w:rsid w:val="00EF5E4D"/>
    <w:rsid w:val="00EF6092"/>
    <w:rsid w:val="00EF6EAF"/>
    <w:rsid w:val="00F003F5"/>
    <w:rsid w:val="00F0117F"/>
    <w:rsid w:val="00F01AB0"/>
    <w:rsid w:val="00F027AB"/>
    <w:rsid w:val="00F029F3"/>
    <w:rsid w:val="00F02B03"/>
    <w:rsid w:val="00F036C5"/>
    <w:rsid w:val="00F03941"/>
    <w:rsid w:val="00F0447A"/>
    <w:rsid w:val="00F05436"/>
    <w:rsid w:val="00F0772C"/>
    <w:rsid w:val="00F10CD6"/>
    <w:rsid w:val="00F10DCF"/>
    <w:rsid w:val="00F13A12"/>
    <w:rsid w:val="00F14195"/>
    <w:rsid w:val="00F16333"/>
    <w:rsid w:val="00F200C4"/>
    <w:rsid w:val="00F20C18"/>
    <w:rsid w:val="00F211AD"/>
    <w:rsid w:val="00F21EFE"/>
    <w:rsid w:val="00F220F8"/>
    <w:rsid w:val="00F238F3"/>
    <w:rsid w:val="00F23A11"/>
    <w:rsid w:val="00F25E2A"/>
    <w:rsid w:val="00F273CB"/>
    <w:rsid w:val="00F276C4"/>
    <w:rsid w:val="00F3306C"/>
    <w:rsid w:val="00F33F8F"/>
    <w:rsid w:val="00F3515A"/>
    <w:rsid w:val="00F41E53"/>
    <w:rsid w:val="00F44025"/>
    <w:rsid w:val="00F446ED"/>
    <w:rsid w:val="00F44E5C"/>
    <w:rsid w:val="00F46AEA"/>
    <w:rsid w:val="00F50250"/>
    <w:rsid w:val="00F51D01"/>
    <w:rsid w:val="00F51F05"/>
    <w:rsid w:val="00F53AF1"/>
    <w:rsid w:val="00F56073"/>
    <w:rsid w:val="00F56565"/>
    <w:rsid w:val="00F56AF7"/>
    <w:rsid w:val="00F57039"/>
    <w:rsid w:val="00F63E54"/>
    <w:rsid w:val="00F649CB"/>
    <w:rsid w:val="00F720A9"/>
    <w:rsid w:val="00F72A8C"/>
    <w:rsid w:val="00F72AB3"/>
    <w:rsid w:val="00F738CD"/>
    <w:rsid w:val="00F73C07"/>
    <w:rsid w:val="00F75768"/>
    <w:rsid w:val="00F7687E"/>
    <w:rsid w:val="00F76B19"/>
    <w:rsid w:val="00F80B65"/>
    <w:rsid w:val="00F81ED5"/>
    <w:rsid w:val="00F829F1"/>
    <w:rsid w:val="00F84B8D"/>
    <w:rsid w:val="00F86805"/>
    <w:rsid w:val="00F86ED7"/>
    <w:rsid w:val="00F91076"/>
    <w:rsid w:val="00F93680"/>
    <w:rsid w:val="00F93EA6"/>
    <w:rsid w:val="00F95A98"/>
    <w:rsid w:val="00F968B1"/>
    <w:rsid w:val="00F9711A"/>
    <w:rsid w:val="00F975B2"/>
    <w:rsid w:val="00F97BFA"/>
    <w:rsid w:val="00FA2B48"/>
    <w:rsid w:val="00FA329D"/>
    <w:rsid w:val="00FA58E2"/>
    <w:rsid w:val="00FA69E4"/>
    <w:rsid w:val="00FA6EA1"/>
    <w:rsid w:val="00FA73E6"/>
    <w:rsid w:val="00FB51A0"/>
    <w:rsid w:val="00FB561B"/>
    <w:rsid w:val="00FC2AF6"/>
    <w:rsid w:val="00FC3602"/>
    <w:rsid w:val="00FC47F8"/>
    <w:rsid w:val="00FC5127"/>
    <w:rsid w:val="00FC7359"/>
    <w:rsid w:val="00FD06D5"/>
    <w:rsid w:val="00FD0FDF"/>
    <w:rsid w:val="00FD1AD1"/>
    <w:rsid w:val="00FD1F62"/>
    <w:rsid w:val="00FD3257"/>
    <w:rsid w:val="00FD3C09"/>
    <w:rsid w:val="00FD4C4F"/>
    <w:rsid w:val="00FD5906"/>
    <w:rsid w:val="00FE04BB"/>
    <w:rsid w:val="00FE1AA8"/>
    <w:rsid w:val="00FE2212"/>
    <w:rsid w:val="00FE3630"/>
    <w:rsid w:val="00FE4908"/>
    <w:rsid w:val="00FE69E3"/>
    <w:rsid w:val="00FF07C4"/>
    <w:rsid w:val="00FF2856"/>
    <w:rsid w:val="00FF40EB"/>
    <w:rsid w:val="00FF48CC"/>
    <w:rsid w:val="00FF56BE"/>
    <w:rsid w:val="00FF5E4F"/>
    <w:rsid w:val="00FF66E4"/>
    <w:rsid w:val="00FF6E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9E519"/>
  <w15:chartTrackingRefBased/>
  <w15:docId w15:val="{D00BFAEC-DD80-4133-92AD-CE213E1A1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00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005F"/>
  </w:style>
  <w:style w:type="paragraph" w:styleId="Footer">
    <w:name w:val="footer"/>
    <w:basedOn w:val="Normal"/>
    <w:link w:val="FooterChar"/>
    <w:uiPriority w:val="99"/>
    <w:unhideWhenUsed/>
    <w:rsid w:val="009500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5F"/>
  </w:style>
  <w:style w:type="table" w:styleId="TableGrid">
    <w:name w:val="Table Grid"/>
    <w:basedOn w:val="TableNormal"/>
    <w:uiPriority w:val="39"/>
    <w:rsid w:val="00813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2AD2"/>
    <w:rPr>
      <w:sz w:val="16"/>
      <w:szCs w:val="16"/>
    </w:rPr>
  </w:style>
  <w:style w:type="paragraph" w:styleId="CommentText">
    <w:name w:val="annotation text"/>
    <w:basedOn w:val="Normal"/>
    <w:link w:val="CommentTextChar"/>
    <w:uiPriority w:val="99"/>
    <w:semiHidden/>
    <w:unhideWhenUsed/>
    <w:rsid w:val="00922AD2"/>
    <w:pPr>
      <w:spacing w:line="240" w:lineRule="auto"/>
    </w:pPr>
    <w:rPr>
      <w:sz w:val="20"/>
      <w:szCs w:val="20"/>
    </w:rPr>
  </w:style>
  <w:style w:type="character" w:customStyle="1" w:styleId="CommentTextChar">
    <w:name w:val="Comment Text Char"/>
    <w:basedOn w:val="DefaultParagraphFont"/>
    <w:link w:val="CommentText"/>
    <w:uiPriority w:val="99"/>
    <w:semiHidden/>
    <w:rsid w:val="00922AD2"/>
    <w:rPr>
      <w:sz w:val="20"/>
      <w:szCs w:val="20"/>
    </w:rPr>
  </w:style>
  <w:style w:type="paragraph" w:styleId="CommentSubject">
    <w:name w:val="annotation subject"/>
    <w:basedOn w:val="CommentText"/>
    <w:next w:val="CommentText"/>
    <w:link w:val="CommentSubjectChar"/>
    <w:uiPriority w:val="99"/>
    <w:semiHidden/>
    <w:unhideWhenUsed/>
    <w:rsid w:val="00922AD2"/>
    <w:rPr>
      <w:b/>
      <w:bCs/>
    </w:rPr>
  </w:style>
  <w:style w:type="character" w:customStyle="1" w:styleId="CommentSubjectChar">
    <w:name w:val="Comment Subject Char"/>
    <w:basedOn w:val="CommentTextChar"/>
    <w:link w:val="CommentSubject"/>
    <w:uiPriority w:val="99"/>
    <w:semiHidden/>
    <w:rsid w:val="00922AD2"/>
    <w:rPr>
      <w:b/>
      <w:bCs/>
      <w:sz w:val="20"/>
      <w:szCs w:val="20"/>
    </w:rPr>
  </w:style>
  <w:style w:type="paragraph" w:styleId="Revision">
    <w:name w:val="Revision"/>
    <w:hidden/>
    <w:uiPriority w:val="99"/>
    <w:semiHidden/>
    <w:rsid w:val="00922AD2"/>
    <w:pPr>
      <w:spacing w:after="0" w:line="240" w:lineRule="auto"/>
    </w:pPr>
  </w:style>
  <w:style w:type="paragraph" w:styleId="BalloonText">
    <w:name w:val="Balloon Text"/>
    <w:basedOn w:val="Normal"/>
    <w:link w:val="BalloonTextChar"/>
    <w:uiPriority w:val="99"/>
    <w:semiHidden/>
    <w:unhideWhenUsed/>
    <w:rsid w:val="00922A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AD2"/>
    <w:rPr>
      <w:rFonts w:ascii="Segoe UI" w:hAnsi="Segoe UI" w:cs="Segoe UI"/>
      <w:sz w:val="18"/>
      <w:szCs w:val="18"/>
    </w:rPr>
  </w:style>
  <w:style w:type="paragraph" w:styleId="FootnoteText">
    <w:name w:val="footnote text"/>
    <w:basedOn w:val="Normal"/>
    <w:link w:val="FootnoteTextChar"/>
    <w:uiPriority w:val="99"/>
    <w:semiHidden/>
    <w:unhideWhenUsed/>
    <w:rsid w:val="000B0E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0E05"/>
    <w:rPr>
      <w:sz w:val="20"/>
      <w:szCs w:val="20"/>
    </w:rPr>
  </w:style>
  <w:style w:type="character" w:styleId="FootnoteReference">
    <w:name w:val="footnote reference"/>
    <w:basedOn w:val="DefaultParagraphFont"/>
    <w:uiPriority w:val="99"/>
    <w:semiHidden/>
    <w:unhideWhenUsed/>
    <w:rsid w:val="000B0E05"/>
    <w:rPr>
      <w:vertAlign w:val="superscript"/>
    </w:rPr>
  </w:style>
  <w:style w:type="paragraph" w:customStyle="1" w:styleId="EndNoteBibliographyTitle">
    <w:name w:val="EndNote Bibliography Title"/>
    <w:basedOn w:val="Normal"/>
    <w:link w:val="EndNoteBibliographyTitleChar"/>
    <w:rsid w:val="00D53CA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53CA5"/>
    <w:rPr>
      <w:rFonts w:ascii="Calibri" w:hAnsi="Calibri"/>
      <w:noProof/>
      <w:lang w:val="en-US"/>
    </w:rPr>
  </w:style>
  <w:style w:type="paragraph" w:customStyle="1" w:styleId="EndNoteBibliography">
    <w:name w:val="EndNote Bibliography"/>
    <w:basedOn w:val="Normal"/>
    <w:link w:val="EndNoteBibliographyChar"/>
    <w:rsid w:val="00D53CA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53CA5"/>
    <w:rPr>
      <w:rFonts w:ascii="Calibri" w:hAnsi="Calibri"/>
      <w:noProof/>
      <w:lang w:val="en-US"/>
    </w:rPr>
  </w:style>
  <w:style w:type="character" w:styleId="Hyperlink">
    <w:name w:val="Hyperlink"/>
    <w:basedOn w:val="DefaultParagraphFont"/>
    <w:uiPriority w:val="99"/>
    <w:unhideWhenUsed/>
    <w:rsid w:val="00A507B9"/>
    <w:rPr>
      <w:color w:val="0563C1" w:themeColor="hyperlink"/>
      <w:u w:val="single"/>
    </w:rPr>
  </w:style>
  <w:style w:type="paragraph" w:styleId="PlainText">
    <w:name w:val="Plain Text"/>
    <w:basedOn w:val="Normal"/>
    <w:link w:val="PlainTextChar"/>
    <w:uiPriority w:val="99"/>
    <w:semiHidden/>
    <w:unhideWhenUsed/>
    <w:rsid w:val="004A287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4A2871"/>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obinson@sgul.ac.uk"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alain.j@chula.ac.th"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9D5EB-839A-4E07-ACAA-A761CD667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61</Pages>
  <Words>30038</Words>
  <Characters>171219</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Robinson</dc:creator>
  <cp:keywords/>
  <dc:description/>
  <cp:lastModifiedBy>Clive Robinson</cp:lastModifiedBy>
  <cp:revision>51</cp:revision>
  <cp:lastPrinted>2019-04-02T17:23:00Z</cp:lastPrinted>
  <dcterms:created xsi:type="dcterms:W3CDTF">2019-05-20T08:48:00Z</dcterms:created>
  <dcterms:modified xsi:type="dcterms:W3CDTF">2019-05-20T16:47:00Z</dcterms:modified>
</cp:coreProperties>
</file>